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pPr w:leftFromText="180" w:rightFromText="180" w:vertAnchor="text" w:tblpY="1"/>
        <w:tblOverlap w:val="never"/>
        <w:tblW w:w="18963" w:type="dxa"/>
        <w:tblLayout w:type="fixed"/>
        <w:tblLook w:val="0000" w:firstRow="0" w:lastRow="0" w:firstColumn="0" w:lastColumn="0" w:noHBand="0" w:noVBand="0"/>
      </w:tblPr>
      <w:tblGrid>
        <w:gridCol w:w="985"/>
        <w:gridCol w:w="1620"/>
        <w:gridCol w:w="2970"/>
        <w:gridCol w:w="13388"/>
      </w:tblGrid>
      <w:tr w:rsidR="00B43CFE" w14:paraId="53413BB4" w14:textId="38AAD7D5" w:rsidTr="00B43CFE">
        <w:trPr>
          <w:trHeight w:val="465"/>
        </w:trPr>
        <w:tc>
          <w:tcPr>
            <w:tcW w:w="985" w:type="dxa"/>
          </w:tcPr>
          <w:p w14:paraId="63732437" w14:textId="5FBE2D22" w:rsidR="00B43CFE" w:rsidRPr="00B43CFE" w:rsidRDefault="00B43CFE" w:rsidP="00B43CFE">
            <w:pPr>
              <w:rPr>
                <w:b/>
                <w:bCs/>
                <w:sz w:val="36"/>
                <w:szCs w:val="36"/>
              </w:rPr>
            </w:pPr>
            <w:proofErr w:type="spellStart"/>
            <w:r w:rsidRPr="00B43CFE">
              <w:rPr>
                <w:b/>
                <w:bCs/>
                <w:sz w:val="36"/>
                <w:szCs w:val="36"/>
              </w:rPr>
              <w:t>SeriaNo</w:t>
            </w:r>
            <w:proofErr w:type="spellEnd"/>
          </w:p>
        </w:tc>
        <w:tc>
          <w:tcPr>
            <w:tcW w:w="1620" w:type="dxa"/>
          </w:tcPr>
          <w:p w14:paraId="4A14107F" w14:textId="21D98CE0" w:rsidR="00B43CFE" w:rsidRPr="00B43CFE" w:rsidRDefault="00B43CFE" w:rsidP="00B43CFE">
            <w:pPr>
              <w:rPr>
                <w:b/>
                <w:bCs/>
                <w:sz w:val="36"/>
                <w:szCs w:val="36"/>
              </w:rPr>
            </w:pPr>
            <w:r w:rsidRPr="00B43CFE">
              <w:rPr>
                <w:b/>
                <w:bCs/>
                <w:sz w:val="36"/>
                <w:szCs w:val="36"/>
              </w:rPr>
              <w:t>Plant</w:t>
            </w:r>
            <w:r w:rsidR="00954A36">
              <w:rPr>
                <w:b/>
                <w:bCs/>
                <w:sz w:val="36"/>
                <w:szCs w:val="36"/>
              </w:rPr>
              <w:t xml:space="preserve"> name</w:t>
            </w:r>
          </w:p>
        </w:tc>
        <w:tc>
          <w:tcPr>
            <w:tcW w:w="2970" w:type="dxa"/>
          </w:tcPr>
          <w:p w14:paraId="6BDA1E10" w14:textId="546D6157" w:rsidR="00B43CFE" w:rsidRPr="00B43CFE" w:rsidRDefault="00B43CFE" w:rsidP="00B43CFE">
            <w:pPr>
              <w:rPr>
                <w:b/>
                <w:bCs/>
                <w:sz w:val="36"/>
                <w:szCs w:val="36"/>
              </w:rPr>
            </w:pPr>
            <w:r w:rsidRPr="00B43CFE">
              <w:rPr>
                <w:b/>
                <w:bCs/>
                <w:sz w:val="36"/>
                <w:szCs w:val="36"/>
              </w:rPr>
              <w:t>Compound</w:t>
            </w:r>
          </w:p>
        </w:tc>
        <w:tc>
          <w:tcPr>
            <w:tcW w:w="13388" w:type="dxa"/>
          </w:tcPr>
          <w:p w14:paraId="0D26CE8A" w14:textId="3F537411" w:rsidR="00B43CFE" w:rsidRPr="00B43CFE" w:rsidRDefault="00B43CFE" w:rsidP="00B43CFE">
            <w:pPr>
              <w:rPr>
                <w:b/>
                <w:bCs/>
                <w:sz w:val="36"/>
                <w:szCs w:val="36"/>
              </w:rPr>
            </w:pPr>
            <w:proofErr w:type="spellStart"/>
            <w:r w:rsidRPr="00B43CFE">
              <w:rPr>
                <w:b/>
                <w:bCs/>
                <w:sz w:val="36"/>
                <w:szCs w:val="36"/>
              </w:rPr>
              <w:t>Pubchem</w:t>
            </w:r>
            <w:proofErr w:type="spellEnd"/>
            <w:r w:rsidRPr="00B43CFE">
              <w:rPr>
                <w:b/>
                <w:bCs/>
                <w:sz w:val="36"/>
                <w:szCs w:val="36"/>
              </w:rPr>
              <w:t xml:space="preserve"> CID</w:t>
            </w:r>
          </w:p>
        </w:tc>
      </w:tr>
      <w:tr w:rsidR="00CE670E" w14:paraId="1729A490" w14:textId="77777777" w:rsidTr="00B43CFE">
        <w:tblPrEx>
          <w:tblLook w:val="04A0" w:firstRow="1" w:lastRow="0" w:firstColumn="1" w:lastColumn="0" w:noHBand="0" w:noVBand="1"/>
        </w:tblPrEx>
        <w:trPr>
          <w:trHeight w:val="163"/>
        </w:trPr>
        <w:tc>
          <w:tcPr>
            <w:tcW w:w="985" w:type="dxa"/>
            <w:vMerge w:val="restart"/>
          </w:tcPr>
          <w:p w14:paraId="44138138" w14:textId="77777777" w:rsidR="00CE670E" w:rsidRDefault="00CE670E" w:rsidP="00B43CFE">
            <w:r>
              <w:t>16</w:t>
            </w:r>
          </w:p>
        </w:tc>
        <w:tc>
          <w:tcPr>
            <w:tcW w:w="1620" w:type="dxa"/>
            <w:vMerge w:val="restart"/>
          </w:tcPr>
          <w:p w14:paraId="3B510754" w14:textId="77777777" w:rsidR="00CE670E" w:rsidRDefault="00CE670E" w:rsidP="00B43CFE"/>
          <w:p w14:paraId="2E92EE05" w14:textId="77777777" w:rsidR="00CE670E" w:rsidRDefault="00CE670E" w:rsidP="00B43CFE"/>
          <w:p w14:paraId="55C1FAC0" w14:textId="77777777" w:rsidR="00CE670E" w:rsidRDefault="00CE670E" w:rsidP="00B43CFE"/>
          <w:p w14:paraId="0DBD75CA" w14:textId="77777777" w:rsidR="00CE670E" w:rsidRDefault="00CE670E" w:rsidP="00B43CFE">
            <w:r>
              <w:t xml:space="preserve">Gerbera </w:t>
            </w:r>
            <w:proofErr w:type="spellStart"/>
            <w:r>
              <w:t>piloselloides</w:t>
            </w:r>
            <w:proofErr w:type="spellEnd"/>
            <w:r>
              <w:t xml:space="preserve"> (Linn</w:t>
            </w:r>
            <w:proofErr w:type="gramStart"/>
            <w:r>
              <w:t>. )</w:t>
            </w:r>
            <w:proofErr w:type="gramEnd"/>
            <w:r>
              <w:t xml:space="preserve"> Cass.</w:t>
            </w:r>
          </w:p>
        </w:tc>
        <w:tc>
          <w:tcPr>
            <w:tcW w:w="2970" w:type="dxa"/>
          </w:tcPr>
          <w:p w14:paraId="07C4F6E8" w14:textId="3AA33C96" w:rsidR="00CE670E" w:rsidRDefault="00186E30" w:rsidP="00954A36">
            <w:pPr>
              <w:widowControl w:val="0"/>
              <w:autoSpaceDE w:val="0"/>
              <w:autoSpaceDN w:val="0"/>
              <w:adjustRightInd w:val="0"/>
              <w:ind w:left="640" w:hanging="640"/>
            </w:pPr>
            <w:r>
              <w:t>c</w:t>
            </w:r>
            <w:r w:rsidR="00CE670E">
              <w:t>affeic acid</w:t>
            </w:r>
            <w:r w:rsidR="00B43CFE">
              <w:fldChar w:fldCharType="begin" w:fldLock="1"/>
            </w:r>
            <w:r w:rsidR="00DD4CF8">
              <w:instrText>ADDIN CSL_CITATION {"citationItems":[{"id":"ITEM-1","itemData":{"DOI":"10.1080/14786419.2014.924000","author":[{"dropping-particle":"","family":"Wang","given":"Jianjun","non-dropping-particle":"","parse-names":false,"suffix":""},{"dropping-particle":"","family":"Petrova","given":"Vanya","non-dropping-particle":"","parse-names":false,"suffix":""},{"dropping-particle":"","family":"Wu","given":"Shi-biao","non-dropping-particle":"","parse-names":false,"suffix":""},{"dropping-particle":"","family":"Zhu","given":"Mingjing","non-dropping-particle":"","parse-names":false,"suffix":""},{"dropping-particle":"","family":"Kennelly","given":"Edward J","non-dropping-particle":"","parse-names":false,"suffix":""}],"id":"ITEM-1","issue":"October","issued":{"date-parts":[["2014"]]},"page":"37-41","title":"Natural Product Research : Formerly Natural Product Letters Antioxidants from Gerbera piloselloides : an ethnomedicinal plant from southwestern China","type":"article-journal"},"uris":["http://www.mendeley.com/documents/?uuid=57b0b584-9289-4e75-b1aa-ef7569097cf4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B43CFE">
              <w:fldChar w:fldCharType="separate"/>
            </w:r>
            <w:r w:rsidR="00B43CFE" w:rsidRPr="00B43CFE">
              <w:rPr>
                <w:noProof/>
                <w:vertAlign w:val="superscript"/>
              </w:rPr>
              <w:t>1</w:t>
            </w:r>
            <w:r w:rsidR="00B43CFE">
              <w:fldChar w:fldCharType="end"/>
            </w:r>
            <w:r w:rsidR="00954A36">
              <w:t>``</w:t>
            </w:r>
          </w:p>
        </w:tc>
        <w:tc>
          <w:tcPr>
            <w:tcW w:w="13388" w:type="dxa"/>
          </w:tcPr>
          <w:p w14:paraId="2A40E8A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89043</w:t>
            </w:r>
          </w:p>
        </w:tc>
      </w:tr>
      <w:tr w:rsidR="00CE670E" w14:paraId="29A6CCF2" w14:textId="77777777" w:rsidTr="00B43CFE">
        <w:tblPrEx>
          <w:tblLook w:val="04A0" w:firstRow="1" w:lastRow="0" w:firstColumn="1" w:lastColumn="0" w:noHBand="0" w:noVBand="1"/>
        </w:tblPrEx>
        <w:trPr>
          <w:trHeight w:val="163"/>
        </w:trPr>
        <w:tc>
          <w:tcPr>
            <w:tcW w:w="985" w:type="dxa"/>
            <w:vMerge/>
          </w:tcPr>
          <w:p w14:paraId="339AD8A4" w14:textId="77777777" w:rsidR="00CE670E" w:rsidRDefault="00CE670E" w:rsidP="00B43CFE"/>
        </w:tc>
        <w:tc>
          <w:tcPr>
            <w:tcW w:w="1620" w:type="dxa"/>
            <w:vMerge/>
          </w:tcPr>
          <w:p w14:paraId="5675EB7C" w14:textId="77777777" w:rsidR="00CE670E" w:rsidRDefault="00CE670E" w:rsidP="00B43CFE"/>
        </w:tc>
        <w:tc>
          <w:tcPr>
            <w:tcW w:w="2970" w:type="dxa"/>
          </w:tcPr>
          <w:p w14:paraId="04D7E112" w14:textId="40DD711E" w:rsidR="00CE670E" w:rsidRDefault="00CE670E" w:rsidP="00B43CFE">
            <w:r>
              <w:t>3,4-dicaffeoylquinic</w:t>
            </w:r>
            <w:r w:rsidR="00DD4CF8">
              <w:fldChar w:fldCharType="begin" w:fldLock="1"/>
            </w:r>
            <w:r w:rsidR="00DD4CF8">
              <w:instrText>ADDIN CSL_CITATION {"citationItems":[{"id":"ITEM-1","itemData":{"DOI":"10.1080/14786419.2014.924000","author":[{"dropping-particle":"","family":"Wang","given":"Jianjun","non-dropping-particle":"","parse-names":false,"suffix":""},{"dropping-particle":"","family":"Petrova","given":"Vanya","non-dropping-particle":"","parse-names":false,"suffix":""},{"dropping-particle":"","family":"Wu","given":"Shi-biao","non-dropping-particle":"","parse-names":false,"suffix":""},{"dropping-particle":"","family":"Zhu","given":"Mingjing","non-dropping-particle":"","parse-names":false,"suffix":""},{"dropping-particle":"","family":"Kennelly","given":"Edward J","non-dropping-particle":"","parse-names":false,"suffix":""}],"id":"ITEM-1","issue":"October","issued":{"date-parts":[["2014"]]},"page":"37-41","title":"Natural Product Research : Formerly Natural Product Letters Antioxidants from Gerbera piloselloides : an ethnomedicinal plant from southwestern China","type":"article-journal"},"uris":["http://www.mendeley.com/documents/?uuid=57b0b584-9289-4e75-b1aa-ef7569097cf4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D4CF8">
              <w:fldChar w:fldCharType="separate"/>
            </w:r>
            <w:r w:rsidR="00DD4CF8" w:rsidRPr="00DD4CF8">
              <w:rPr>
                <w:noProof/>
                <w:vertAlign w:val="superscript"/>
              </w:rPr>
              <w:t>1</w:t>
            </w:r>
            <w:r w:rsidR="00DD4CF8">
              <w:fldChar w:fldCharType="end"/>
            </w:r>
          </w:p>
        </w:tc>
        <w:tc>
          <w:tcPr>
            <w:tcW w:w="13388" w:type="dxa"/>
          </w:tcPr>
          <w:p w14:paraId="68E22E07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281780</w:t>
            </w:r>
          </w:p>
          <w:p w14:paraId="480CAF1D" w14:textId="77777777" w:rsidR="00CE670E" w:rsidRDefault="00CE670E" w:rsidP="00B43CFE"/>
        </w:tc>
      </w:tr>
      <w:tr w:rsidR="00CE670E" w14:paraId="59D8685C" w14:textId="77777777" w:rsidTr="00B43CFE">
        <w:tblPrEx>
          <w:tblLook w:val="04A0" w:firstRow="1" w:lastRow="0" w:firstColumn="1" w:lastColumn="0" w:noHBand="0" w:noVBand="1"/>
        </w:tblPrEx>
        <w:trPr>
          <w:trHeight w:val="163"/>
        </w:trPr>
        <w:tc>
          <w:tcPr>
            <w:tcW w:w="985" w:type="dxa"/>
            <w:vMerge/>
          </w:tcPr>
          <w:p w14:paraId="7F11187B" w14:textId="77777777" w:rsidR="00CE670E" w:rsidRDefault="00CE670E" w:rsidP="00B43CFE"/>
        </w:tc>
        <w:tc>
          <w:tcPr>
            <w:tcW w:w="1620" w:type="dxa"/>
            <w:vMerge/>
          </w:tcPr>
          <w:p w14:paraId="4DE52C35" w14:textId="77777777" w:rsidR="00CE670E" w:rsidRDefault="00CE670E" w:rsidP="00B43CFE"/>
        </w:tc>
        <w:tc>
          <w:tcPr>
            <w:tcW w:w="2970" w:type="dxa"/>
          </w:tcPr>
          <w:p w14:paraId="6BDDBB1A" w14:textId="2414F894" w:rsidR="00CE670E" w:rsidRDefault="00CE670E" w:rsidP="00B43CFE">
            <w:r>
              <w:t>marmesinin</w:t>
            </w:r>
            <w:r w:rsidR="00DD4CF8">
              <w:fldChar w:fldCharType="begin" w:fldLock="1"/>
            </w:r>
            <w:r w:rsidR="00DD4CF8">
              <w:instrText>ADDIN CSL_CITATION {"citationItems":[{"id":"ITEM-1","itemData":{"DOI":"10.1080/14786419.2014.924000","author":[{"dropping-particle":"","family":"Wang","given":"Jianjun","non-dropping-particle":"","parse-names":false,"suffix":""},{"dropping-particle":"","family":"Petrova","given":"Vanya","non-dropping-particle":"","parse-names":false,"suffix":""},{"dropping-particle":"","family":"Wu","given":"Shi-biao","non-dropping-particle":"","parse-names":false,"suffix":""},{"dropping-particle":"","family":"Zhu","given":"Mingjing","non-dropping-particle":"","parse-names":false,"suffix":""},{"dropping-particle":"","family":"Kennelly","given":"Edward J","non-dropping-particle":"","parse-names":false,"suffix":""}],"id":"ITEM-1","issue":"October","issued":{"date-parts":[["2014"]]},"page":"37-41","title":"Natural Product Research : Formerly Natural Product Letters Antioxidants from Gerbera piloselloides : an ethnomedicinal plant from southwestern China","type":"article-journal"},"uris":["http://www.mendeley.com/documents/?uuid=57b0b584-9289-4e75-b1aa-ef7569097cf4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D4CF8">
              <w:fldChar w:fldCharType="separate"/>
            </w:r>
            <w:r w:rsidR="00DD4CF8" w:rsidRPr="00DD4CF8">
              <w:rPr>
                <w:noProof/>
                <w:vertAlign w:val="superscript"/>
              </w:rPr>
              <w:t>1</w:t>
            </w:r>
            <w:r w:rsidR="00DD4CF8">
              <w:fldChar w:fldCharType="end"/>
            </w:r>
          </w:p>
        </w:tc>
        <w:tc>
          <w:tcPr>
            <w:tcW w:w="13388" w:type="dxa"/>
          </w:tcPr>
          <w:p w14:paraId="345FCA1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16283</w:t>
            </w:r>
          </w:p>
        </w:tc>
      </w:tr>
      <w:tr w:rsidR="00CE670E" w14:paraId="3FF31B2D" w14:textId="77777777" w:rsidTr="00B43CFE">
        <w:tblPrEx>
          <w:tblLook w:val="04A0" w:firstRow="1" w:lastRow="0" w:firstColumn="1" w:lastColumn="0" w:noHBand="0" w:noVBand="1"/>
        </w:tblPrEx>
        <w:trPr>
          <w:trHeight w:val="163"/>
        </w:trPr>
        <w:tc>
          <w:tcPr>
            <w:tcW w:w="985" w:type="dxa"/>
            <w:vMerge/>
          </w:tcPr>
          <w:p w14:paraId="5E287E5E" w14:textId="77777777" w:rsidR="00CE670E" w:rsidRDefault="00CE670E" w:rsidP="00B43CFE"/>
        </w:tc>
        <w:tc>
          <w:tcPr>
            <w:tcW w:w="1620" w:type="dxa"/>
            <w:vMerge/>
          </w:tcPr>
          <w:p w14:paraId="5284BA08" w14:textId="77777777" w:rsidR="00CE670E" w:rsidRDefault="00CE670E" w:rsidP="00B43CFE"/>
        </w:tc>
        <w:tc>
          <w:tcPr>
            <w:tcW w:w="2970" w:type="dxa"/>
          </w:tcPr>
          <w:p w14:paraId="48E1B599" w14:textId="0032F6F9" w:rsidR="00CE670E" w:rsidRDefault="00CE670E" w:rsidP="00B43CFE">
            <w:r>
              <w:t>7,8-dihydroxycoumarin</w:t>
            </w:r>
            <w:r w:rsidR="00DD4CF8">
              <w:fldChar w:fldCharType="begin" w:fldLock="1"/>
            </w:r>
            <w:r w:rsidR="00DD4CF8">
              <w:instrText>ADDIN CSL_CITATION {"citationItems":[{"id":"ITEM-1","itemData":{"DOI":"10.1080/14786419.2014.924000","author":[{"dropping-particle":"","family":"Wang","given":"Jianjun","non-dropping-particle":"","parse-names":false,"suffix":""},{"dropping-particle":"","family":"Petrova","given":"Vanya","non-dropping-particle":"","parse-names":false,"suffix":""},{"dropping-particle":"","family":"Wu","given":"Shi-biao","non-dropping-particle":"","parse-names":false,"suffix":""},{"dropping-particle":"","family":"Zhu","given":"Mingjing","non-dropping-particle":"","parse-names":false,"suffix":""},{"dropping-particle":"","family":"Kennelly","given":"Edward J","non-dropping-particle":"","parse-names":false,"suffix":""}],"id":"ITEM-1","issue":"October","issued":{"date-parts":[["2014"]]},"page":"37-41","title":"Natural Product Research : Formerly Natural Product Letters Antioxidants from Gerbera piloselloides : an ethnomedicinal plant from southwestern China","type":"article-journal"},"uris":["http://www.mendeley.com/documents/?uuid=57b0b584-9289-4e75-b1aa-ef7569097cf4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D4CF8">
              <w:fldChar w:fldCharType="separate"/>
            </w:r>
            <w:r w:rsidR="00DD4CF8" w:rsidRPr="00DD4CF8">
              <w:rPr>
                <w:noProof/>
                <w:vertAlign w:val="superscript"/>
              </w:rPr>
              <w:t>1</w:t>
            </w:r>
            <w:r w:rsidR="00DD4CF8">
              <w:fldChar w:fldCharType="end"/>
            </w:r>
          </w:p>
        </w:tc>
        <w:tc>
          <w:tcPr>
            <w:tcW w:w="13388" w:type="dxa"/>
          </w:tcPr>
          <w:p w14:paraId="16008F9E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280569</w:t>
            </w:r>
          </w:p>
          <w:p w14:paraId="2E925C7E" w14:textId="77777777" w:rsidR="00CE670E" w:rsidRDefault="00CE670E" w:rsidP="00B43CFE"/>
        </w:tc>
      </w:tr>
      <w:tr w:rsidR="00CE670E" w14:paraId="683BF4EC" w14:textId="77777777" w:rsidTr="00B43CFE">
        <w:tblPrEx>
          <w:tblLook w:val="04A0" w:firstRow="1" w:lastRow="0" w:firstColumn="1" w:lastColumn="0" w:noHBand="0" w:noVBand="1"/>
        </w:tblPrEx>
        <w:trPr>
          <w:trHeight w:val="163"/>
        </w:trPr>
        <w:tc>
          <w:tcPr>
            <w:tcW w:w="985" w:type="dxa"/>
            <w:vMerge/>
          </w:tcPr>
          <w:p w14:paraId="6C66592C" w14:textId="77777777" w:rsidR="00CE670E" w:rsidRDefault="00CE670E" w:rsidP="00B43CFE"/>
        </w:tc>
        <w:tc>
          <w:tcPr>
            <w:tcW w:w="1620" w:type="dxa"/>
            <w:vMerge/>
          </w:tcPr>
          <w:p w14:paraId="2D77E64B" w14:textId="77777777" w:rsidR="00CE670E" w:rsidRDefault="00CE670E" w:rsidP="00B43CFE"/>
        </w:tc>
        <w:tc>
          <w:tcPr>
            <w:tcW w:w="2970" w:type="dxa"/>
          </w:tcPr>
          <w:p w14:paraId="6BCAA814" w14:textId="13D58438" w:rsidR="00CE670E" w:rsidRDefault="00CE670E" w:rsidP="00B43CFE">
            <w:r>
              <w:t>apigenin 7-O-glucoside</w:t>
            </w:r>
            <w:r w:rsidR="00DD4CF8">
              <w:fldChar w:fldCharType="begin" w:fldLock="1"/>
            </w:r>
            <w:r w:rsidR="00DD4CF8">
              <w:instrText>ADDIN CSL_CITATION {"citationItems":[{"id":"ITEM-1","itemData":{"DOI":"10.1080/14786419.2014.924000","author":[{"dropping-particle":"","family":"Wang","given":"Jianjun","non-dropping-particle":"","parse-names":false,"suffix":""},{"dropping-particle":"","family":"Petrova","given":"Vanya","non-dropping-particle":"","parse-names":false,"suffix":""},{"dropping-particle":"","family":"Wu","given":"Shi-biao","non-dropping-particle":"","parse-names":false,"suffix":""},{"dropping-particle":"","family":"Zhu","given":"Mingjing","non-dropping-particle":"","parse-names":false,"suffix":""},{"dropping-particle":"","family":"Kennelly","given":"Edward J","non-dropping-particle":"","parse-names":false,"suffix":""}],"id":"ITEM-1","issue":"October","issued":{"date-parts":[["2014"]]},"page":"37-41","title":"Natural Product Research : Formerly Natural Product Letters Antioxidants from Gerbera piloselloides : an ethnomedicinal plant from southwestern China","type":"article-journal"},"uris":["http://www.mendeley.com/documents/?uuid=57b0b584-9289-4e75-b1aa-ef7569097cf4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D4CF8">
              <w:fldChar w:fldCharType="separate"/>
            </w:r>
            <w:r w:rsidR="00DD4CF8" w:rsidRPr="00DD4CF8">
              <w:rPr>
                <w:noProof/>
                <w:vertAlign w:val="superscript"/>
              </w:rPr>
              <w:t>1</w:t>
            </w:r>
            <w:r w:rsidR="00DD4CF8">
              <w:fldChar w:fldCharType="end"/>
            </w:r>
          </w:p>
        </w:tc>
        <w:tc>
          <w:tcPr>
            <w:tcW w:w="13388" w:type="dxa"/>
          </w:tcPr>
          <w:p w14:paraId="589F097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704</w:t>
            </w:r>
          </w:p>
        </w:tc>
      </w:tr>
      <w:tr w:rsidR="00CE670E" w14:paraId="16C10CF3" w14:textId="77777777" w:rsidTr="00B43CFE">
        <w:tblPrEx>
          <w:tblLook w:val="04A0" w:firstRow="1" w:lastRow="0" w:firstColumn="1" w:lastColumn="0" w:noHBand="0" w:noVBand="1"/>
        </w:tblPrEx>
        <w:trPr>
          <w:trHeight w:val="163"/>
        </w:trPr>
        <w:tc>
          <w:tcPr>
            <w:tcW w:w="985" w:type="dxa"/>
            <w:vMerge/>
          </w:tcPr>
          <w:p w14:paraId="5F2FECE1" w14:textId="77777777" w:rsidR="00CE670E" w:rsidRDefault="00CE670E" w:rsidP="00B43CFE"/>
        </w:tc>
        <w:tc>
          <w:tcPr>
            <w:tcW w:w="1620" w:type="dxa"/>
            <w:vMerge/>
          </w:tcPr>
          <w:p w14:paraId="4C9F6A33" w14:textId="77777777" w:rsidR="00CE670E" w:rsidRDefault="00CE670E" w:rsidP="00B43CFE"/>
        </w:tc>
        <w:tc>
          <w:tcPr>
            <w:tcW w:w="2970" w:type="dxa"/>
          </w:tcPr>
          <w:p w14:paraId="1ABA070A" w14:textId="43252909" w:rsidR="00CE670E" w:rsidRDefault="00CE670E" w:rsidP="00B43CFE">
            <w:r>
              <w:t>luteolin 7-O-glucoside</w:t>
            </w:r>
            <w:r w:rsidR="00DD4CF8">
              <w:fldChar w:fldCharType="begin" w:fldLock="1"/>
            </w:r>
            <w:r w:rsidR="004D45E7">
              <w:instrText>ADDIN CSL_CITATION {"citationItems":[{"id":"ITEM-1","itemData":{"DOI":"10.1080/14786419.2014.924000","author":[{"dropping-particle":"","family":"Wang","given":"Jianjun","non-dropping-particle":"","parse-names":false,"suffix":""},{"dropping-particle":"","family":"Petrova","given":"Vanya","non-dropping-particle":"","parse-names":false,"suffix":""},{"dropping-particle":"","family":"Wu","given":"Shi-biao","non-dropping-particle":"","parse-names":false,"suffix":""},{"dropping-particle":"","family":"Zhu","given":"Mingjing","non-dropping-particle":"","parse-names":false,"suffix":""},{"dropping-particle":"","family":"Kennelly","given":"Edward J","non-dropping-particle":"","parse-names":false,"suffix":""}],"id":"ITEM-1","issue":"October","issued":{"date-parts":[["2014"]]},"page":"37-41","title":"Natural Product Research : Formerly Natural Product Letters Antioxidants from Gerbera piloselloides : an ethnomedicinal plant from southwestern China","type":"article-journal"},"uris":["http://www.mendeley.com/documents/?uuid=57b0b584-9289-4e75-b1aa-ef7569097cf4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DD4CF8">
              <w:fldChar w:fldCharType="separate"/>
            </w:r>
            <w:r w:rsidR="00DD4CF8" w:rsidRPr="00DD4CF8">
              <w:rPr>
                <w:noProof/>
                <w:vertAlign w:val="superscript"/>
              </w:rPr>
              <w:t>1</w:t>
            </w:r>
            <w:r w:rsidR="00DD4CF8">
              <w:fldChar w:fldCharType="end"/>
            </w:r>
          </w:p>
        </w:tc>
        <w:tc>
          <w:tcPr>
            <w:tcW w:w="13388" w:type="dxa"/>
          </w:tcPr>
          <w:p w14:paraId="6DACBC4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637</w:t>
            </w:r>
          </w:p>
        </w:tc>
      </w:tr>
      <w:tr w:rsidR="00CE670E" w14:paraId="54040403" w14:textId="77777777" w:rsidTr="00B43CFE">
        <w:tblPrEx>
          <w:tblLook w:val="04A0" w:firstRow="1" w:lastRow="0" w:firstColumn="1" w:lastColumn="0" w:noHBand="0" w:noVBand="1"/>
        </w:tblPrEx>
        <w:trPr>
          <w:trHeight w:val="163"/>
        </w:trPr>
        <w:tc>
          <w:tcPr>
            <w:tcW w:w="985" w:type="dxa"/>
            <w:vMerge/>
          </w:tcPr>
          <w:p w14:paraId="071A8FA3" w14:textId="77777777" w:rsidR="00CE670E" w:rsidRDefault="00CE670E" w:rsidP="00B43CFE"/>
        </w:tc>
        <w:tc>
          <w:tcPr>
            <w:tcW w:w="1620" w:type="dxa"/>
            <w:vMerge/>
          </w:tcPr>
          <w:p w14:paraId="21050D06" w14:textId="77777777" w:rsidR="00CE670E" w:rsidRDefault="00CE670E" w:rsidP="00B43CFE"/>
        </w:tc>
        <w:tc>
          <w:tcPr>
            <w:tcW w:w="2970" w:type="dxa"/>
          </w:tcPr>
          <w:p w14:paraId="59D16A7B" w14:textId="55FCF97B" w:rsidR="00CE670E" w:rsidRDefault="00CE670E" w:rsidP="00B43CFE">
            <w:r>
              <w:t>apigenin 7-O-rutinoside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1080/14786419.2014.924000","author":[{"dropping-particle":"","family":"Wang","given":"Jianjun","non-dropping-particle":"","parse-names":false,"suffix":""},{"dropping-particle":"","family":"Petrova","given":"Vanya","non-dropping-particle":"","parse-names":false,"suffix":""},{"dropping-particle":"","family":"Wu","given":"Shi-biao","non-dropping-particle":"","parse-names":false,"suffix":""},{"dropping-particle":"","family":"Zhu","given":"Mingjing","non-dropping-particle":"","parse-names":false,"suffix":""},{"dropping-particle":"","family":"Kennelly","given":"Edward J","non-dropping-particle":"","parse-names":false,"suffix":""}],"id":"ITEM-1","issue":"October","issued":{"date-parts":[["2014"]]},"page":"37-41","title":"Natural Product Research : Formerly Natural Product Letters Antioxidants from Gerbera piloselloides : an ethnomedicinal plant from southwestern China","type":"article-journal"},"uris":["http://www.mendeley.com/documents/?uuid=57b0b584-9289-4e75-b1aa-ef7569097cf4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1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51EEDF9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77847</w:t>
            </w:r>
          </w:p>
        </w:tc>
      </w:tr>
      <w:tr w:rsidR="00CE670E" w14:paraId="4A169ABC" w14:textId="77777777" w:rsidTr="00B43CFE">
        <w:tblPrEx>
          <w:tblLook w:val="04A0" w:firstRow="1" w:lastRow="0" w:firstColumn="1" w:lastColumn="0" w:noHBand="0" w:noVBand="1"/>
        </w:tblPrEx>
        <w:trPr>
          <w:trHeight w:val="163"/>
        </w:trPr>
        <w:tc>
          <w:tcPr>
            <w:tcW w:w="985" w:type="dxa"/>
            <w:vMerge/>
          </w:tcPr>
          <w:p w14:paraId="391AB95D" w14:textId="77777777" w:rsidR="00CE670E" w:rsidRDefault="00CE670E" w:rsidP="00B43CFE"/>
        </w:tc>
        <w:tc>
          <w:tcPr>
            <w:tcW w:w="1620" w:type="dxa"/>
            <w:vMerge/>
          </w:tcPr>
          <w:p w14:paraId="5145E932" w14:textId="77777777" w:rsidR="00CE670E" w:rsidRDefault="00CE670E" w:rsidP="00B43CFE"/>
        </w:tc>
        <w:tc>
          <w:tcPr>
            <w:tcW w:w="2970" w:type="dxa"/>
          </w:tcPr>
          <w:p w14:paraId="020FF6CA" w14:textId="2C547616" w:rsidR="00CE670E" w:rsidRDefault="00CE670E" w:rsidP="00B43CFE">
            <w:r>
              <w:t>luteolin 7-O-rutinoside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1080/14786419.2014.924000","author":[{"dropping-particle":"","family":"Wang","given":"Jianjun","non-dropping-particle":"","parse-names":false,"suffix":""},{"dropping-particle":"","family":"Petrova","given":"Vanya","non-dropping-particle":"","parse-names":false,"suffix":""},{"dropping-particle":"","family":"Wu","given":"Shi-biao","non-dropping-particle":"","parse-names":false,"suffix":""},{"dropping-particle":"","family":"Zhu","given":"Mingjing","non-dropping-particle":"","parse-names":false,"suffix":""},{"dropping-particle":"","family":"Kennelly","given":"Edward J","non-dropping-particle":"","parse-names":false,"suffix":""}],"id":"ITEM-1","issue":"October","issued":{"date-parts":[["2014"]]},"page":"37-41","title":"Natural Product Research : Formerly Natural Product Letters Antioxidants from Gerbera piloselloides : an ethnomedicinal plant from southwestern China","type":"article-journal"},"uris":["http://www.mendeley.com/documents/?uuid=57b0b584-9289-4e75-b1aa-ef7569097cf4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1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397B4BC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4032966</w:t>
            </w:r>
          </w:p>
        </w:tc>
      </w:tr>
      <w:tr w:rsidR="00CE670E" w14:paraId="3AA07327" w14:textId="77777777" w:rsidTr="00B43CFE">
        <w:tblPrEx>
          <w:tblLook w:val="04A0" w:firstRow="1" w:lastRow="0" w:firstColumn="1" w:lastColumn="0" w:noHBand="0" w:noVBand="1"/>
        </w:tblPrEx>
        <w:trPr>
          <w:trHeight w:val="163"/>
        </w:trPr>
        <w:tc>
          <w:tcPr>
            <w:tcW w:w="985" w:type="dxa"/>
            <w:vMerge/>
          </w:tcPr>
          <w:p w14:paraId="603B0ACB" w14:textId="77777777" w:rsidR="00CE670E" w:rsidRDefault="00CE670E" w:rsidP="00B43CFE"/>
        </w:tc>
        <w:tc>
          <w:tcPr>
            <w:tcW w:w="1620" w:type="dxa"/>
            <w:vMerge/>
          </w:tcPr>
          <w:p w14:paraId="5419E82F" w14:textId="77777777" w:rsidR="00CE670E" w:rsidRDefault="00CE670E" w:rsidP="00B43CFE"/>
        </w:tc>
        <w:tc>
          <w:tcPr>
            <w:tcW w:w="2970" w:type="dxa"/>
          </w:tcPr>
          <w:p w14:paraId="00ED3622" w14:textId="30D52635" w:rsidR="00CE670E" w:rsidRDefault="00CE670E" w:rsidP="00B43CFE">
            <w:r>
              <w:t>Trolox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1080/14786419.2014.924000","author":[{"dropping-particle":"","family":"Wang","given":"Jianjun","non-dropping-particle":"","parse-names":false,"suffix":""},{"dropping-particle":"","family":"Petrova","given":"Vanya","non-dropping-particle":"","parse-names":false,"suffix":""},{"dropping-particle":"","family":"Wu","given":"Shi-biao","non-dropping-particle":"","parse-names":false,"suffix":""},{"dropping-particle":"","family":"Zhu","given":"Mingjing","non-dropping-particle":"","parse-names":false,"suffix":""},{"dropping-particle":"","family":"Kennelly","given":"Edward J","non-dropping-particle":"","parse-names":false,"suffix":""}],"id":"ITEM-1","issue":"October","issued":{"date-parts":[["2014"]]},"page":"37-41","title":"Natural Product Research : Formerly Natural Product Letters Antioxidants from Gerbera piloselloides : an ethnomedicinal plant from southwestern China","type":"article-journal"},"uris":["http://www.mendeley.com/documents/?uuid=57b0b584-9289-4e75-b1aa-ef7569097cf4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1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27426EC6" w14:textId="77777777" w:rsidR="00CE670E" w:rsidRDefault="00CE670E" w:rsidP="00B43CFE"/>
        </w:tc>
      </w:tr>
      <w:tr w:rsidR="00CE670E" w14:paraId="58E08A63" w14:textId="77777777" w:rsidTr="00B43CFE">
        <w:tblPrEx>
          <w:tblLook w:val="04A0" w:firstRow="1" w:lastRow="0" w:firstColumn="1" w:lastColumn="0" w:noHBand="0" w:noVBand="1"/>
        </w:tblPrEx>
        <w:trPr>
          <w:trHeight w:val="163"/>
        </w:trPr>
        <w:tc>
          <w:tcPr>
            <w:tcW w:w="985" w:type="dxa"/>
            <w:vMerge/>
          </w:tcPr>
          <w:p w14:paraId="386E809D" w14:textId="77777777" w:rsidR="00CE670E" w:rsidRDefault="00CE670E" w:rsidP="00B43CFE"/>
        </w:tc>
        <w:tc>
          <w:tcPr>
            <w:tcW w:w="1620" w:type="dxa"/>
            <w:vMerge/>
          </w:tcPr>
          <w:p w14:paraId="0248D650" w14:textId="77777777" w:rsidR="00CE670E" w:rsidRDefault="00CE670E" w:rsidP="00B43CFE"/>
        </w:tc>
        <w:tc>
          <w:tcPr>
            <w:tcW w:w="2970" w:type="dxa"/>
          </w:tcPr>
          <w:p w14:paraId="3F527548" w14:textId="514A0155" w:rsidR="00CE670E" w:rsidRDefault="00CE670E" w:rsidP="00B43CFE">
            <w:r>
              <w:t>3,8- dihydroxy-4-methoxycoumarin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1080/14786419.2014.924000","author":[{"dropping-particle":"","family":"Wang","given":"Jianjun","non-dropping-particle":"","parse-names":false,"suffix":""},{"dropping-particle":"","family":"Petrova","given":"Vanya","non-dropping-particle":"","parse-names":false,"suffix":""},{"dropping-particle":"","family":"Wu","given":"Shi-biao","non-dropping-particle":"","parse-names":false,"suffix":""},{"dropping-particle":"","family":"Zhu","given":"Mingjing","non-dropping-particle":"","parse-names":false,"suffix":""},{"dropping-particle":"","family":"Kennelly","given":"Edward J","non-dropping-particle":"","parse-names":false,"suffix":""}],"id":"ITEM-1","issue":"October","issued":{"date-parts":[["2014"]]},"page":"37-41","title":"Natural Product Research : Formerly Natural Product Letters Antioxidants from Gerbera piloselloides : an ethnomedicinal plant from southwestern China","type":"article-journal"},"uris":["http://www.mendeley.com/documents/?uuid=57b0b584-9289-4e75-b1aa-ef7569097cf4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1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596A2A2B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30364</w:t>
            </w:r>
          </w:p>
        </w:tc>
      </w:tr>
      <w:tr w:rsidR="00CE670E" w14:paraId="10F4DC16" w14:textId="77777777" w:rsidTr="00B43CFE">
        <w:tblPrEx>
          <w:tblLook w:val="04A0" w:firstRow="1" w:lastRow="0" w:firstColumn="1" w:lastColumn="0" w:noHBand="0" w:noVBand="1"/>
        </w:tblPrEx>
        <w:trPr>
          <w:trHeight w:val="163"/>
        </w:trPr>
        <w:tc>
          <w:tcPr>
            <w:tcW w:w="985" w:type="dxa"/>
            <w:vMerge/>
          </w:tcPr>
          <w:p w14:paraId="3929DED8" w14:textId="77777777" w:rsidR="00CE670E" w:rsidRDefault="00CE670E" w:rsidP="00B43CFE"/>
        </w:tc>
        <w:tc>
          <w:tcPr>
            <w:tcW w:w="1620" w:type="dxa"/>
            <w:vMerge/>
          </w:tcPr>
          <w:p w14:paraId="1656C702" w14:textId="77777777" w:rsidR="00CE670E" w:rsidRDefault="00CE670E" w:rsidP="00B43CFE"/>
        </w:tc>
        <w:tc>
          <w:tcPr>
            <w:tcW w:w="2970" w:type="dxa"/>
          </w:tcPr>
          <w:p w14:paraId="1A1D5698" w14:textId="1B8E2A91" w:rsidR="00CE670E" w:rsidRDefault="00CE670E" w:rsidP="00B43CFE">
            <w:r>
              <w:t>6-hydroxy-4-methoxy-5-methylcoumarin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1080/14786419.2014.924000","author":[{"dropping-particle":"","family":"Wang","given":"Jianjun","non-dropping-particle":"","parse-names":false,"suffix":""},{"dropping-particle":"","family":"Petrova","given":"Vanya","non-dropping-particle":"","parse-names":false,"suffix":""},{"dropping-particle":"","family":"Wu","given":"Shi-biao","non-dropping-particle":"","parse-names":false,"suffix":""},{"dropping-particle":"","family":"Zhu","given":"Mingjing","non-dropping-particle":"","parse-names":false,"suffix":""},{"dropping-particle":"","family":"Kennelly","given":"Edward J","non-dropping-particle":"","parse-names":false,"suffix":""}],"id":"ITEM-1","issue":"October","issued":{"date-parts":[["2014"]]},"page":"37-41","title":"Natural Product Research : Formerly Natural Product Letters Antioxidants from Gerbera piloselloides : an ethnomedicinal plant from southwestern China","type":"article-journal"},"uris":["http://www.mendeley.com/documents/?uuid=57b0b584-9289-4e75-b1aa-ef7569097cf4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1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728FC7E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3260079</w:t>
            </w:r>
          </w:p>
        </w:tc>
      </w:tr>
      <w:tr w:rsidR="00CE670E" w14:paraId="0E7BE85B" w14:textId="77777777" w:rsidTr="00B43CFE">
        <w:tblPrEx>
          <w:tblLook w:val="04A0" w:firstRow="1" w:lastRow="0" w:firstColumn="1" w:lastColumn="0" w:noHBand="0" w:noVBand="1"/>
        </w:tblPrEx>
        <w:trPr>
          <w:trHeight w:val="163"/>
        </w:trPr>
        <w:tc>
          <w:tcPr>
            <w:tcW w:w="985" w:type="dxa"/>
            <w:vMerge/>
          </w:tcPr>
          <w:p w14:paraId="1CABF283" w14:textId="77777777" w:rsidR="00CE670E" w:rsidRDefault="00CE670E" w:rsidP="00B43CFE"/>
        </w:tc>
        <w:tc>
          <w:tcPr>
            <w:tcW w:w="1620" w:type="dxa"/>
            <w:vMerge/>
          </w:tcPr>
          <w:p w14:paraId="0B83601D" w14:textId="77777777" w:rsidR="00CE670E" w:rsidRDefault="00CE670E" w:rsidP="00B43CFE"/>
        </w:tc>
        <w:tc>
          <w:tcPr>
            <w:tcW w:w="2970" w:type="dxa"/>
          </w:tcPr>
          <w:p w14:paraId="4A0AE7D1" w14:textId="77777777" w:rsidR="00CE670E" w:rsidRDefault="00CE670E" w:rsidP="00B43CFE"/>
        </w:tc>
        <w:tc>
          <w:tcPr>
            <w:tcW w:w="13388" w:type="dxa"/>
          </w:tcPr>
          <w:p w14:paraId="1F6C0802" w14:textId="77777777" w:rsidR="00CE670E" w:rsidRDefault="00CE670E" w:rsidP="00B43CFE"/>
        </w:tc>
      </w:tr>
      <w:tr w:rsidR="00CE670E" w14:paraId="4BC475A2" w14:textId="77777777" w:rsidTr="00B43CFE">
        <w:tblPrEx>
          <w:tblLook w:val="04A0" w:firstRow="1" w:lastRow="0" w:firstColumn="1" w:lastColumn="0" w:noHBand="0" w:noVBand="1"/>
        </w:tblPrEx>
        <w:trPr>
          <w:trHeight w:val="210"/>
        </w:trPr>
        <w:tc>
          <w:tcPr>
            <w:tcW w:w="985" w:type="dxa"/>
            <w:vMerge w:val="restart"/>
          </w:tcPr>
          <w:p w14:paraId="428DA44E" w14:textId="77777777" w:rsidR="00CE670E" w:rsidRDefault="00CE670E" w:rsidP="00B43CFE">
            <w:r>
              <w:t>17</w:t>
            </w:r>
          </w:p>
        </w:tc>
        <w:tc>
          <w:tcPr>
            <w:tcW w:w="1620" w:type="dxa"/>
            <w:vMerge w:val="restart"/>
          </w:tcPr>
          <w:p w14:paraId="4EE5157C" w14:textId="77777777" w:rsidR="00CE670E" w:rsidRDefault="00CE670E" w:rsidP="00B43CFE"/>
          <w:p w14:paraId="45760505" w14:textId="77777777" w:rsidR="00CE670E" w:rsidRDefault="00CE670E" w:rsidP="00B43CFE">
            <w:proofErr w:type="spellStart"/>
            <w:r>
              <w:t>Gynura</w:t>
            </w:r>
            <w:proofErr w:type="spellEnd"/>
            <w:r>
              <w:t xml:space="preserve"> </w:t>
            </w:r>
            <w:proofErr w:type="spellStart"/>
            <w:r>
              <w:t>divaricata</w:t>
            </w:r>
            <w:proofErr w:type="spellEnd"/>
            <w:r>
              <w:t xml:space="preserve"> (Linn.) DC.</w:t>
            </w:r>
          </w:p>
        </w:tc>
        <w:tc>
          <w:tcPr>
            <w:tcW w:w="2970" w:type="dxa"/>
          </w:tcPr>
          <w:p w14:paraId="5BAB7BE3" w14:textId="7056931B" w:rsidR="00CE670E" w:rsidRDefault="00CE670E" w:rsidP="00B43CFE">
            <w:r>
              <w:t>quercetin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4103/0973-1296.80666","author":[{"dropping-particle":"","family":"Mag","given":"Phcog","non-dropping-particle":"","parse-names":false,"suffix":""},{"dropping-particle":"","family":"Wan","given":"Chunpeng","non-dropping-particle":"","parse-names":false,"suffix":""},{"dropping-particle":"","family":"Yu","given":"Yanying","non-dropping-particle":"","parse-names":false,"suffix":""},{"dropping-particle":"","family":"Zhou","given":"Shouran","non-dropping-particle":"","parse-names":false,"suffix":""},{"dropping-particle":"","family":"Tian","given":"Shuge","non-dropping-particle":"","parse-names":false,"suffix":""},{"dropping-particle":"","family":"Cao","given":"Shuwen","non-dropping-particle":"","parse-names":false,"suffix":""}],"id":"ITEM-1","issued":{"date-parts":[["2011"]]},"title":"Isolation and identification of phenolic compounds from Gynura divaricata leaves","type":"article-journal"},"uris":["http://www.mendeley.com/documents/?uuid=337bd2a0-63b8-46bd-872b-6171119c0ac9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2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5CBCA2F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343</w:t>
            </w:r>
          </w:p>
        </w:tc>
      </w:tr>
      <w:tr w:rsidR="00CE670E" w14:paraId="70FF2180" w14:textId="77777777" w:rsidTr="00B43CFE">
        <w:tblPrEx>
          <w:tblLook w:val="04A0" w:firstRow="1" w:lastRow="0" w:firstColumn="1" w:lastColumn="0" w:noHBand="0" w:noVBand="1"/>
        </w:tblPrEx>
        <w:trPr>
          <w:trHeight w:val="205"/>
        </w:trPr>
        <w:tc>
          <w:tcPr>
            <w:tcW w:w="985" w:type="dxa"/>
            <w:vMerge/>
          </w:tcPr>
          <w:p w14:paraId="4AE19F84" w14:textId="77777777" w:rsidR="00CE670E" w:rsidRDefault="00CE670E" w:rsidP="00B43CFE"/>
        </w:tc>
        <w:tc>
          <w:tcPr>
            <w:tcW w:w="1620" w:type="dxa"/>
            <w:vMerge/>
          </w:tcPr>
          <w:p w14:paraId="4CB178B9" w14:textId="77777777" w:rsidR="00CE670E" w:rsidRDefault="00CE670E" w:rsidP="00B43CFE"/>
        </w:tc>
        <w:tc>
          <w:tcPr>
            <w:tcW w:w="2970" w:type="dxa"/>
          </w:tcPr>
          <w:p w14:paraId="4F712F04" w14:textId="476FE4F2" w:rsidR="00CE670E" w:rsidRDefault="00CE670E" w:rsidP="00B43CFE">
            <w:r>
              <w:t>kaempferol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4103/0973-1296.80666","author":[{"dropping-particle":"","family":"Mag","given":"Phcog","non-dropping-particle":"","parse-names":false,"suffix":""},{"dropping-particle":"","family":"Wan","given":"Chunpeng","non-dropping-particle":"","parse-names":false,"suffix":""},{"dropping-particle":"","family":"Yu","given":"Yanying","non-dropping-particle":"","parse-names":false,"suffix":""},{"dropping-particle":"","family":"Zhou","given":"Shouran","non-dropping-particle":"","parse-names":false,"suffix":""},{"dropping-particle":"","family":"Tian","given":"Shuge","non-dropping-particle":"","parse-names":false,"suffix":""},{"dropping-particle":"","family":"Cao","given":"Shuwen","non-dropping-particle":"","parse-names":false,"suffix":""}],"id":"ITEM-1","issued":{"date-parts":[["2011"]]},"title":"Isolation and identification of phenolic compounds from Gynura divaricata leaves","type":"article-journal"},"uris":["http://www.mendeley.com/documents/?uuid=337bd2a0-63b8-46bd-872b-6171119c0ac9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2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4425962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863</w:t>
            </w:r>
          </w:p>
        </w:tc>
      </w:tr>
      <w:tr w:rsidR="00CE670E" w14:paraId="5D9161A0" w14:textId="77777777" w:rsidTr="00B43CFE">
        <w:tblPrEx>
          <w:tblLook w:val="04A0" w:firstRow="1" w:lastRow="0" w:firstColumn="1" w:lastColumn="0" w:noHBand="0" w:noVBand="1"/>
        </w:tblPrEx>
        <w:trPr>
          <w:trHeight w:val="205"/>
        </w:trPr>
        <w:tc>
          <w:tcPr>
            <w:tcW w:w="985" w:type="dxa"/>
            <w:vMerge/>
          </w:tcPr>
          <w:p w14:paraId="06B50D96" w14:textId="77777777" w:rsidR="00CE670E" w:rsidRDefault="00CE670E" w:rsidP="00B43CFE"/>
        </w:tc>
        <w:tc>
          <w:tcPr>
            <w:tcW w:w="1620" w:type="dxa"/>
            <w:vMerge/>
          </w:tcPr>
          <w:p w14:paraId="6AD6DE20" w14:textId="77777777" w:rsidR="00CE670E" w:rsidRDefault="00CE670E" w:rsidP="00B43CFE"/>
        </w:tc>
        <w:tc>
          <w:tcPr>
            <w:tcW w:w="2970" w:type="dxa"/>
          </w:tcPr>
          <w:p w14:paraId="50145906" w14:textId="6E8A288C" w:rsidR="00CE670E" w:rsidRDefault="00CE670E" w:rsidP="00B43CFE">
            <w:r>
              <w:t>quercetin-3-O-rutinoside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4103/0973-1296.80666","author":[{"dropping-particle":"","family":"Mag","given":"Phcog","non-dropping-particle":"","parse-names":false,"suffix":""},{"dropping-particle":"","family":"Wan","given":"Chunpeng","non-dropping-particle":"","parse-names":false,"suffix":""},{"dropping-particle":"","family":"Yu","given":"Yanying","non-dropping-particle":"","parse-names":false,"suffix":""},{"dropping-particle":"","family":"Zhou","given":"Shouran","non-dropping-particle":"","parse-names":false,"suffix":""},{"dropping-particle":"","family":"Tian","given":"Shuge","non-dropping-particle":"","parse-names":false,"suffix":""},{"dropping-particle":"","family":"Cao","given":"Shuwen","non-dropping-particle":"","parse-names":false,"suffix":""}],"id":"ITEM-1","issued":{"date-parts":[["2011"]]},"title":"Isolation and identification of phenolic compounds from Gynura divaricata leaves","type":"article-journal"},"uris":["http://www.mendeley.com/documents/?uuid=337bd2a0-63b8-46bd-872b-6171119c0ac9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2</w:t>
            </w:r>
            <w:r w:rsidR="004D45E7">
              <w:fldChar w:fldCharType="end"/>
            </w:r>
          </w:p>
          <w:p w14:paraId="37A82E7F" w14:textId="77777777" w:rsidR="00CE670E" w:rsidRDefault="00CE670E" w:rsidP="00B43CFE"/>
        </w:tc>
        <w:tc>
          <w:tcPr>
            <w:tcW w:w="13388" w:type="dxa"/>
          </w:tcPr>
          <w:p w14:paraId="4A0C868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805</w:t>
            </w:r>
          </w:p>
        </w:tc>
      </w:tr>
      <w:tr w:rsidR="00CE670E" w14:paraId="49881BAC" w14:textId="77777777" w:rsidTr="00B43CFE">
        <w:tblPrEx>
          <w:tblLook w:val="04A0" w:firstRow="1" w:lastRow="0" w:firstColumn="1" w:lastColumn="0" w:noHBand="0" w:noVBand="1"/>
        </w:tblPrEx>
        <w:trPr>
          <w:trHeight w:val="205"/>
        </w:trPr>
        <w:tc>
          <w:tcPr>
            <w:tcW w:w="985" w:type="dxa"/>
            <w:vMerge/>
          </w:tcPr>
          <w:p w14:paraId="2D5B11A4" w14:textId="77777777" w:rsidR="00CE670E" w:rsidRDefault="00CE670E" w:rsidP="00B43CFE"/>
        </w:tc>
        <w:tc>
          <w:tcPr>
            <w:tcW w:w="1620" w:type="dxa"/>
            <w:vMerge/>
          </w:tcPr>
          <w:p w14:paraId="19C0843E" w14:textId="77777777" w:rsidR="00CE670E" w:rsidRDefault="00CE670E" w:rsidP="00B43CFE"/>
        </w:tc>
        <w:tc>
          <w:tcPr>
            <w:tcW w:w="2970" w:type="dxa"/>
          </w:tcPr>
          <w:p w14:paraId="099DF2D4" w14:textId="69D8C5FD" w:rsidR="00CE670E" w:rsidRDefault="00CE670E" w:rsidP="00B43CFE">
            <w:r>
              <w:t>3,5-dicaffeoylquinic acid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4103/0973-1296.80666","author":[{"dropping-particle":"","family":"Mag","given":"Phcog","non-dropping-particle":"","parse-names":false,"suffix":""},{"dropping-particle":"","family":"Wan","given":"Chunpeng","non-dropping-particle":"","parse-names":false,"suffix":""},{"dropping-particle":"","family":"Yu","given":"Yanying","non-dropping-particle":"","parse-names":false,"suffix":""},{"dropping-particle":"","family":"Zhou","given":"Shouran","non-dropping-particle":"","parse-names":false,"suffix":""},{"dropping-particle":"","family":"Tian","given":"Shuge","non-dropping-particle":"","parse-names":false,"suffix":""},{"dropping-particle":"","family":"Cao","given":"Shuwen","non-dropping-particle":"","parse-names":false,"suffix":""}],"id":"ITEM-1","issued":{"date-parts":[["2011"]]},"title":"Isolation and identification of phenolic compounds from Gynura divaricata leaves","type":"article-journal"},"uris":["http://www.mendeley.com/documents/?uuid=337bd2a0-63b8-46bd-872b-6171119c0ac9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2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0B795A41" w14:textId="77777777" w:rsidR="00CE670E" w:rsidRPr="002D5ABE" w:rsidRDefault="00CE670E" w:rsidP="00B43CFE">
            <w:pPr>
              <w:spacing w:after="160" w:line="259" w:lineRule="auto"/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6474310</w:t>
            </w:r>
          </w:p>
        </w:tc>
      </w:tr>
      <w:tr w:rsidR="00CE670E" w14:paraId="1B3F7590" w14:textId="77777777" w:rsidTr="00B43CFE">
        <w:tblPrEx>
          <w:tblLook w:val="04A0" w:firstRow="1" w:lastRow="0" w:firstColumn="1" w:lastColumn="0" w:noHBand="0" w:noVBand="1"/>
        </w:tblPrEx>
        <w:trPr>
          <w:trHeight w:val="205"/>
        </w:trPr>
        <w:tc>
          <w:tcPr>
            <w:tcW w:w="985" w:type="dxa"/>
            <w:vMerge/>
          </w:tcPr>
          <w:p w14:paraId="059A67D6" w14:textId="77777777" w:rsidR="00CE670E" w:rsidRDefault="00CE670E" w:rsidP="00B43CFE"/>
        </w:tc>
        <w:tc>
          <w:tcPr>
            <w:tcW w:w="1620" w:type="dxa"/>
            <w:vMerge/>
          </w:tcPr>
          <w:p w14:paraId="0F8E21C3" w14:textId="77777777" w:rsidR="00CE670E" w:rsidRDefault="00CE670E" w:rsidP="00B43CFE"/>
        </w:tc>
        <w:tc>
          <w:tcPr>
            <w:tcW w:w="2970" w:type="dxa"/>
          </w:tcPr>
          <w:p w14:paraId="5AB1DEF9" w14:textId="46F1D818" w:rsidR="00CE670E" w:rsidRDefault="00CE670E" w:rsidP="00B43CFE">
            <w:r>
              <w:t>isoquercitrin,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4103/0973-1296.80666","author":[{"dropping-particle":"","family":"Mag","given":"Phcog","non-dropping-particle":"","parse-names":false,"suffix":""},{"dropping-particle":"","family":"Wan","given":"Chunpeng","non-dropping-particle":"","parse-names":false,"suffix":""},{"dropping-particle":"","family":"Yu","given":"Yanying","non-dropping-particle":"","parse-names":false,"suffix":""},{"dropping-particle":"","family":"Zhou","given":"Shouran","non-dropping-particle":"","parse-names":false,"suffix":""},{"dropping-particle":"","family":"Tian","given":"Shuge","non-dropping-particle":"","parse-names":false,"suffix":""},{"dropping-particle":"","family":"Cao","given":"Shuwen","non-dropping-particle":"","parse-names":false,"suffix":""}],"id":"ITEM-1","issued":{"date-parts":[["2011"]]},"title":"Isolation and identification of phenolic compounds from Gynura divaricata leaves","type":"article-journal"},"uris":["http://www.mendeley.com/documents/?uuid=337bd2a0-63b8-46bd-872b-6171119c0ac9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2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74C3EBF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804</w:t>
            </w:r>
          </w:p>
        </w:tc>
      </w:tr>
      <w:tr w:rsidR="00CE670E" w14:paraId="1CCC903F" w14:textId="77777777" w:rsidTr="00B43CFE">
        <w:tblPrEx>
          <w:tblLook w:val="04A0" w:firstRow="1" w:lastRow="0" w:firstColumn="1" w:lastColumn="0" w:noHBand="0" w:noVBand="1"/>
        </w:tblPrEx>
        <w:trPr>
          <w:trHeight w:val="205"/>
        </w:trPr>
        <w:tc>
          <w:tcPr>
            <w:tcW w:w="985" w:type="dxa"/>
            <w:vMerge/>
          </w:tcPr>
          <w:p w14:paraId="6C8DD646" w14:textId="77777777" w:rsidR="00CE670E" w:rsidRDefault="00CE670E" w:rsidP="00B43CFE"/>
        </w:tc>
        <w:tc>
          <w:tcPr>
            <w:tcW w:w="1620" w:type="dxa"/>
            <w:vMerge/>
          </w:tcPr>
          <w:p w14:paraId="186227C7" w14:textId="77777777" w:rsidR="00CE670E" w:rsidRDefault="00CE670E" w:rsidP="00B43CFE"/>
        </w:tc>
        <w:tc>
          <w:tcPr>
            <w:tcW w:w="2970" w:type="dxa"/>
          </w:tcPr>
          <w:p w14:paraId="2DDEDB95" w14:textId="12A6D11E" w:rsidR="00CE670E" w:rsidRDefault="00CE670E" w:rsidP="00B43CFE">
            <w:r>
              <w:t>α-pinene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3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599AA58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654</w:t>
            </w:r>
          </w:p>
        </w:tc>
      </w:tr>
      <w:tr w:rsidR="00CE670E" w14:paraId="64387602" w14:textId="77777777" w:rsidTr="00B43CFE">
        <w:tblPrEx>
          <w:tblLook w:val="04A0" w:firstRow="1" w:lastRow="0" w:firstColumn="1" w:lastColumn="0" w:noHBand="0" w:noVBand="1"/>
        </w:tblPrEx>
        <w:trPr>
          <w:trHeight w:val="205"/>
        </w:trPr>
        <w:tc>
          <w:tcPr>
            <w:tcW w:w="985" w:type="dxa"/>
            <w:vMerge/>
          </w:tcPr>
          <w:p w14:paraId="6EC68BD0" w14:textId="77777777" w:rsidR="00CE670E" w:rsidRDefault="00CE670E" w:rsidP="00B43CFE"/>
        </w:tc>
        <w:tc>
          <w:tcPr>
            <w:tcW w:w="1620" w:type="dxa"/>
            <w:vMerge/>
          </w:tcPr>
          <w:p w14:paraId="51EE9CFA" w14:textId="77777777" w:rsidR="00CE670E" w:rsidRDefault="00CE670E" w:rsidP="00B43CFE"/>
        </w:tc>
        <w:tc>
          <w:tcPr>
            <w:tcW w:w="2970" w:type="dxa"/>
          </w:tcPr>
          <w:p w14:paraId="4A090ABF" w14:textId="6AF6E8B9" w:rsidR="00CE670E" w:rsidRDefault="00CE670E" w:rsidP="00B43CFE">
            <w:r>
              <w:t>β-caryophyllene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3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57EE18C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515</w:t>
            </w:r>
          </w:p>
        </w:tc>
      </w:tr>
      <w:tr w:rsidR="00CE670E" w14:paraId="37A80BD0" w14:textId="77777777" w:rsidTr="00B43CFE">
        <w:tblPrEx>
          <w:tblLook w:val="04A0" w:firstRow="1" w:lastRow="0" w:firstColumn="1" w:lastColumn="0" w:noHBand="0" w:noVBand="1"/>
        </w:tblPrEx>
        <w:trPr>
          <w:trHeight w:val="205"/>
        </w:trPr>
        <w:tc>
          <w:tcPr>
            <w:tcW w:w="985" w:type="dxa"/>
            <w:vMerge/>
          </w:tcPr>
          <w:p w14:paraId="65141905" w14:textId="77777777" w:rsidR="00CE670E" w:rsidRDefault="00CE670E" w:rsidP="00B43CFE"/>
        </w:tc>
        <w:tc>
          <w:tcPr>
            <w:tcW w:w="1620" w:type="dxa"/>
            <w:vMerge/>
          </w:tcPr>
          <w:p w14:paraId="4F10BD0B" w14:textId="77777777" w:rsidR="00CE670E" w:rsidRDefault="00CE670E" w:rsidP="00B43CFE"/>
        </w:tc>
        <w:tc>
          <w:tcPr>
            <w:tcW w:w="2970" w:type="dxa"/>
          </w:tcPr>
          <w:p w14:paraId="50311BDF" w14:textId="4B6F77AB" w:rsidR="00CE670E" w:rsidRDefault="00CE670E" w:rsidP="00B43CFE">
            <w:r>
              <w:t>limonene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3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070721CB" w14:textId="77777777" w:rsidR="00CE670E" w:rsidRPr="00F95142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22311</w:t>
            </w:r>
          </w:p>
        </w:tc>
      </w:tr>
      <w:tr w:rsidR="00CE670E" w14:paraId="10FD9523" w14:textId="77777777" w:rsidTr="00B43CFE">
        <w:tblPrEx>
          <w:tblLook w:val="04A0" w:firstRow="1" w:lastRow="0" w:firstColumn="1" w:lastColumn="0" w:noHBand="0" w:noVBand="1"/>
        </w:tblPrEx>
        <w:trPr>
          <w:trHeight w:val="205"/>
        </w:trPr>
        <w:tc>
          <w:tcPr>
            <w:tcW w:w="985" w:type="dxa"/>
            <w:vMerge/>
          </w:tcPr>
          <w:p w14:paraId="44DA04B4" w14:textId="77777777" w:rsidR="00CE670E" w:rsidRDefault="00CE670E" w:rsidP="00B43CFE"/>
        </w:tc>
        <w:tc>
          <w:tcPr>
            <w:tcW w:w="1620" w:type="dxa"/>
            <w:vMerge/>
          </w:tcPr>
          <w:p w14:paraId="7AF33492" w14:textId="77777777" w:rsidR="00CE670E" w:rsidRDefault="00CE670E" w:rsidP="00B43CFE"/>
        </w:tc>
        <w:tc>
          <w:tcPr>
            <w:tcW w:w="2970" w:type="dxa"/>
          </w:tcPr>
          <w:p w14:paraId="5F34B44E" w14:textId="1C0F5A4F" w:rsidR="00CE670E" w:rsidRDefault="00CE670E" w:rsidP="00B43CFE">
            <w:r>
              <w:t>Linalool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3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03F60A8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549</w:t>
            </w:r>
          </w:p>
        </w:tc>
      </w:tr>
      <w:tr w:rsidR="00CE670E" w14:paraId="12ED68CF" w14:textId="77777777" w:rsidTr="00B43CFE">
        <w:tblPrEx>
          <w:tblLook w:val="04A0" w:firstRow="1" w:lastRow="0" w:firstColumn="1" w:lastColumn="0" w:noHBand="0" w:noVBand="1"/>
        </w:tblPrEx>
        <w:trPr>
          <w:trHeight w:val="205"/>
        </w:trPr>
        <w:tc>
          <w:tcPr>
            <w:tcW w:w="985" w:type="dxa"/>
            <w:vMerge/>
          </w:tcPr>
          <w:p w14:paraId="6B4F21E0" w14:textId="77777777" w:rsidR="00CE670E" w:rsidRDefault="00CE670E" w:rsidP="00B43CFE"/>
        </w:tc>
        <w:tc>
          <w:tcPr>
            <w:tcW w:w="1620" w:type="dxa"/>
            <w:vMerge/>
          </w:tcPr>
          <w:p w14:paraId="55D37720" w14:textId="77777777" w:rsidR="00CE670E" w:rsidRDefault="00CE670E" w:rsidP="00B43CFE"/>
        </w:tc>
        <w:tc>
          <w:tcPr>
            <w:tcW w:w="2970" w:type="dxa"/>
          </w:tcPr>
          <w:p w14:paraId="2C8DDE11" w14:textId="3770380F" w:rsidR="00CE670E" w:rsidRDefault="00CE670E" w:rsidP="00B43CFE">
            <w:r>
              <w:t>Copaene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3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598D0B0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303902</w:t>
            </w:r>
          </w:p>
        </w:tc>
      </w:tr>
      <w:tr w:rsidR="00CE670E" w14:paraId="3262B2A1" w14:textId="77777777" w:rsidTr="00B43CFE">
        <w:tblPrEx>
          <w:tblLook w:val="04A0" w:firstRow="1" w:lastRow="0" w:firstColumn="1" w:lastColumn="0" w:noHBand="0" w:noVBand="1"/>
        </w:tblPrEx>
        <w:trPr>
          <w:trHeight w:val="205"/>
        </w:trPr>
        <w:tc>
          <w:tcPr>
            <w:tcW w:w="985" w:type="dxa"/>
            <w:vMerge/>
          </w:tcPr>
          <w:p w14:paraId="38DA8F70" w14:textId="77777777" w:rsidR="00CE670E" w:rsidRDefault="00CE670E" w:rsidP="00B43CFE"/>
        </w:tc>
        <w:tc>
          <w:tcPr>
            <w:tcW w:w="1620" w:type="dxa"/>
            <w:vMerge/>
          </w:tcPr>
          <w:p w14:paraId="33BD850B" w14:textId="77777777" w:rsidR="00CE670E" w:rsidRDefault="00CE670E" w:rsidP="00B43CFE"/>
        </w:tc>
        <w:tc>
          <w:tcPr>
            <w:tcW w:w="2970" w:type="dxa"/>
          </w:tcPr>
          <w:p w14:paraId="08A5CA2C" w14:textId="1A863B29" w:rsidR="00CE670E" w:rsidRDefault="00CE670E" w:rsidP="00B43CFE">
            <w:r>
              <w:t>β-Elemene</w:t>
            </w:r>
            <w:r w:rsidR="004D45E7">
              <w:fldChar w:fldCharType="begin" w:fldLock="1"/>
            </w:r>
            <w:r w:rsidR="004D45E7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3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5B499EE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918391</w:t>
            </w:r>
          </w:p>
        </w:tc>
      </w:tr>
      <w:tr w:rsidR="00CE670E" w14:paraId="53893ACE" w14:textId="77777777" w:rsidTr="00B43CFE">
        <w:tblPrEx>
          <w:tblLook w:val="04A0" w:firstRow="1" w:lastRow="0" w:firstColumn="1" w:lastColumn="0" w:noHBand="0" w:noVBand="1"/>
        </w:tblPrEx>
        <w:trPr>
          <w:trHeight w:val="205"/>
        </w:trPr>
        <w:tc>
          <w:tcPr>
            <w:tcW w:w="985" w:type="dxa"/>
            <w:vMerge/>
          </w:tcPr>
          <w:p w14:paraId="0F6B9DBD" w14:textId="77777777" w:rsidR="00CE670E" w:rsidRDefault="00CE670E" w:rsidP="00B43CFE"/>
        </w:tc>
        <w:tc>
          <w:tcPr>
            <w:tcW w:w="1620" w:type="dxa"/>
            <w:vMerge/>
          </w:tcPr>
          <w:p w14:paraId="2E8F0792" w14:textId="77777777" w:rsidR="00CE670E" w:rsidRDefault="00CE670E" w:rsidP="00B43CFE"/>
        </w:tc>
        <w:tc>
          <w:tcPr>
            <w:tcW w:w="2970" w:type="dxa"/>
          </w:tcPr>
          <w:p w14:paraId="40223073" w14:textId="41348B7F" w:rsidR="00CE670E" w:rsidRDefault="00CE670E" w:rsidP="00B43CFE">
            <w:r>
              <w:t>Aromadendrene</w:t>
            </w:r>
            <w:r w:rsidR="004D45E7">
              <w:fldChar w:fldCharType="begin" w:fldLock="1"/>
            </w:r>
            <w:r w:rsidR="009F2F63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4D45E7">
              <w:fldChar w:fldCharType="separate"/>
            </w:r>
            <w:r w:rsidR="004D45E7" w:rsidRPr="004D45E7">
              <w:rPr>
                <w:noProof/>
                <w:vertAlign w:val="superscript"/>
              </w:rPr>
              <w:t>3</w:t>
            </w:r>
            <w:r w:rsidR="004D45E7">
              <w:fldChar w:fldCharType="end"/>
            </w:r>
          </w:p>
        </w:tc>
        <w:tc>
          <w:tcPr>
            <w:tcW w:w="13388" w:type="dxa"/>
          </w:tcPr>
          <w:p w14:paraId="7AA97F6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1354</w:t>
            </w:r>
          </w:p>
        </w:tc>
      </w:tr>
      <w:tr w:rsidR="00CE670E" w14:paraId="54EDFF39" w14:textId="77777777" w:rsidTr="00B43CFE">
        <w:tblPrEx>
          <w:tblLook w:val="04A0" w:firstRow="1" w:lastRow="0" w:firstColumn="1" w:lastColumn="0" w:noHBand="0" w:noVBand="1"/>
        </w:tblPrEx>
        <w:trPr>
          <w:trHeight w:val="30"/>
        </w:trPr>
        <w:tc>
          <w:tcPr>
            <w:tcW w:w="985" w:type="dxa"/>
            <w:vMerge/>
          </w:tcPr>
          <w:p w14:paraId="52A1C714" w14:textId="77777777" w:rsidR="00CE670E" w:rsidRDefault="00CE670E" w:rsidP="00B43CFE"/>
        </w:tc>
        <w:tc>
          <w:tcPr>
            <w:tcW w:w="1620" w:type="dxa"/>
            <w:vMerge/>
          </w:tcPr>
          <w:p w14:paraId="235F26BB" w14:textId="77777777" w:rsidR="00CE670E" w:rsidRDefault="00CE670E" w:rsidP="00B43CFE"/>
        </w:tc>
        <w:tc>
          <w:tcPr>
            <w:tcW w:w="2970" w:type="dxa"/>
          </w:tcPr>
          <w:p w14:paraId="145D8CF5" w14:textId="1586FC45" w:rsidR="00CE670E" w:rsidRDefault="00CE670E" w:rsidP="00B43CFE">
            <w:r>
              <w:t>α–Humulene</w:t>
            </w:r>
            <w:r w:rsidR="009F2F63">
              <w:fldChar w:fldCharType="begin" w:fldLock="1"/>
            </w:r>
            <w:r w:rsidR="009F2F63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9F2F63">
              <w:fldChar w:fldCharType="separate"/>
            </w:r>
            <w:r w:rsidR="009F2F63" w:rsidRPr="009F2F63">
              <w:rPr>
                <w:noProof/>
                <w:vertAlign w:val="superscript"/>
              </w:rPr>
              <w:t>3</w:t>
            </w:r>
            <w:r w:rsidR="009F2F63">
              <w:fldChar w:fldCharType="end"/>
            </w:r>
          </w:p>
        </w:tc>
        <w:tc>
          <w:tcPr>
            <w:tcW w:w="13388" w:type="dxa"/>
          </w:tcPr>
          <w:p w14:paraId="63F54F3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520</w:t>
            </w:r>
          </w:p>
        </w:tc>
      </w:tr>
      <w:tr w:rsidR="00CE670E" w14:paraId="1A6DAC55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496517A8" w14:textId="77777777" w:rsidR="00CE670E" w:rsidRDefault="00CE670E" w:rsidP="00B43CFE"/>
        </w:tc>
        <w:tc>
          <w:tcPr>
            <w:tcW w:w="1620" w:type="dxa"/>
            <w:vMerge/>
          </w:tcPr>
          <w:p w14:paraId="46495BBA" w14:textId="77777777" w:rsidR="00CE670E" w:rsidRDefault="00CE670E" w:rsidP="00B43CFE"/>
        </w:tc>
        <w:tc>
          <w:tcPr>
            <w:tcW w:w="2970" w:type="dxa"/>
          </w:tcPr>
          <w:p w14:paraId="0750C44B" w14:textId="3E64CBF4" w:rsidR="00CE670E" w:rsidRDefault="00CE670E" w:rsidP="00B43CFE">
            <w:r>
              <w:t>δ-Cadinene</w:t>
            </w:r>
            <w:r w:rsidR="009F2F63">
              <w:fldChar w:fldCharType="begin" w:fldLock="1"/>
            </w:r>
            <w:r w:rsidR="009F2F63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9F2F63">
              <w:fldChar w:fldCharType="separate"/>
            </w:r>
            <w:r w:rsidR="009F2F63" w:rsidRPr="009F2F63">
              <w:rPr>
                <w:noProof/>
                <w:vertAlign w:val="superscript"/>
              </w:rPr>
              <w:t>3</w:t>
            </w:r>
            <w:r w:rsidR="009F2F63">
              <w:fldChar w:fldCharType="end"/>
            </w:r>
          </w:p>
        </w:tc>
        <w:tc>
          <w:tcPr>
            <w:tcW w:w="13388" w:type="dxa"/>
          </w:tcPr>
          <w:p w14:paraId="40871CE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306054</w:t>
            </w:r>
          </w:p>
        </w:tc>
      </w:tr>
      <w:tr w:rsidR="00CE670E" w14:paraId="468ADE40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7C78F27F" w14:textId="77777777" w:rsidR="00CE670E" w:rsidRDefault="00CE670E" w:rsidP="00B43CFE"/>
        </w:tc>
        <w:tc>
          <w:tcPr>
            <w:tcW w:w="1620" w:type="dxa"/>
            <w:vMerge/>
          </w:tcPr>
          <w:p w14:paraId="46FBE620" w14:textId="77777777" w:rsidR="00CE670E" w:rsidRDefault="00CE670E" w:rsidP="00B43CFE"/>
        </w:tc>
        <w:tc>
          <w:tcPr>
            <w:tcW w:w="2970" w:type="dxa"/>
          </w:tcPr>
          <w:p w14:paraId="48B83A5B" w14:textId="2210306A" w:rsidR="00CE670E" w:rsidRDefault="00CE670E" w:rsidP="00B43CFE">
            <w:r>
              <w:t>Spathulenol</w:t>
            </w:r>
            <w:r w:rsidR="009F2F63">
              <w:fldChar w:fldCharType="begin" w:fldLock="1"/>
            </w:r>
            <w:r w:rsidR="009F2F63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9F2F63">
              <w:fldChar w:fldCharType="separate"/>
            </w:r>
            <w:r w:rsidR="009F2F63" w:rsidRPr="009F2F63">
              <w:rPr>
                <w:noProof/>
                <w:vertAlign w:val="superscript"/>
              </w:rPr>
              <w:t>3</w:t>
            </w:r>
            <w:r w:rsidR="009F2F63">
              <w:fldChar w:fldCharType="end"/>
            </w:r>
          </w:p>
        </w:tc>
        <w:tc>
          <w:tcPr>
            <w:tcW w:w="13388" w:type="dxa"/>
          </w:tcPr>
          <w:p w14:paraId="5EA3A201" w14:textId="77777777" w:rsidR="00CE670E" w:rsidRPr="008143A4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92231</w:t>
            </w:r>
          </w:p>
        </w:tc>
      </w:tr>
      <w:tr w:rsidR="00CE670E" w14:paraId="6D104417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87D0794" w14:textId="77777777" w:rsidR="00CE670E" w:rsidRDefault="00CE670E" w:rsidP="00B43CFE"/>
        </w:tc>
        <w:tc>
          <w:tcPr>
            <w:tcW w:w="1620" w:type="dxa"/>
            <w:vMerge/>
          </w:tcPr>
          <w:p w14:paraId="4F9899CC" w14:textId="77777777" w:rsidR="00CE670E" w:rsidRDefault="00CE670E" w:rsidP="00B43CFE"/>
        </w:tc>
        <w:tc>
          <w:tcPr>
            <w:tcW w:w="2970" w:type="dxa"/>
          </w:tcPr>
          <w:p w14:paraId="2C510991" w14:textId="7A717FFA" w:rsidR="00CE670E" w:rsidRDefault="00CE670E" w:rsidP="00B43CFE">
            <w:r>
              <w:t>Viridiflorol</w:t>
            </w:r>
            <w:r w:rsidR="009F2F63">
              <w:fldChar w:fldCharType="begin" w:fldLock="1"/>
            </w:r>
            <w:r w:rsidR="009F2F63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9F2F63">
              <w:fldChar w:fldCharType="separate"/>
            </w:r>
            <w:r w:rsidR="009F2F63" w:rsidRPr="009F2F63">
              <w:rPr>
                <w:noProof/>
                <w:vertAlign w:val="superscript"/>
              </w:rPr>
              <w:t>3</w:t>
            </w:r>
            <w:r w:rsidR="009F2F63">
              <w:fldChar w:fldCharType="end"/>
            </w:r>
          </w:p>
        </w:tc>
        <w:tc>
          <w:tcPr>
            <w:tcW w:w="13388" w:type="dxa"/>
          </w:tcPr>
          <w:p w14:paraId="3BE8CD14" w14:textId="77777777" w:rsidR="00CE670E" w:rsidRPr="008143A4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1996452</w:t>
            </w:r>
          </w:p>
        </w:tc>
      </w:tr>
      <w:tr w:rsidR="00CE670E" w14:paraId="1BB73CB4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24111FAB" w14:textId="77777777" w:rsidR="00CE670E" w:rsidRDefault="00CE670E" w:rsidP="00B43CFE"/>
        </w:tc>
        <w:tc>
          <w:tcPr>
            <w:tcW w:w="1620" w:type="dxa"/>
            <w:vMerge/>
          </w:tcPr>
          <w:p w14:paraId="3FF89998" w14:textId="77777777" w:rsidR="00CE670E" w:rsidRDefault="00CE670E" w:rsidP="00B43CFE"/>
        </w:tc>
        <w:tc>
          <w:tcPr>
            <w:tcW w:w="2970" w:type="dxa"/>
          </w:tcPr>
          <w:p w14:paraId="3F293815" w14:textId="4EE21A92" w:rsidR="00CE670E" w:rsidRDefault="00CE670E" w:rsidP="00B43CFE">
            <w:r>
              <w:t>Cubenol</w:t>
            </w:r>
            <w:r w:rsidR="009F2F63">
              <w:fldChar w:fldCharType="begin" w:fldLock="1"/>
            </w:r>
            <w:r w:rsidR="009F2F63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9F2F63">
              <w:fldChar w:fldCharType="separate"/>
            </w:r>
            <w:r w:rsidR="009F2F63" w:rsidRPr="009F2F63">
              <w:rPr>
                <w:noProof/>
                <w:vertAlign w:val="superscript"/>
              </w:rPr>
              <w:t>3</w:t>
            </w:r>
            <w:r w:rsidR="009F2F63">
              <w:fldChar w:fldCharType="end"/>
            </w:r>
          </w:p>
        </w:tc>
        <w:tc>
          <w:tcPr>
            <w:tcW w:w="13388" w:type="dxa"/>
          </w:tcPr>
          <w:p w14:paraId="2B594BA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19857</w:t>
            </w:r>
          </w:p>
        </w:tc>
      </w:tr>
      <w:tr w:rsidR="00CE670E" w14:paraId="1A95A867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FA0775E" w14:textId="77777777" w:rsidR="00CE670E" w:rsidRDefault="00CE670E" w:rsidP="00B43CFE"/>
        </w:tc>
        <w:tc>
          <w:tcPr>
            <w:tcW w:w="1620" w:type="dxa"/>
            <w:vMerge/>
          </w:tcPr>
          <w:p w14:paraId="2A1030E9" w14:textId="77777777" w:rsidR="00CE670E" w:rsidRDefault="00CE670E" w:rsidP="00B43CFE"/>
        </w:tc>
        <w:tc>
          <w:tcPr>
            <w:tcW w:w="2970" w:type="dxa"/>
          </w:tcPr>
          <w:p w14:paraId="4A31135D" w14:textId="19830F61" w:rsidR="00CE670E" w:rsidRDefault="00CE670E" w:rsidP="00B43CFE">
            <w:r>
              <w:t>α-Calacorene</w:t>
            </w:r>
            <w:r w:rsidR="009F2F63">
              <w:fldChar w:fldCharType="begin" w:fldLock="1"/>
            </w:r>
            <w:r w:rsidR="009F2F63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9F2F63">
              <w:fldChar w:fldCharType="separate"/>
            </w:r>
            <w:r w:rsidR="009F2F63" w:rsidRPr="009F2F63">
              <w:rPr>
                <w:noProof/>
                <w:vertAlign w:val="superscript"/>
              </w:rPr>
              <w:t>3</w:t>
            </w:r>
            <w:r w:rsidR="009F2F63">
              <w:fldChar w:fldCharType="end"/>
            </w:r>
          </w:p>
        </w:tc>
        <w:tc>
          <w:tcPr>
            <w:tcW w:w="13388" w:type="dxa"/>
          </w:tcPr>
          <w:p w14:paraId="57C0C3E1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2302243</w:t>
            </w:r>
          </w:p>
          <w:p w14:paraId="19277A90" w14:textId="77777777" w:rsidR="00CE670E" w:rsidRDefault="00CE670E" w:rsidP="00B43CFE"/>
        </w:tc>
      </w:tr>
      <w:tr w:rsidR="00CE670E" w14:paraId="4DFCA3EB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7A6A32D5" w14:textId="77777777" w:rsidR="00CE670E" w:rsidRDefault="00CE670E" w:rsidP="00B43CFE"/>
        </w:tc>
        <w:tc>
          <w:tcPr>
            <w:tcW w:w="1620" w:type="dxa"/>
            <w:vMerge/>
          </w:tcPr>
          <w:p w14:paraId="572D1727" w14:textId="77777777" w:rsidR="00CE670E" w:rsidRDefault="00CE670E" w:rsidP="00B43CFE"/>
        </w:tc>
        <w:tc>
          <w:tcPr>
            <w:tcW w:w="2970" w:type="dxa"/>
          </w:tcPr>
          <w:p w14:paraId="77DE2415" w14:textId="44657685" w:rsidR="00CE670E" w:rsidRDefault="00CE670E" w:rsidP="00B43CFE">
            <w:r>
              <w:t>n-</w:t>
            </w:r>
            <w:proofErr w:type="spellStart"/>
            <w:r>
              <w:t>Hexadecanoic</w:t>
            </w:r>
            <w:proofErr w:type="spellEnd"/>
            <w:r>
              <w:t xml:space="preserve"> acid</w:t>
            </w:r>
            <w:r w:rsidR="009F2F63">
              <w:fldChar w:fldCharType="begin" w:fldLock="1"/>
            </w:r>
            <w:r w:rsidR="009F2F63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9F2F63">
              <w:fldChar w:fldCharType="separate"/>
            </w:r>
            <w:r w:rsidR="009F2F63" w:rsidRPr="009F2F63">
              <w:rPr>
                <w:noProof/>
                <w:vertAlign w:val="superscript"/>
              </w:rPr>
              <w:t>3</w:t>
            </w:r>
            <w:r w:rsidR="009F2F63">
              <w:fldChar w:fldCharType="end"/>
            </w:r>
          </w:p>
        </w:tc>
        <w:tc>
          <w:tcPr>
            <w:tcW w:w="13388" w:type="dxa"/>
          </w:tcPr>
          <w:p w14:paraId="201B2F91" w14:textId="77777777" w:rsidR="00CE670E" w:rsidRPr="008143A4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985</w:t>
            </w:r>
          </w:p>
        </w:tc>
      </w:tr>
      <w:tr w:rsidR="00CE670E" w14:paraId="26DD56D1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70294AD4" w14:textId="77777777" w:rsidR="00CE670E" w:rsidRDefault="00CE670E" w:rsidP="00B43CFE"/>
        </w:tc>
        <w:tc>
          <w:tcPr>
            <w:tcW w:w="1620" w:type="dxa"/>
            <w:vMerge/>
          </w:tcPr>
          <w:p w14:paraId="7B28ACC2" w14:textId="77777777" w:rsidR="00CE670E" w:rsidRDefault="00CE670E" w:rsidP="00B43CFE"/>
        </w:tc>
        <w:tc>
          <w:tcPr>
            <w:tcW w:w="2970" w:type="dxa"/>
          </w:tcPr>
          <w:p w14:paraId="62789785" w14:textId="224C015B" w:rsidR="00CE670E" w:rsidRDefault="00CE670E" w:rsidP="00B43CFE">
            <w:r>
              <w:t>Phytol</w:t>
            </w:r>
            <w:r w:rsidR="009F2F63">
              <w:fldChar w:fldCharType="begin" w:fldLock="1"/>
            </w:r>
            <w:r w:rsidR="009F2F63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9F2F63">
              <w:fldChar w:fldCharType="separate"/>
            </w:r>
            <w:r w:rsidR="009F2F63" w:rsidRPr="009F2F63">
              <w:rPr>
                <w:noProof/>
                <w:vertAlign w:val="superscript"/>
              </w:rPr>
              <w:t>3</w:t>
            </w:r>
            <w:r w:rsidR="009F2F63">
              <w:fldChar w:fldCharType="end"/>
            </w:r>
          </w:p>
        </w:tc>
        <w:tc>
          <w:tcPr>
            <w:tcW w:w="13388" w:type="dxa"/>
          </w:tcPr>
          <w:p w14:paraId="4759ABB2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280435</w:t>
            </w:r>
          </w:p>
          <w:p w14:paraId="561CB875" w14:textId="77777777" w:rsidR="00CE670E" w:rsidRDefault="00CE670E" w:rsidP="00B43CFE"/>
        </w:tc>
      </w:tr>
      <w:tr w:rsidR="00CE670E" w14:paraId="7F70A4B9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14586280" w14:textId="77777777" w:rsidR="00CE670E" w:rsidRDefault="00CE670E" w:rsidP="00B43CFE"/>
        </w:tc>
        <w:tc>
          <w:tcPr>
            <w:tcW w:w="1620" w:type="dxa"/>
            <w:vMerge/>
          </w:tcPr>
          <w:p w14:paraId="1DC7826C" w14:textId="77777777" w:rsidR="00CE670E" w:rsidRDefault="00CE670E" w:rsidP="00B43CFE"/>
        </w:tc>
        <w:tc>
          <w:tcPr>
            <w:tcW w:w="2970" w:type="dxa"/>
          </w:tcPr>
          <w:p w14:paraId="09E32C60" w14:textId="77777777" w:rsidR="00CE670E" w:rsidRDefault="00CE670E" w:rsidP="00B43CFE"/>
          <w:p w14:paraId="6B2A08C2" w14:textId="6209C58B" w:rsidR="00CE670E" w:rsidRDefault="00CE670E" w:rsidP="00B43CFE">
            <w:r>
              <w:t>γ–elemene</w:t>
            </w:r>
            <w:r w:rsidR="009F2F63">
              <w:fldChar w:fldCharType="begin" w:fldLock="1"/>
            </w:r>
            <w:r w:rsidR="009F152E">
              <w:instrText>ADDIN CSL_CITATION {"citationItems":[{"id":"ITEM-1","itemData":{"DOI":"10.1080/0972060X.2014.935016","author":[{"dropping-particle":"","family":"Taylor","given":"Publisher","non-dropping-particle":"","parse-names":false,"suffix":""},{"dropping-particle":"","family":"Jiangseubchatveera","given":"Nadechanok","non-dropping-particle":"","parse-names":false,"suffix":""},{"dropping-particle":"","family":"Liawruangrath","given":"Boonsom","non-dropping-particle":"","parse-names":false,"suffix":""},{"dropping-particle":"","family":"Liawruangrath","given":"Saisunee","non-dropping-particle":"","parse-names":false,"suffix":""},{"dropping-particle":"","family":"Pyne","given":"Stephen G","non-dropping-particle":"","parse-names":false,"suffix":""}],"id":"ITEM-1","issue":"July 2015","issued":{"date-parts":[["2014"]]},"title":"Journal of Essential Oil Bearing Plants The Chemical Constituents and Biological Activities of the Essential Oil and the Extracts from Leaves of Gynura divaricata ( L .) DC . Growing in Thailand","type":"article-journal"},"uris":["http://www.mendeley.com/documents/?uuid=d7405513-b8e3-42e8-9a64-ecea9ce5ee01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      </w:r>
            <w:r w:rsidR="009F2F63">
              <w:fldChar w:fldCharType="separate"/>
            </w:r>
            <w:r w:rsidR="009F2F63" w:rsidRPr="009F2F63">
              <w:rPr>
                <w:noProof/>
                <w:vertAlign w:val="superscript"/>
              </w:rPr>
              <w:t>3</w:t>
            </w:r>
            <w:r w:rsidR="009F2F63">
              <w:fldChar w:fldCharType="end"/>
            </w:r>
          </w:p>
          <w:p w14:paraId="469EE8EC" w14:textId="77777777" w:rsidR="00CE670E" w:rsidRDefault="00CE670E" w:rsidP="00B43CFE"/>
          <w:p w14:paraId="595A75AF" w14:textId="77777777" w:rsidR="00CE670E" w:rsidRDefault="00CE670E" w:rsidP="00B43CFE"/>
        </w:tc>
        <w:tc>
          <w:tcPr>
            <w:tcW w:w="13388" w:type="dxa"/>
          </w:tcPr>
          <w:p w14:paraId="7E618D2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32312</w:t>
            </w:r>
          </w:p>
        </w:tc>
      </w:tr>
      <w:tr w:rsidR="00CE670E" w14:paraId="4DCCAF65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1F6C36C9" w14:textId="77777777" w:rsidR="00CE670E" w:rsidRDefault="00CE670E" w:rsidP="00B43CFE"/>
        </w:tc>
        <w:tc>
          <w:tcPr>
            <w:tcW w:w="1620" w:type="dxa"/>
            <w:vMerge/>
          </w:tcPr>
          <w:p w14:paraId="157E6DF3" w14:textId="77777777" w:rsidR="00CE670E" w:rsidRDefault="00CE670E" w:rsidP="00B43CFE"/>
        </w:tc>
        <w:tc>
          <w:tcPr>
            <w:tcW w:w="2970" w:type="dxa"/>
          </w:tcPr>
          <w:p w14:paraId="4612FF30" w14:textId="2566AC65" w:rsidR="00CE670E" w:rsidRDefault="00CE670E" w:rsidP="00B43CFE">
            <w:r>
              <w:t>niacin</w:t>
            </w:r>
            <w:r w:rsidR="009F152E">
              <w:fldChar w:fldCharType="begin" w:fldLock="1"/>
            </w:r>
            <w:r w:rsidR="009F152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61D4A4D5" w14:textId="367F85C2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938</w:t>
            </w:r>
          </w:p>
          <w:p w14:paraId="35C47BC3" w14:textId="77777777" w:rsidR="00CE670E" w:rsidRDefault="00CE670E" w:rsidP="00B43CFE"/>
        </w:tc>
      </w:tr>
      <w:tr w:rsidR="00CE670E" w14:paraId="12F345FF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4071A170" w14:textId="77777777" w:rsidR="00CE670E" w:rsidRDefault="00CE670E" w:rsidP="00B43CFE"/>
        </w:tc>
        <w:tc>
          <w:tcPr>
            <w:tcW w:w="1620" w:type="dxa"/>
            <w:vMerge/>
          </w:tcPr>
          <w:p w14:paraId="624B272B" w14:textId="77777777" w:rsidR="00CE670E" w:rsidRDefault="00CE670E" w:rsidP="00B43CFE"/>
        </w:tc>
        <w:tc>
          <w:tcPr>
            <w:tcW w:w="2970" w:type="dxa"/>
          </w:tcPr>
          <w:p w14:paraId="782A8285" w14:textId="7A644564" w:rsidR="00CE670E" w:rsidRDefault="00CE670E" w:rsidP="00B43CFE">
            <w:proofErr w:type="spellStart"/>
            <w:r>
              <w:t>pedatisectine</w:t>
            </w:r>
            <w:proofErr w:type="spellEnd"/>
            <w:r>
              <w:t xml:space="preserve"> F</w:t>
            </w:r>
            <w:r w:rsidR="009F152E">
              <w:fldChar w:fldCharType="begin" w:fldLock="1"/>
            </w:r>
            <w:r w:rsidR="009F152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11DE29B9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285902</w:t>
            </w:r>
          </w:p>
        </w:tc>
      </w:tr>
      <w:tr w:rsidR="00CE670E" w14:paraId="1B3A1A3E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19D10C6C" w14:textId="77777777" w:rsidR="00CE670E" w:rsidRDefault="00CE670E" w:rsidP="00B43CFE"/>
        </w:tc>
        <w:tc>
          <w:tcPr>
            <w:tcW w:w="1620" w:type="dxa"/>
            <w:vMerge/>
          </w:tcPr>
          <w:p w14:paraId="03D65B56" w14:textId="77777777" w:rsidR="00CE670E" w:rsidRDefault="00CE670E" w:rsidP="00B43CFE"/>
        </w:tc>
        <w:tc>
          <w:tcPr>
            <w:tcW w:w="2970" w:type="dxa"/>
          </w:tcPr>
          <w:p w14:paraId="517AAC63" w14:textId="4ADEB649" w:rsidR="00CE670E" w:rsidRDefault="00CE670E" w:rsidP="00B43CFE">
            <w:r>
              <w:t>5-hydroxypicolinic acid</w:t>
            </w:r>
            <w:r w:rsidR="009F152E">
              <w:fldChar w:fldCharType="begin" w:fldLock="1"/>
            </w:r>
            <w:r w:rsidR="009F152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6A342A01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268740</w:t>
            </w:r>
          </w:p>
          <w:p w14:paraId="6E3C529C" w14:textId="77777777" w:rsidR="00CE670E" w:rsidRDefault="00CE670E" w:rsidP="00B43CFE"/>
        </w:tc>
      </w:tr>
      <w:tr w:rsidR="00CE670E" w14:paraId="0BE4F886" w14:textId="77777777" w:rsidTr="00B43CFE">
        <w:tblPrEx>
          <w:tblLook w:val="04A0" w:firstRow="1" w:lastRow="0" w:firstColumn="1" w:lastColumn="0" w:noHBand="0" w:noVBand="1"/>
        </w:tblPrEx>
        <w:trPr>
          <w:trHeight w:val="51"/>
        </w:trPr>
        <w:tc>
          <w:tcPr>
            <w:tcW w:w="985" w:type="dxa"/>
            <w:vMerge/>
          </w:tcPr>
          <w:p w14:paraId="1F0D81D6" w14:textId="77777777" w:rsidR="00CE670E" w:rsidRDefault="00CE670E" w:rsidP="00B43CFE"/>
        </w:tc>
        <w:tc>
          <w:tcPr>
            <w:tcW w:w="1620" w:type="dxa"/>
            <w:vMerge/>
          </w:tcPr>
          <w:p w14:paraId="643AA2E4" w14:textId="77777777" w:rsidR="00CE670E" w:rsidRDefault="00CE670E" w:rsidP="00B43CFE"/>
        </w:tc>
        <w:tc>
          <w:tcPr>
            <w:tcW w:w="2970" w:type="dxa"/>
          </w:tcPr>
          <w:p w14:paraId="3887EEDA" w14:textId="11CB6971" w:rsidR="00CE670E" w:rsidRDefault="00CE670E" w:rsidP="00B43CFE">
            <w:r>
              <w:t>5-hydroxypyridine-2-carboxylic acid methyl ester</w:t>
            </w:r>
            <w:r w:rsidR="009F152E">
              <w:fldChar w:fldCharType="begin" w:fldLock="1"/>
            </w:r>
            <w:r w:rsidR="009F152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51E2FBD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715126</w:t>
            </w:r>
          </w:p>
        </w:tc>
      </w:tr>
      <w:tr w:rsidR="00CE670E" w14:paraId="4C32FA4C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A1ED8BC" w14:textId="77777777" w:rsidR="00CE670E" w:rsidRDefault="00CE670E" w:rsidP="00B43CFE"/>
        </w:tc>
        <w:tc>
          <w:tcPr>
            <w:tcW w:w="1620" w:type="dxa"/>
            <w:vMerge/>
          </w:tcPr>
          <w:p w14:paraId="3C6D9D02" w14:textId="77777777" w:rsidR="00CE670E" w:rsidRDefault="00CE670E" w:rsidP="00B43CFE"/>
        </w:tc>
        <w:tc>
          <w:tcPr>
            <w:tcW w:w="2970" w:type="dxa"/>
          </w:tcPr>
          <w:p w14:paraId="542D211B" w14:textId="3F6BA777" w:rsidR="00CE670E" w:rsidRDefault="00CE670E" w:rsidP="00B43CFE">
            <w:r>
              <w:t>uridine</w:t>
            </w:r>
            <w:r w:rsidR="009F152E">
              <w:fldChar w:fldCharType="begin" w:fldLock="1"/>
            </w:r>
            <w:r w:rsidR="009F152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625BD84E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6029</w:t>
            </w:r>
          </w:p>
          <w:p w14:paraId="78861DD2" w14:textId="77777777" w:rsidR="00CE670E" w:rsidRDefault="00CE670E" w:rsidP="00B43CFE"/>
        </w:tc>
      </w:tr>
      <w:tr w:rsidR="00CE670E" w14:paraId="5D18CD21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AB91CEF" w14:textId="77777777" w:rsidR="00CE670E" w:rsidRDefault="00CE670E" w:rsidP="00B43CFE"/>
        </w:tc>
        <w:tc>
          <w:tcPr>
            <w:tcW w:w="1620" w:type="dxa"/>
            <w:vMerge/>
          </w:tcPr>
          <w:p w14:paraId="0A97E92D" w14:textId="77777777" w:rsidR="00CE670E" w:rsidRDefault="00CE670E" w:rsidP="00B43CFE"/>
        </w:tc>
        <w:tc>
          <w:tcPr>
            <w:tcW w:w="2970" w:type="dxa"/>
          </w:tcPr>
          <w:p w14:paraId="00D9097E" w14:textId="2123F9D7" w:rsidR="00CE670E" w:rsidRDefault="00CE670E" w:rsidP="00B43CFE">
            <w:r>
              <w:t>adenosine</w:t>
            </w:r>
            <w:r w:rsidR="009F152E">
              <w:fldChar w:fldCharType="begin" w:fldLock="1"/>
            </w:r>
            <w:r w:rsidR="009F152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214DC559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60961</w:t>
            </w:r>
          </w:p>
          <w:p w14:paraId="3F989F01" w14:textId="77777777" w:rsidR="00CE670E" w:rsidRDefault="00CE670E" w:rsidP="00B43CFE"/>
        </w:tc>
      </w:tr>
      <w:tr w:rsidR="00CE670E" w14:paraId="28737F1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B825264" w14:textId="77777777" w:rsidR="00CE670E" w:rsidRDefault="00CE670E" w:rsidP="00B43CFE"/>
        </w:tc>
        <w:tc>
          <w:tcPr>
            <w:tcW w:w="1620" w:type="dxa"/>
            <w:vMerge/>
          </w:tcPr>
          <w:p w14:paraId="719F9347" w14:textId="77777777" w:rsidR="00CE670E" w:rsidRDefault="00CE670E" w:rsidP="00B43CFE"/>
        </w:tc>
        <w:tc>
          <w:tcPr>
            <w:tcW w:w="2970" w:type="dxa"/>
          </w:tcPr>
          <w:p w14:paraId="11E1F98A" w14:textId="092D069B" w:rsidR="00CE670E" w:rsidRDefault="00CE670E" w:rsidP="00B43CFE">
            <w:r>
              <w:t>dibutyl terephthalate</w:t>
            </w:r>
            <w:r w:rsidR="009F152E">
              <w:fldChar w:fldCharType="begin" w:fldLock="1"/>
            </w:r>
            <w:r w:rsidR="009F152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252EE898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6066</w:t>
            </w:r>
          </w:p>
          <w:p w14:paraId="139DD14F" w14:textId="77777777" w:rsidR="00CE670E" w:rsidRDefault="00CE670E" w:rsidP="00B43CFE"/>
        </w:tc>
      </w:tr>
      <w:tr w:rsidR="00CE670E" w14:paraId="71FA73A3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1E07D4F" w14:textId="77777777" w:rsidR="00CE670E" w:rsidRDefault="00CE670E" w:rsidP="00B43CFE"/>
        </w:tc>
        <w:tc>
          <w:tcPr>
            <w:tcW w:w="1620" w:type="dxa"/>
            <w:vMerge/>
          </w:tcPr>
          <w:p w14:paraId="4C34309E" w14:textId="77777777" w:rsidR="00CE670E" w:rsidRDefault="00CE670E" w:rsidP="00B43CFE"/>
        </w:tc>
        <w:tc>
          <w:tcPr>
            <w:tcW w:w="2970" w:type="dxa"/>
          </w:tcPr>
          <w:p w14:paraId="0939ED0D" w14:textId="75BE1D8C" w:rsidR="00CE670E" w:rsidRDefault="00CE670E" w:rsidP="00B43CFE">
            <w:r>
              <w:t>stigmasterol</w:t>
            </w:r>
            <w:r w:rsidR="009F152E">
              <w:fldChar w:fldCharType="begin" w:fldLock="1"/>
            </w:r>
            <w:r w:rsidR="009F152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0E47C26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794</w:t>
            </w:r>
          </w:p>
        </w:tc>
      </w:tr>
      <w:tr w:rsidR="00CE670E" w14:paraId="02296ADF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30331C37" w14:textId="77777777" w:rsidR="00CE670E" w:rsidRDefault="00CE670E" w:rsidP="00B43CFE"/>
        </w:tc>
        <w:tc>
          <w:tcPr>
            <w:tcW w:w="1620" w:type="dxa"/>
            <w:vMerge/>
          </w:tcPr>
          <w:p w14:paraId="33CE4851" w14:textId="77777777" w:rsidR="00CE670E" w:rsidRDefault="00CE670E" w:rsidP="00B43CFE"/>
        </w:tc>
        <w:tc>
          <w:tcPr>
            <w:tcW w:w="2970" w:type="dxa"/>
          </w:tcPr>
          <w:p w14:paraId="0BB91934" w14:textId="5F957524" w:rsidR="00CE670E" w:rsidRDefault="00CE670E" w:rsidP="00B43CFE">
            <w:r>
              <w:t>daucosterol</w:t>
            </w:r>
            <w:r w:rsidR="009F152E">
              <w:fldChar w:fldCharType="begin" w:fldLock="1"/>
            </w:r>
            <w:r w:rsidR="009F152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5708A83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742590</w:t>
            </w:r>
          </w:p>
        </w:tc>
      </w:tr>
      <w:tr w:rsidR="00CE670E" w14:paraId="15061044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9F5A549" w14:textId="77777777" w:rsidR="00CE670E" w:rsidRDefault="00CE670E" w:rsidP="00B43CFE"/>
        </w:tc>
        <w:tc>
          <w:tcPr>
            <w:tcW w:w="1620" w:type="dxa"/>
            <w:vMerge/>
          </w:tcPr>
          <w:p w14:paraId="2FD2A4CF" w14:textId="77777777" w:rsidR="00CE670E" w:rsidRDefault="00CE670E" w:rsidP="00B43CFE"/>
        </w:tc>
        <w:tc>
          <w:tcPr>
            <w:tcW w:w="2970" w:type="dxa"/>
          </w:tcPr>
          <w:p w14:paraId="3F096804" w14:textId="103EAE2F" w:rsidR="00CE670E" w:rsidRDefault="00CE670E" w:rsidP="00B43CFE">
            <w:r>
              <w:t>Eucalyptol</w:t>
            </w:r>
            <w:r w:rsidR="009F152E">
              <w:fldChar w:fldCharType="begin" w:fldLock="1"/>
            </w:r>
            <w:r w:rsidR="009F152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66E82F57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2758</w:t>
            </w:r>
          </w:p>
          <w:p w14:paraId="746D0281" w14:textId="77777777" w:rsidR="00CE670E" w:rsidRDefault="00CE670E" w:rsidP="00B43CFE"/>
        </w:tc>
      </w:tr>
      <w:tr w:rsidR="00CE670E" w14:paraId="7F2F9648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4AACEDB" w14:textId="77777777" w:rsidR="00CE670E" w:rsidRDefault="00CE670E" w:rsidP="00B43CFE"/>
        </w:tc>
        <w:tc>
          <w:tcPr>
            <w:tcW w:w="1620" w:type="dxa"/>
            <w:vMerge/>
          </w:tcPr>
          <w:p w14:paraId="47CE6C58" w14:textId="77777777" w:rsidR="00CE670E" w:rsidRDefault="00CE670E" w:rsidP="00B43CFE"/>
        </w:tc>
        <w:tc>
          <w:tcPr>
            <w:tcW w:w="2970" w:type="dxa"/>
          </w:tcPr>
          <w:p w14:paraId="551F3C11" w14:textId="435C2DA2" w:rsidR="00CE670E" w:rsidRDefault="00CE670E" w:rsidP="00B43CFE">
            <w:r>
              <w:t>1-Undecene</w:t>
            </w:r>
            <w:r w:rsidR="009F152E">
              <w:fldChar w:fldCharType="begin" w:fldLock="1"/>
            </w:r>
            <w:r w:rsidR="009F152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2A5038AF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3190</w:t>
            </w:r>
          </w:p>
          <w:p w14:paraId="629B699D" w14:textId="77777777" w:rsidR="00CE670E" w:rsidRDefault="00CE670E" w:rsidP="00B43CFE"/>
        </w:tc>
      </w:tr>
      <w:tr w:rsidR="00CE670E" w14:paraId="53B2F218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FA537B9" w14:textId="77777777" w:rsidR="00CE670E" w:rsidRDefault="00CE670E" w:rsidP="00B43CFE"/>
        </w:tc>
        <w:tc>
          <w:tcPr>
            <w:tcW w:w="1620" w:type="dxa"/>
            <w:vMerge/>
          </w:tcPr>
          <w:p w14:paraId="60579FE1" w14:textId="77777777" w:rsidR="00CE670E" w:rsidRDefault="00CE670E" w:rsidP="00B43CFE"/>
        </w:tc>
        <w:tc>
          <w:tcPr>
            <w:tcW w:w="2970" w:type="dxa"/>
          </w:tcPr>
          <w:p w14:paraId="1C9D5541" w14:textId="7B7ACC74" w:rsidR="00CE670E" w:rsidRDefault="00CE670E" w:rsidP="00B43CFE">
            <w:r>
              <w:t>Perilla aldehyde</w:t>
            </w:r>
            <w:r w:rsidR="009F152E">
              <w:fldChar w:fldCharType="begin" w:fldLock="1"/>
            </w:r>
            <w:r w:rsidR="009F152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5ADC624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6441</w:t>
            </w:r>
          </w:p>
        </w:tc>
      </w:tr>
      <w:tr w:rsidR="00CE670E" w14:paraId="5B11F52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2FE5452" w14:textId="77777777" w:rsidR="00CE670E" w:rsidRDefault="00CE670E" w:rsidP="00B43CFE"/>
        </w:tc>
        <w:tc>
          <w:tcPr>
            <w:tcW w:w="1620" w:type="dxa"/>
            <w:vMerge/>
          </w:tcPr>
          <w:p w14:paraId="41F579D9" w14:textId="77777777" w:rsidR="00CE670E" w:rsidRDefault="00CE670E" w:rsidP="00B43CFE"/>
        </w:tc>
        <w:tc>
          <w:tcPr>
            <w:tcW w:w="2970" w:type="dxa"/>
          </w:tcPr>
          <w:p w14:paraId="01504C2F" w14:textId="0B282291" w:rsidR="00CE670E" w:rsidRDefault="00CE670E" w:rsidP="00B43CFE">
            <w:r>
              <w:t>2-Undecanone</w:t>
            </w:r>
            <w:r w:rsidR="009F152E">
              <w:fldChar w:fldCharType="begin" w:fldLock="1"/>
            </w:r>
            <w:r w:rsidR="009F152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00874C18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8163</w:t>
            </w:r>
          </w:p>
          <w:p w14:paraId="617EDDDB" w14:textId="77777777" w:rsidR="00CE670E" w:rsidRDefault="00CE670E" w:rsidP="00B43CFE"/>
        </w:tc>
      </w:tr>
      <w:tr w:rsidR="00CE670E" w14:paraId="686FC318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AF7D667" w14:textId="77777777" w:rsidR="00CE670E" w:rsidRDefault="00CE670E" w:rsidP="00B43CFE"/>
        </w:tc>
        <w:tc>
          <w:tcPr>
            <w:tcW w:w="1620" w:type="dxa"/>
            <w:vMerge/>
          </w:tcPr>
          <w:p w14:paraId="70E90E73" w14:textId="77777777" w:rsidR="00CE670E" w:rsidRDefault="00CE670E" w:rsidP="00B43CFE"/>
        </w:tc>
        <w:tc>
          <w:tcPr>
            <w:tcW w:w="2970" w:type="dxa"/>
          </w:tcPr>
          <w:p w14:paraId="37DC343C" w14:textId="30BCF19A" w:rsidR="00CE670E" w:rsidRDefault="00CE670E" w:rsidP="00B43CFE">
            <w:r>
              <w:t>Alpha-Cubebene</w:t>
            </w:r>
            <w:r w:rsidR="009F152E">
              <w:fldChar w:fldCharType="begin" w:fldLock="1"/>
            </w:r>
            <w:r w:rsidR="001510A7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9F152E">
              <w:fldChar w:fldCharType="separate"/>
            </w:r>
            <w:r w:rsidR="009F152E" w:rsidRPr="009F152E">
              <w:rPr>
                <w:noProof/>
                <w:vertAlign w:val="superscript"/>
              </w:rPr>
              <w:t>4</w:t>
            </w:r>
            <w:r w:rsidR="009F152E">
              <w:fldChar w:fldCharType="end"/>
            </w:r>
          </w:p>
        </w:tc>
        <w:tc>
          <w:tcPr>
            <w:tcW w:w="13388" w:type="dxa"/>
          </w:tcPr>
          <w:p w14:paraId="15CCAF5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2359</w:t>
            </w:r>
          </w:p>
        </w:tc>
      </w:tr>
      <w:tr w:rsidR="00CE670E" w14:paraId="2BA9B1D6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29C60CA" w14:textId="77777777" w:rsidR="00CE670E" w:rsidRDefault="00CE670E" w:rsidP="00B43CFE"/>
        </w:tc>
        <w:tc>
          <w:tcPr>
            <w:tcW w:w="1620" w:type="dxa"/>
            <w:vMerge/>
          </w:tcPr>
          <w:p w14:paraId="6439DC87" w14:textId="77777777" w:rsidR="00CE670E" w:rsidRDefault="00CE670E" w:rsidP="00B43CFE"/>
        </w:tc>
        <w:tc>
          <w:tcPr>
            <w:tcW w:w="2970" w:type="dxa"/>
          </w:tcPr>
          <w:p w14:paraId="1ACE1B42" w14:textId="0AB0B5CE" w:rsidR="00CE670E" w:rsidRDefault="00CE670E" w:rsidP="00B43CFE">
            <w:r>
              <w:t>Copaene</w:t>
            </w:r>
            <w:r w:rsidR="001510A7">
              <w:fldChar w:fldCharType="begin" w:fldLock="1"/>
            </w:r>
            <w:r w:rsidR="001510A7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1510A7">
              <w:fldChar w:fldCharType="separate"/>
            </w:r>
            <w:r w:rsidR="001510A7" w:rsidRPr="001510A7">
              <w:rPr>
                <w:noProof/>
                <w:vertAlign w:val="superscript"/>
              </w:rPr>
              <w:t>4</w:t>
            </w:r>
            <w:r w:rsidR="001510A7">
              <w:fldChar w:fldCharType="end"/>
            </w:r>
          </w:p>
        </w:tc>
        <w:tc>
          <w:tcPr>
            <w:tcW w:w="13388" w:type="dxa"/>
          </w:tcPr>
          <w:p w14:paraId="6FF8824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303902</w:t>
            </w:r>
          </w:p>
        </w:tc>
      </w:tr>
      <w:tr w:rsidR="00CE670E" w14:paraId="7E4A9A65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28181777" w14:textId="77777777" w:rsidR="00CE670E" w:rsidRDefault="00CE670E" w:rsidP="00B43CFE"/>
        </w:tc>
        <w:tc>
          <w:tcPr>
            <w:tcW w:w="1620" w:type="dxa"/>
            <w:vMerge/>
          </w:tcPr>
          <w:p w14:paraId="3F48F6F7" w14:textId="77777777" w:rsidR="00CE670E" w:rsidRDefault="00CE670E" w:rsidP="00B43CFE"/>
        </w:tc>
        <w:tc>
          <w:tcPr>
            <w:tcW w:w="2970" w:type="dxa"/>
          </w:tcPr>
          <w:p w14:paraId="6D372730" w14:textId="0D2D3512" w:rsidR="00CE670E" w:rsidRDefault="00CE670E" w:rsidP="00B43CFE">
            <w:r>
              <w:t>beta-Caryophyllene</w:t>
            </w:r>
            <w:r w:rsidR="001510A7">
              <w:fldChar w:fldCharType="begin" w:fldLock="1"/>
            </w:r>
            <w:r w:rsidR="001510A7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1510A7">
              <w:fldChar w:fldCharType="separate"/>
            </w:r>
            <w:r w:rsidR="001510A7" w:rsidRPr="001510A7">
              <w:rPr>
                <w:noProof/>
                <w:vertAlign w:val="superscript"/>
              </w:rPr>
              <w:t>4</w:t>
            </w:r>
            <w:r w:rsidR="001510A7">
              <w:fldChar w:fldCharType="end"/>
            </w:r>
          </w:p>
        </w:tc>
        <w:tc>
          <w:tcPr>
            <w:tcW w:w="13388" w:type="dxa"/>
          </w:tcPr>
          <w:p w14:paraId="77E744E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0383</w:t>
            </w:r>
          </w:p>
        </w:tc>
      </w:tr>
      <w:tr w:rsidR="00CE670E" w14:paraId="5FEC10AE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0F11FE1E" w14:textId="77777777" w:rsidR="00CE670E" w:rsidRDefault="00CE670E" w:rsidP="00B43CFE"/>
        </w:tc>
        <w:tc>
          <w:tcPr>
            <w:tcW w:w="1620" w:type="dxa"/>
            <w:vMerge/>
          </w:tcPr>
          <w:p w14:paraId="404E8E41" w14:textId="77777777" w:rsidR="00CE670E" w:rsidRDefault="00CE670E" w:rsidP="00B43CFE"/>
        </w:tc>
        <w:tc>
          <w:tcPr>
            <w:tcW w:w="2970" w:type="dxa"/>
          </w:tcPr>
          <w:p w14:paraId="20B426C9" w14:textId="3DCBE65C" w:rsidR="00CE670E" w:rsidRDefault="00CE670E" w:rsidP="00B43CFE">
            <w:r>
              <w:t>beta-Farnesene</w:t>
            </w:r>
            <w:r w:rsidR="001510A7">
              <w:fldChar w:fldCharType="begin" w:fldLock="1"/>
            </w:r>
            <w:r w:rsidR="001510A7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1510A7">
              <w:fldChar w:fldCharType="separate"/>
            </w:r>
            <w:r w:rsidR="001510A7" w:rsidRPr="001510A7">
              <w:rPr>
                <w:noProof/>
                <w:vertAlign w:val="superscript"/>
              </w:rPr>
              <w:t>4</w:t>
            </w:r>
            <w:r w:rsidR="001510A7">
              <w:fldChar w:fldCharType="end"/>
            </w:r>
          </w:p>
        </w:tc>
        <w:tc>
          <w:tcPr>
            <w:tcW w:w="13388" w:type="dxa"/>
          </w:tcPr>
          <w:p w14:paraId="3A40B85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407</w:t>
            </w:r>
          </w:p>
        </w:tc>
      </w:tr>
      <w:tr w:rsidR="00CE670E" w14:paraId="34D8698C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7E48DCD1" w14:textId="77777777" w:rsidR="00CE670E" w:rsidRDefault="00CE670E" w:rsidP="00B43CFE"/>
        </w:tc>
        <w:tc>
          <w:tcPr>
            <w:tcW w:w="1620" w:type="dxa"/>
            <w:vMerge/>
          </w:tcPr>
          <w:p w14:paraId="4C4C368F" w14:textId="77777777" w:rsidR="00CE670E" w:rsidRDefault="00CE670E" w:rsidP="00B43CFE"/>
        </w:tc>
        <w:tc>
          <w:tcPr>
            <w:tcW w:w="2970" w:type="dxa"/>
          </w:tcPr>
          <w:p w14:paraId="22D5F6E0" w14:textId="47471A6D" w:rsidR="00CE670E" w:rsidRDefault="00CE670E" w:rsidP="00B43CFE">
            <w:r>
              <w:t>alpha-Farnesene</w:t>
            </w:r>
            <w:r w:rsidR="001510A7">
              <w:fldChar w:fldCharType="begin" w:fldLock="1"/>
            </w:r>
            <w:r w:rsidR="001510A7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1510A7">
              <w:fldChar w:fldCharType="separate"/>
            </w:r>
            <w:r w:rsidR="001510A7" w:rsidRPr="001510A7">
              <w:rPr>
                <w:noProof/>
                <w:vertAlign w:val="superscript"/>
              </w:rPr>
              <w:t>4</w:t>
            </w:r>
            <w:r w:rsidR="001510A7">
              <w:fldChar w:fldCharType="end"/>
            </w:r>
          </w:p>
        </w:tc>
        <w:tc>
          <w:tcPr>
            <w:tcW w:w="13388" w:type="dxa"/>
          </w:tcPr>
          <w:p w14:paraId="056CAA9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516</w:t>
            </w:r>
          </w:p>
        </w:tc>
      </w:tr>
      <w:tr w:rsidR="00CE670E" w14:paraId="3EA1C956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6D55F6C6" w14:textId="77777777" w:rsidR="00CE670E" w:rsidRDefault="00CE670E" w:rsidP="00B43CFE"/>
        </w:tc>
        <w:tc>
          <w:tcPr>
            <w:tcW w:w="1620" w:type="dxa"/>
            <w:vMerge/>
          </w:tcPr>
          <w:p w14:paraId="15E8FEBF" w14:textId="77777777" w:rsidR="00CE670E" w:rsidRDefault="00CE670E" w:rsidP="00B43CFE"/>
        </w:tc>
        <w:tc>
          <w:tcPr>
            <w:tcW w:w="2970" w:type="dxa"/>
          </w:tcPr>
          <w:p w14:paraId="26819FC2" w14:textId="7DCE89EA" w:rsidR="00CE670E" w:rsidRDefault="00CE670E" w:rsidP="00B43CFE">
            <w:r>
              <w:t>alpha-Caryophyllene</w:t>
            </w:r>
            <w:r w:rsidR="001510A7">
              <w:fldChar w:fldCharType="begin" w:fldLock="1"/>
            </w:r>
            <w:r w:rsidR="001510A7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1510A7">
              <w:fldChar w:fldCharType="separate"/>
            </w:r>
            <w:r w:rsidR="001510A7" w:rsidRPr="001510A7">
              <w:rPr>
                <w:noProof/>
                <w:vertAlign w:val="superscript"/>
              </w:rPr>
              <w:t>4</w:t>
            </w:r>
            <w:r w:rsidR="001510A7">
              <w:fldChar w:fldCharType="end"/>
            </w:r>
          </w:p>
        </w:tc>
        <w:tc>
          <w:tcPr>
            <w:tcW w:w="13388" w:type="dxa"/>
          </w:tcPr>
          <w:p w14:paraId="55DA9C0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3204</w:t>
            </w:r>
          </w:p>
        </w:tc>
      </w:tr>
      <w:tr w:rsidR="00CE670E" w14:paraId="4DE00F76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5FB5B292" w14:textId="77777777" w:rsidR="00CE670E" w:rsidRDefault="00CE670E" w:rsidP="00B43CFE"/>
        </w:tc>
        <w:tc>
          <w:tcPr>
            <w:tcW w:w="1620" w:type="dxa"/>
            <w:vMerge/>
          </w:tcPr>
          <w:p w14:paraId="58906C12" w14:textId="77777777" w:rsidR="00CE670E" w:rsidRDefault="00CE670E" w:rsidP="00B43CFE"/>
        </w:tc>
        <w:tc>
          <w:tcPr>
            <w:tcW w:w="2970" w:type="dxa"/>
          </w:tcPr>
          <w:p w14:paraId="378ED0FF" w14:textId="0EAC9E29" w:rsidR="00CE670E" w:rsidRDefault="00CE670E" w:rsidP="00B43CFE">
            <w:r>
              <w:t>Ledol</w:t>
            </w:r>
            <w:r w:rsidR="001510A7">
              <w:fldChar w:fldCharType="begin" w:fldLock="1"/>
            </w:r>
            <w:r w:rsidR="001510A7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1510A7">
              <w:fldChar w:fldCharType="separate"/>
            </w:r>
            <w:r w:rsidR="001510A7" w:rsidRPr="001510A7">
              <w:rPr>
                <w:noProof/>
                <w:vertAlign w:val="superscript"/>
              </w:rPr>
              <w:t>4</w:t>
            </w:r>
            <w:r w:rsidR="001510A7">
              <w:fldChar w:fldCharType="end"/>
            </w:r>
          </w:p>
        </w:tc>
        <w:tc>
          <w:tcPr>
            <w:tcW w:w="13388" w:type="dxa"/>
          </w:tcPr>
          <w:p w14:paraId="7CF49409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2812</w:t>
            </w:r>
          </w:p>
        </w:tc>
      </w:tr>
      <w:tr w:rsidR="00CE670E" w14:paraId="6A073A85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27BDF4D1" w14:textId="77777777" w:rsidR="00CE670E" w:rsidRDefault="00CE670E" w:rsidP="00B43CFE"/>
        </w:tc>
        <w:tc>
          <w:tcPr>
            <w:tcW w:w="1620" w:type="dxa"/>
            <w:vMerge/>
          </w:tcPr>
          <w:p w14:paraId="3D65AC53" w14:textId="77777777" w:rsidR="00CE670E" w:rsidRDefault="00CE670E" w:rsidP="00B43CFE"/>
        </w:tc>
        <w:tc>
          <w:tcPr>
            <w:tcW w:w="2970" w:type="dxa"/>
          </w:tcPr>
          <w:p w14:paraId="0090C10D" w14:textId="7B2522E7" w:rsidR="00CE670E" w:rsidRDefault="00CE670E" w:rsidP="00B43CFE">
            <w:r>
              <w:t>Aromadendrene oxide</w:t>
            </w:r>
            <w:r w:rsidR="001510A7">
              <w:fldChar w:fldCharType="begin" w:fldLock="1"/>
            </w:r>
            <w:r w:rsidR="001510A7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1510A7">
              <w:fldChar w:fldCharType="separate"/>
            </w:r>
            <w:r w:rsidR="001510A7" w:rsidRPr="001510A7">
              <w:rPr>
                <w:noProof/>
                <w:vertAlign w:val="superscript"/>
              </w:rPr>
              <w:t>4</w:t>
            </w:r>
            <w:r w:rsidR="001510A7">
              <w:fldChar w:fldCharType="end"/>
            </w:r>
          </w:p>
        </w:tc>
        <w:tc>
          <w:tcPr>
            <w:tcW w:w="13388" w:type="dxa"/>
          </w:tcPr>
          <w:p w14:paraId="4C4ABB7B" w14:textId="77777777" w:rsidR="00CE670E" w:rsidRPr="008E17EF" w:rsidRDefault="00CE670E" w:rsidP="00B43CFE">
            <w:pPr>
              <w:rPr>
                <w:b/>
                <w:bCs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91753455</w:t>
            </w:r>
          </w:p>
        </w:tc>
      </w:tr>
      <w:tr w:rsidR="00CE670E" w14:paraId="5BFFEFC6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325CE7A5" w14:textId="77777777" w:rsidR="00CE670E" w:rsidRDefault="00CE670E" w:rsidP="00B43CFE"/>
        </w:tc>
        <w:tc>
          <w:tcPr>
            <w:tcW w:w="1620" w:type="dxa"/>
            <w:vMerge/>
          </w:tcPr>
          <w:p w14:paraId="312F6AED" w14:textId="77777777" w:rsidR="00CE670E" w:rsidRDefault="00CE670E" w:rsidP="00B43CFE"/>
        </w:tc>
        <w:tc>
          <w:tcPr>
            <w:tcW w:w="2970" w:type="dxa"/>
          </w:tcPr>
          <w:p w14:paraId="0325D29A" w14:textId="64B23E88" w:rsidR="00CE670E" w:rsidRDefault="00CE670E" w:rsidP="00B43CFE">
            <w:r>
              <w:t>Octadecane,1-chloro</w:t>
            </w:r>
            <w:r w:rsidR="001510A7">
              <w:fldChar w:fldCharType="begin" w:fldLock="1"/>
            </w:r>
            <w:r w:rsidR="001510A7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1510A7">
              <w:fldChar w:fldCharType="separate"/>
            </w:r>
            <w:r w:rsidR="001510A7" w:rsidRPr="001510A7">
              <w:rPr>
                <w:noProof/>
                <w:vertAlign w:val="superscript"/>
              </w:rPr>
              <w:t>4</w:t>
            </w:r>
            <w:r w:rsidR="001510A7">
              <w:fldChar w:fldCharType="end"/>
            </w:r>
          </w:p>
        </w:tc>
        <w:tc>
          <w:tcPr>
            <w:tcW w:w="13388" w:type="dxa"/>
          </w:tcPr>
          <w:p w14:paraId="5D0D22E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8815</w:t>
            </w:r>
          </w:p>
        </w:tc>
      </w:tr>
      <w:tr w:rsidR="00CE670E" w14:paraId="7622A60F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049E6E34" w14:textId="77777777" w:rsidR="00CE670E" w:rsidRDefault="00CE670E" w:rsidP="00B43CFE"/>
        </w:tc>
        <w:tc>
          <w:tcPr>
            <w:tcW w:w="1620" w:type="dxa"/>
            <w:vMerge/>
          </w:tcPr>
          <w:p w14:paraId="4CF66A40" w14:textId="77777777" w:rsidR="00CE670E" w:rsidRDefault="00CE670E" w:rsidP="00B43CFE"/>
        </w:tc>
        <w:tc>
          <w:tcPr>
            <w:tcW w:w="2970" w:type="dxa"/>
          </w:tcPr>
          <w:p w14:paraId="2456FD48" w14:textId="0782629C" w:rsidR="00CE670E" w:rsidRDefault="00CE670E" w:rsidP="00B43CFE">
            <w:proofErr w:type="spellStart"/>
            <w:r>
              <w:t>Bicyclo</w:t>
            </w:r>
            <w:proofErr w:type="spellEnd"/>
            <w:r>
              <w:t>(3,1,0)hexane-6-methanol,2-hydroxy-1,4,4- trimethyl</w:t>
            </w:r>
            <w:r w:rsidR="001510A7">
              <w:fldChar w:fldCharType="begin" w:fldLock="1"/>
            </w:r>
            <w:r w:rsidR="001510A7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1510A7">
              <w:fldChar w:fldCharType="separate"/>
            </w:r>
            <w:r w:rsidR="001510A7" w:rsidRPr="001510A7">
              <w:rPr>
                <w:noProof/>
                <w:vertAlign w:val="superscript"/>
              </w:rPr>
              <w:t>4</w:t>
            </w:r>
            <w:r w:rsidR="001510A7">
              <w:fldChar w:fldCharType="end"/>
            </w:r>
          </w:p>
        </w:tc>
        <w:tc>
          <w:tcPr>
            <w:tcW w:w="13388" w:type="dxa"/>
          </w:tcPr>
          <w:p w14:paraId="383F797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8067</w:t>
            </w:r>
          </w:p>
        </w:tc>
      </w:tr>
      <w:tr w:rsidR="00CE670E" w14:paraId="44EA14D6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2A498EA1" w14:textId="77777777" w:rsidR="00CE670E" w:rsidRDefault="00CE670E" w:rsidP="00B43CFE"/>
        </w:tc>
        <w:tc>
          <w:tcPr>
            <w:tcW w:w="1620" w:type="dxa"/>
            <w:vMerge/>
          </w:tcPr>
          <w:p w14:paraId="62F16FA8" w14:textId="77777777" w:rsidR="00CE670E" w:rsidRDefault="00CE670E" w:rsidP="00B43CFE"/>
        </w:tc>
        <w:tc>
          <w:tcPr>
            <w:tcW w:w="2970" w:type="dxa"/>
          </w:tcPr>
          <w:p w14:paraId="63557092" w14:textId="69AB34D9" w:rsidR="00CE670E" w:rsidRDefault="00CE670E" w:rsidP="00B43CFE">
            <w:r>
              <w:t>2-undecanone,6,10-dimethyl</w:t>
            </w:r>
            <w:r w:rsidR="001510A7">
              <w:fldChar w:fldCharType="begin" w:fldLock="1"/>
            </w:r>
            <w:r w:rsidR="001510A7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1510A7">
              <w:fldChar w:fldCharType="separate"/>
            </w:r>
            <w:r w:rsidR="001510A7" w:rsidRPr="001510A7">
              <w:rPr>
                <w:noProof/>
                <w:vertAlign w:val="superscript"/>
              </w:rPr>
              <w:t>4</w:t>
            </w:r>
            <w:r w:rsidR="001510A7">
              <w:fldChar w:fldCharType="end"/>
            </w:r>
          </w:p>
        </w:tc>
        <w:tc>
          <w:tcPr>
            <w:tcW w:w="13388" w:type="dxa"/>
          </w:tcPr>
          <w:p w14:paraId="5FCC8A7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5495</w:t>
            </w:r>
          </w:p>
        </w:tc>
      </w:tr>
      <w:tr w:rsidR="00CE670E" w14:paraId="6E4DD84D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632E2264" w14:textId="77777777" w:rsidR="00CE670E" w:rsidRDefault="00CE670E" w:rsidP="00B43CFE"/>
        </w:tc>
        <w:tc>
          <w:tcPr>
            <w:tcW w:w="1620" w:type="dxa"/>
            <w:vMerge/>
          </w:tcPr>
          <w:p w14:paraId="7BEA4F8F" w14:textId="77777777" w:rsidR="00CE670E" w:rsidRDefault="00CE670E" w:rsidP="00B43CFE"/>
        </w:tc>
        <w:tc>
          <w:tcPr>
            <w:tcW w:w="2970" w:type="dxa"/>
          </w:tcPr>
          <w:p w14:paraId="66FB1D1A" w14:textId="14D1B967" w:rsidR="00CE670E" w:rsidRDefault="00CE670E" w:rsidP="00B43CFE">
            <w:r>
              <w:t>1-decanol,2-hexyl</w:t>
            </w:r>
            <w:r w:rsidR="001510A7">
              <w:fldChar w:fldCharType="begin" w:fldLock="1"/>
            </w:r>
            <w:r w:rsidR="001510A7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1510A7">
              <w:fldChar w:fldCharType="separate"/>
            </w:r>
            <w:r w:rsidR="001510A7" w:rsidRPr="001510A7">
              <w:rPr>
                <w:noProof/>
                <w:vertAlign w:val="superscript"/>
              </w:rPr>
              <w:t>4</w:t>
            </w:r>
            <w:r w:rsidR="001510A7">
              <w:fldChar w:fldCharType="end"/>
            </w:r>
          </w:p>
        </w:tc>
        <w:tc>
          <w:tcPr>
            <w:tcW w:w="13388" w:type="dxa"/>
          </w:tcPr>
          <w:p w14:paraId="4A986DE6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6842986</w:t>
            </w:r>
          </w:p>
          <w:p w14:paraId="54BCE945" w14:textId="77777777" w:rsidR="00CE670E" w:rsidRDefault="00CE670E" w:rsidP="00B43CFE"/>
        </w:tc>
      </w:tr>
      <w:tr w:rsidR="00CE670E" w14:paraId="03925A34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3B6FF2D1" w14:textId="77777777" w:rsidR="00CE670E" w:rsidRDefault="00CE670E" w:rsidP="00B43CFE"/>
        </w:tc>
        <w:tc>
          <w:tcPr>
            <w:tcW w:w="1620" w:type="dxa"/>
            <w:vMerge/>
          </w:tcPr>
          <w:p w14:paraId="50C304AE" w14:textId="77777777" w:rsidR="00CE670E" w:rsidRDefault="00CE670E" w:rsidP="00B43CFE"/>
        </w:tc>
        <w:tc>
          <w:tcPr>
            <w:tcW w:w="2970" w:type="dxa"/>
          </w:tcPr>
          <w:p w14:paraId="64976F5C" w14:textId="43C5CCE4" w:rsidR="00CE670E" w:rsidRDefault="00CE670E" w:rsidP="00B43CFE">
            <w:r>
              <w:t>3, 5-dicaffeoylquinic acid</w:t>
            </w:r>
            <w:r w:rsidR="001510A7">
              <w:fldChar w:fldCharType="begin" w:fldLock="1"/>
            </w:r>
            <w:r w:rsidR="001510A7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1510A7">
              <w:fldChar w:fldCharType="separate"/>
            </w:r>
            <w:r w:rsidR="001510A7" w:rsidRPr="001510A7">
              <w:rPr>
                <w:noProof/>
                <w:vertAlign w:val="superscript"/>
              </w:rPr>
              <w:t>4</w:t>
            </w:r>
            <w:r w:rsidR="001510A7">
              <w:fldChar w:fldCharType="end"/>
            </w:r>
          </w:p>
        </w:tc>
        <w:tc>
          <w:tcPr>
            <w:tcW w:w="13388" w:type="dxa"/>
          </w:tcPr>
          <w:p w14:paraId="209808B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74310</w:t>
            </w:r>
          </w:p>
        </w:tc>
      </w:tr>
      <w:tr w:rsidR="00CE670E" w14:paraId="6D830ABA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209B1F96" w14:textId="77777777" w:rsidR="00CE670E" w:rsidRDefault="00CE670E" w:rsidP="00B43CFE"/>
        </w:tc>
        <w:tc>
          <w:tcPr>
            <w:tcW w:w="1620" w:type="dxa"/>
            <w:vMerge/>
          </w:tcPr>
          <w:p w14:paraId="7A1774C9" w14:textId="77777777" w:rsidR="00CE670E" w:rsidRDefault="00CE670E" w:rsidP="00B43CFE"/>
        </w:tc>
        <w:tc>
          <w:tcPr>
            <w:tcW w:w="2970" w:type="dxa"/>
          </w:tcPr>
          <w:p w14:paraId="70E8452B" w14:textId="13D0D01B" w:rsidR="00CE670E" w:rsidRDefault="00CE670E" w:rsidP="00B43CFE">
            <w:r>
              <w:t>4, 5-dicaffeoylquinic acid</w:t>
            </w:r>
            <w:r w:rsidR="001510A7">
              <w:fldChar w:fldCharType="begin" w:fldLock="1"/>
            </w:r>
            <w:r w:rsidR="00626D8E">
              <w:instrText>ADDIN CSL_CITATION {"citationItems":[{"id":"ITEM-1","itemData":{"DOI":"10.21010/ajtcam.","author":[{"dropping-particle":"","family":"Xu","given":"Bing-qing","non-dropping-particle":"","parse-names":false,"suffix":""},{"dropping-particle":"","family":"Zhang","given":"Yu-qing","non-dropping-particle":"","parse-names":false,"suffix":""},{"dropping-particle":"","family":"No","given":"Renai Road","non-dropping-particle":"","parse-names":false,"suffix":""},{"dropping-particle":"","family":"Higher","given":"Dushuhu","non-dropping-particle":"","parse-names":false,"suffix":""},{"dropping-particle":"","family":"Town","given":"Edu","non-dropping-particle":"","parse-names":false,"suffix":""}],"id":"ITEM-1","issued":{"date-parts":[["2017"]]},"page":"113-127","title":"Xu and Zhang ., Afr J Tradit Complement Altern Med ., ( 2017 ) 14 ( 3 ): 113-127 BIOACTIVE COMPONENTS OF GYNURA DIVARICATA AND ITS POTENTIAL USE IN HEALTH , Corresponding author E-mail : sericult@suda.edu.cn","type":"article-journal","volume":"14"},"uris":["http://www.mendeley.com/documents/?uuid=eee1b187-a53e-405e-b7f8-49481b18ebfd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      </w:r>
            <w:r w:rsidR="001510A7">
              <w:fldChar w:fldCharType="separate"/>
            </w:r>
            <w:r w:rsidR="001510A7" w:rsidRPr="001510A7">
              <w:rPr>
                <w:noProof/>
                <w:vertAlign w:val="superscript"/>
              </w:rPr>
              <w:t>4</w:t>
            </w:r>
            <w:r w:rsidR="001510A7">
              <w:fldChar w:fldCharType="end"/>
            </w:r>
          </w:p>
        </w:tc>
        <w:tc>
          <w:tcPr>
            <w:tcW w:w="13388" w:type="dxa"/>
          </w:tcPr>
          <w:p w14:paraId="19B2701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 xml:space="preserve">10324242 </w:t>
            </w:r>
          </w:p>
        </w:tc>
      </w:tr>
      <w:tr w:rsidR="00CE670E" w14:paraId="6A4EDB24" w14:textId="77777777" w:rsidTr="00B43CFE">
        <w:tblPrEx>
          <w:tblLook w:val="04A0" w:firstRow="1" w:lastRow="0" w:firstColumn="1" w:lastColumn="0" w:noHBand="0" w:noVBand="1"/>
        </w:tblPrEx>
        <w:trPr>
          <w:trHeight w:val="148"/>
        </w:trPr>
        <w:tc>
          <w:tcPr>
            <w:tcW w:w="985" w:type="dxa"/>
            <w:vMerge w:val="restart"/>
          </w:tcPr>
          <w:p w14:paraId="573F82BF" w14:textId="77777777" w:rsidR="00CE670E" w:rsidRDefault="00CE670E" w:rsidP="00B43CFE">
            <w:r>
              <w:t>18</w:t>
            </w:r>
          </w:p>
        </w:tc>
        <w:tc>
          <w:tcPr>
            <w:tcW w:w="1620" w:type="dxa"/>
            <w:vMerge w:val="restart"/>
          </w:tcPr>
          <w:p w14:paraId="3A87B8EC" w14:textId="77777777" w:rsidR="00CE670E" w:rsidRDefault="00CE670E" w:rsidP="00B43CFE">
            <w:proofErr w:type="spellStart"/>
            <w:r>
              <w:t>Hedyotis</w:t>
            </w:r>
            <w:proofErr w:type="spellEnd"/>
            <w:r>
              <w:t xml:space="preserve"> </w:t>
            </w:r>
            <w:proofErr w:type="spellStart"/>
            <w:r>
              <w:t>diffusa</w:t>
            </w:r>
            <w:proofErr w:type="spellEnd"/>
            <w:r>
              <w:t xml:space="preserve"> </w:t>
            </w:r>
            <w:proofErr w:type="spellStart"/>
            <w:r>
              <w:t>Willd</w:t>
            </w:r>
            <w:proofErr w:type="spellEnd"/>
            <w:r>
              <w:t>.</w:t>
            </w:r>
          </w:p>
        </w:tc>
        <w:tc>
          <w:tcPr>
            <w:tcW w:w="2970" w:type="dxa"/>
          </w:tcPr>
          <w:p w14:paraId="03CDFFEB" w14:textId="62FCA16A" w:rsidR="00CE670E" w:rsidRDefault="00CE670E" w:rsidP="00B43CFE">
            <w:r>
              <w:t>Arborinone</w:t>
            </w:r>
            <w:r w:rsidR="00626D8E">
              <w:fldChar w:fldCharType="begin" w:fldLock="1"/>
            </w:r>
            <w:r w:rsidR="00626D8E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626D8E">
              <w:fldChar w:fldCharType="separate"/>
            </w:r>
            <w:r w:rsidR="00626D8E" w:rsidRPr="00626D8E">
              <w:rPr>
                <w:noProof/>
                <w:vertAlign w:val="superscript"/>
              </w:rPr>
              <w:t>5</w:t>
            </w:r>
            <w:r w:rsidR="00626D8E">
              <w:fldChar w:fldCharType="end"/>
            </w:r>
          </w:p>
        </w:tc>
        <w:tc>
          <w:tcPr>
            <w:tcW w:w="13388" w:type="dxa"/>
          </w:tcPr>
          <w:p w14:paraId="10DF871B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305183</w:t>
            </w:r>
          </w:p>
        </w:tc>
      </w:tr>
      <w:tr w:rsidR="00CE670E" w14:paraId="29E67852" w14:textId="77777777" w:rsidTr="00B43CFE">
        <w:tblPrEx>
          <w:tblLook w:val="04A0" w:firstRow="1" w:lastRow="0" w:firstColumn="1" w:lastColumn="0" w:noHBand="0" w:noVBand="1"/>
        </w:tblPrEx>
        <w:trPr>
          <w:trHeight w:val="148"/>
        </w:trPr>
        <w:tc>
          <w:tcPr>
            <w:tcW w:w="985" w:type="dxa"/>
            <w:vMerge/>
          </w:tcPr>
          <w:p w14:paraId="6E39E717" w14:textId="77777777" w:rsidR="00CE670E" w:rsidRDefault="00CE670E" w:rsidP="00B43CFE"/>
        </w:tc>
        <w:tc>
          <w:tcPr>
            <w:tcW w:w="1620" w:type="dxa"/>
            <w:vMerge/>
          </w:tcPr>
          <w:p w14:paraId="3E635697" w14:textId="77777777" w:rsidR="00CE670E" w:rsidRDefault="00CE670E" w:rsidP="00B43CFE"/>
        </w:tc>
        <w:tc>
          <w:tcPr>
            <w:tcW w:w="2970" w:type="dxa"/>
          </w:tcPr>
          <w:p w14:paraId="03FDB4CD" w14:textId="1AFC13AB" w:rsidR="00CE670E" w:rsidRDefault="00CE670E" w:rsidP="00B43CFE">
            <w:r>
              <w:t>Isoarborinol</w:t>
            </w:r>
            <w:r w:rsidR="00626D8E">
              <w:fldChar w:fldCharType="begin" w:fldLock="1"/>
            </w:r>
            <w:r w:rsidR="00626D8E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626D8E">
              <w:fldChar w:fldCharType="separate"/>
            </w:r>
            <w:r w:rsidR="00626D8E" w:rsidRPr="00626D8E">
              <w:rPr>
                <w:noProof/>
                <w:vertAlign w:val="superscript"/>
              </w:rPr>
              <w:t>5</w:t>
            </w:r>
            <w:r w:rsidR="00626D8E">
              <w:fldChar w:fldCharType="end"/>
            </w:r>
            <w:r w:rsidR="00626D8E">
              <w:fldChar w:fldCharType="begin" w:fldLock="1"/>
            </w:r>
            <w:r w:rsidR="00626D8E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626D8E">
              <w:fldChar w:fldCharType="separate"/>
            </w:r>
            <w:r w:rsidR="00626D8E" w:rsidRPr="00626D8E">
              <w:rPr>
                <w:noProof/>
                <w:vertAlign w:val="superscript"/>
              </w:rPr>
              <w:t>5</w:t>
            </w:r>
            <w:r w:rsidR="00626D8E">
              <w:fldChar w:fldCharType="end"/>
            </w:r>
          </w:p>
        </w:tc>
        <w:tc>
          <w:tcPr>
            <w:tcW w:w="13388" w:type="dxa"/>
          </w:tcPr>
          <w:p w14:paraId="370DDD1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305182</w:t>
            </w:r>
          </w:p>
        </w:tc>
      </w:tr>
      <w:tr w:rsidR="00CE670E" w14:paraId="15902202" w14:textId="77777777" w:rsidTr="00B43CFE">
        <w:tblPrEx>
          <w:tblLook w:val="04A0" w:firstRow="1" w:lastRow="0" w:firstColumn="1" w:lastColumn="0" w:noHBand="0" w:noVBand="1"/>
        </w:tblPrEx>
        <w:trPr>
          <w:trHeight w:val="148"/>
        </w:trPr>
        <w:tc>
          <w:tcPr>
            <w:tcW w:w="985" w:type="dxa"/>
            <w:vMerge/>
          </w:tcPr>
          <w:p w14:paraId="09A29C89" w14:textId="77777777" w:rsidR="00CE670E" w:rsidRDefault="00CE670E" w:rsidP="00B43CFE"/>
        </w:tc>
        <w:tc>
          <w:tcPr>
            <w:tcW w:w="1620" w:type="dxa"/>
            <w:vMerge/>
          </w:tcPr>
          <w:p w14:paraId="3E5BF6D5" w14:textId="77777777" w:rsidR="00CE670E" w:rsidRDefault="00CE670E" w:rsidP="00B43CFE"/>
        </w:tc>
        <w:tc>
          <w:tcPr>
            <w:tcW w:w="2970" w:type="dxa"/>
          </w:tcPr>
          <w:p w14:paraId="691912A8" w14:textId="33079256" w:rsidR="00CE670E" w:rsidRDefault="00CE670E" w:rsidP="00B43CFE">
            <w:r>
              <w:t>Oleanolic acid</w:t>
            </w:r>
            <w:r w:rsidR="00626D8E">
              <w:fldChar w:fldCharType="begin" w:fldLock="1"/>
            </w:r>
            <w:r w:rsidR="00626D8E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626D8E">
              <w:fldChar w:fldCharType="separate"/>
            </w:r>
            <w:r w:rsidR="00626D8E" w:rsidRPr="00626D8E">
              <w:rPr>
                <w:noProof/>
                <w:vertAlign w:val="superscript"/>
              </w:rPr>
              <w:t>5</w:t>
            </w:r>
            <w:r w:rsidR="00626D8E">
              <w:fldChar w:fldCharType="end"/>
            </w:r>
          </w:p>
        </w:tc>
        <w:tc>
          <w:tcPr>
            <w:tcW w:w="13388" w:type="dxa"/>
          </w:tcPr>
          <w:p w14:paraId="01EDA99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494</w:t>
            </w:r>
          </w:p>
        </w:tc>
      </w:tr>
      <w:tr w:rsidR="00CE670E" w14:paraId="76DA3F3D" w14:textId="77777777" w:rsidTr="00B43CFE">
        <w:tblPrEx>
          <w:tblLook w:val="04A0" w:firstRow="1" w:lastRow="0" w:firstColumn="1" w:lastColumn="0" w:noHBand="0" w:noVBand="1"/>
        </w:tblPrEx>
        <w:trPr>
          <w:trHeight w:val="148"/>
        </w:trPr>
        <w:tc>
          <w:tcPr>
            <w:tcW w:w="985" w:type="dxa"/>
            <w:vMerge/>
          </w:tcPr>
          <w:p w14:paraId="55756EE2" w14:textId="77777777" w:rsidR="00CE670E" w:rsidRDefault="00CE670E" w:rsidP="00B43CFE"/>
        </w:tc>
        <w:tc>
          <w:tcPr>
            <w:tcW w:w="1620" w:type="dxa"/>
            <w:vMerge/>
          </w:tcPr>
          <w:p w14:paraId="152BC1E0" w14:textId="77777777" w:rsidR="00CE670E" w:rsidRDefault="00CE670E" w:rsidP="00B43CFE"/>
        </w:tc>
        <w:tc>
          <w:tcPr>
            <w:tcW w:w="2970" w:type="dxa"/>
          </w:tcPr>
          <w:p w14:paraId="4AB965D2" w14:textId="08D317B9" w:rsidR="00CE670E" w:rsidRDefault="00CE670E" w:rsidP="00B43CFE">
            <w:proofErr w:type="spellStart"/>
            <w:r>
              <w:t>Ursolic</w:t>
            </w:r>
            <w:proofErr w:type="spellEnd"/>
            <w:r>
              <w:t xml:space="preserve"> acid</w:t>
            </w:r>
            <w:r w:rsidR="00626D8E">
              <w:fldChar w:fldCharType="begin" w:fldLock="1"/>
            </w:r>
            <w:r w:rsidR="00626D8E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626D8E">
              <w:fldChar w:fldCharType="separate"/>
            </w:r>
            <w:r w:rsidR="00626D8E" w:rsidRPr="00626D8E">
              <w:rPr>
                <w:noProof/>
                <w:vertAlign w:val="superscript"/>
              </w:rPr>
              <w:t>5</w:t>
            </w:r>
            <w:r w:rsidR="00626D8E">
              <w:fldChar w:fldCharType="end"/>
            </w:r>
          </w:p>
        </w:tc>
        <w:tc>
          <w:tcPr>
            <w:tcW w:w="13388" w:type="dxa"/>
          </w:tcPr>
          <w:p w14:paraId="4584130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945</w:t>
            </w:r>
          </w:p>
        </w:tc>
      </w:tr>
      <w:tr w:rsidR="00CE670E" w14:paraId="14E2976B" w14:textId="77777777" w:rsidTr="00B43CFE">
        <w:tblPrEx>
          <w:tblLook w:val="04A0" w:firstRow="1" w:lastRow="0" w:firstColumn="1" w:lastColumn="0" w:noHBand="0" w:noVBand="1"/>
        </w:tblPrEx>
        <w:trPr>
          <w:trHeight w:val="148"/>
        </w:trPr>
        <w:tc>
          <w:tcPr>
            <w:tcW w:w="985" w:type="dxa"/>
            <w:vMerge/>
          </w:tcPr>
          <w:p w14:paraId="2DB90F9B" w14:textId="77777777" w:rsidR="00CE670E" w:rsidRDefault="00CE670E" w:rsidP="00B43CFE"/>
        </w:tc>
        <w:tc>
          <w:tcPr>
            <w:tcW w:w="1620" w:type="dxa"/>
            <w:vMerge/>
          </w:tcPr>
          <w:p w14:paraId="2F987E4F" w14:textId="77777777" w:rsidR="00CE670E" w:rsidRDefault="00CE670E" w:rsidP="00B43CFE"/>
        </w:tc>
        <w:tc>
          <w:tcPr>
            <w:tcW w:w="2970" w:type="dxa"/>
          </w:tcPr>
          <w:p w14:paraId="08325DBE" w14:textId="35161CF8" w:rsidR="00CE670E" w:rsidRDefault="00CE670E" w:rsidP="00B43CFE">
            <w:r>
              <w:t>Amentoflavone</w:t>
            </w:r>
            <w:r w:rsidR="00626D8E">
              <w:fldChar w:fldCharType="begin" w:fldLock="1"/>
            </w:r>
            <w:r w:rsidR="00626D8E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626D8E">
              <w:fldChar w:fldCharType="separate"/>
            </w:r>
            <w:r w:rsidR="00626D8E" w:rsidRPr="00626D8E">
              <w:rPr>
                <w:noProof/>
                <w:vertAlign w:val="superscript"/>
              </w:rPr>
              <w:t>5</w:t>
            </w:r>
            <w:r w:rsidR="00626D8E">
              <w:fldChar w:fldCharType="end"/>
            </w:r>
          </w:p>
        </w:tc>
        <w:tc>
          <w:tcPr>
            <w:tcW w:w="13388" w:type="dxa"/>
          </w:tcPr>
          <w:p w14:paraId="0F42E89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600</w:t>
            </w:r>
          </w:p>
        </w:tc>
      </w:tr>
      <w:tr w:rsidR="00CE670E" w14:paraId="6A63E72E" w14:textId="77777777" w:rsidTr="00B43CFE">
        <w:tblPrEx>
          <w:tblLook w:val="04A0" w:firstRow="1" w:lastRow="0" w:firstColumn="1" w:lastColumn="0" w:noHBand="0" w:noVBand="1"/>
        </w:tblPrEx>
        <w:trPr>
          <w:trHeight w:val="148"/>
        </w:trPr>
        <w:tc>
          <w:tcPr>
            <w:tcW w:w="985" w:type="dxa"/>
            <w:vMerge/>
          </w:tcPr>
          <w:p w14:paraId="53D7A92E" w14:textId="77777777" w:rsidR="00CE670E" w:rsidRDefault="00CE670E" w:rsidP="00B43CFE"/>
        </w:tc>
        <w:tc>
          <w:tcPr>
            <w:tcW w:w="1620" w:type="dxa"/>
            <w:vMerge/>
          </w:tcPr>
          <w:p w14:paraId="1382243A" w14:textId="77777777" w:rsidR="00CE670E" w:rsidRDefault="00CE670E" w:rsidP="00B43CFE"/>
        </w:tc>
        <w:tc>
          <w:tcPr>
            <w:tcW w:w="2970" w:type="dxa"/>
          </w:tcPr>
          <w:p w14:paraId="02B488BC" w14:textId="56CF617D" w:rsidR="00CE670E" w:rsidRDefault="00CE670E" w:rsidP="00B43CFE">
            <w:pPr>
              <w:tabs>
                <w:tab w:val="left" w:pos="2190"/>
              </w:tabs>
            </w:pPr>
            <w:r>
              <w:t>Quercetin</w:t>
            </w:r>
            <w:r w:rsidR="00626D8E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626D8E">
              <w:fldChar w:fldCharType="separate"/>
            </w:r>
            <w:r w:rsidR="00626D8E" w:rsidRPr="00626D8E">
              <w:rPr>
                <w:noProof/>
                <w:vertAlign w:val="superscript"/>
              </w:rPr>
              <w:t>5</w:t>
            </w:r>
            <w:r w:rsidR="00626D8E">
              <w:fldChar w:fldCharType="end"/>
            </w:r>
            <w:r>
              <w:tab/>
            </w:r>
          </w:p>
        </w:tc>
        <w:tc>
          <w:tcPr>
            <w:tcW w:w="13388" w:type="dxa"/>
          </w:tcPr>
          <w:p w14:paraId="62EE489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343</w:t>
            </w:r>
          </w:p>
        </w:tc>
      </w:tr>
      <w:tr w:rsidR="00CE670E" w14:paraId="3E0D7290" w14:textId="77777777" w:rsidTr="00B43CFE">
        <w:tblPrEx>
          <w:tblLook w:val="04A0" w:firstRow="1" w:lastRow="0" w:firstColumn="1" w:lastColumn="0" w:noHBand="0" w:noVBand="1"/>
        </w:tblPrEx>
        <w:trPr>
          <w:trHeight w:val="148"/>
        </w:trPr>
        <w:tc>
          <w:tcPr>
            <w:tcW w:w="985" w:type="dxa"/>
            <w:vMerge/>
          </w:tcPr>
          <w:p w14:paraId="15A8B923" w14:textId="77777777" w:rsidR="00CE670E" w:rsidRDefault="00CE670E" w:rsidP="00B43CFE"/>
        </w:tc>
        <w:tc>
          <w:tcPr>
            <w:tcW w:w="1620" w:type="dxa"/>
            <w:vMerge/>
          </w:tcPr>
          <w:p w14:paraId="04D33D00" w14:textId="77777777" w:rsidR="00CE670E" w:rsidRDefault="00CE670E" w:rsidP="00B43CFE"/>
        </w:tc>
        <w:tc>
          <w:tcPr>
            <w:tcW w:w="2970" w:type="dxa"/>
          </w:tcPr>
          <w:p w14:paraId="36D7CED7" w14:textId="50AD6DF5" w:rsidR="00CE670E" w:rsidRDefault="00CE670E" w:rsidP="00B43CFE">
            <w:r>
              <w:t>Rutin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1026DD8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805</w:t>
            </w:r>
          </w:p>
        </w:tc>
      </w:tr>
      <w:tr w:rsidR="00CE670E" w14:paraId="6089F968" w14:textId="77777777" w:rsidTr="00B43CFE">
        <w:tblPrEx>
          <w:tblLook w:val="04A0" w:firstRow="1" w:lastRow="0" w:firstColumn="1" w:lastColumn="0" w:noHBand="0" w:noVBand="1"/>
        </w:tblPrEx>
        <w:trPr>
          <w:trHeight w:val="148"/>
        </w:trPr>
        <w:tc>
          <w:tcPr>
            <w:tcW w:w="985" w:type="dxa"/>
            <w:vMerge/>
          </w:tcPr>
          <w:p w14:paraId="24F0D515" w14:textId="77777777" w:rsidR="00CE670E" w:rsidRDefault="00CE670E" w:rsidP="00B43CFE"/>
        </w:tc>
        <w:tc>
          <w:tcPr>
            <w:tcW w:w="1620" w:type="dxa"/>
            <w:vMerge/>
          </w:tcPr>
          <w:p w14:paraId="462B4724" w14:textId="77777777" w:rsidR="00CE670E" w:rsidRDefault="00CE670E" w:rsidP="00B43CFE"/>
        </w:tc>
        <w:tc>
          <w:tcPr>
            <w:tcW w:w="2970" w:type="dxa"/>
          </w:tcPr>
          <w:p w14:paraId="055518FB" w14:textId="5B70F838" w:rsidR="00CE670E" w:rsidRDefault="00CE670E" w:rsidP="00B43CFE">
            <w:r>
              <w:t>Quercetin-3-O-β-D-galactopyranoside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2CAC140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643</w:t>
            </w:r>
          </w:p>
        </w:tc>
      </w:tr>
      <w:tr w:rsidR="00CE670E" w14:paraId="0FC8483B" w14:textId="77777777" w:rsidTr="00B43CFE">
        <w:tblPrEx>
          <w:tblLook w:val="04A0" w:firstRow="1" w:lastRow="0" w:firstColumn="1" w:lastColumn="0" w:noHBand="0" w:noVBand="1"/>
        </w:tblPrEx>
        <w:trPr>
          <w:trHeight w:val="148"/>
        </w:trPr>
        <w:tc>
          <w:tcPr>
            <w:tcW w:w="985" w:type="dxa"/>
            <w:vMerge/>
          </w:tcPr>
          <w:p w14:paraId="2831FDF3" w14:textId="77777777" w:rsidR="00CE670E" w:rsidRDefault="00CE670E" w:rsidP="00B43CFE"/>
        </w:tc>
        <w:tc>
          <w:tcPr>
            <w:tcW w:w="1620" w:type="dxa"/>
            <w:vMerge/>
          </w:tcPr>
          <w:p w14:paraId="20E80DB9" w14:textId="77777777" w:rsidR="00CE670E" w:rsidRDefault="00CE670E" w:rsidP="00B43CFE"/>
        </w:tc>
        <w:tc>
          <w:tcPr>
            <w:tcW w:w="2970" w:type="dxa"/>
          </w:tcPr>
          <w:p w14:paraId="01633FC3" w14:textId="2C7CE5ED" w:rsidR="00CE670E" w:rsidRDefault="00CE670E" w:rsidP="00B43CFE">
            <w:r>
              <w:t>Quercetin-3-O-sambubioside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5791CF3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487635</w:t>
            </w:r>
          </w:p>
        </w:tc>
      </w:tr>
      <w:tr w:rsidR="00CE670E" w14:paraId="6DA30E75" w14:textId="77777777" w:rsidTr="00B43CFE">
        <w:tblPrEx>
          <w:tblLook w:val="04A0" w:firstRow="1" w:lastRow="0" w:firstColumn="1" w:lastColumn="0" w:noHBand="0" w:noVBand="1"/>
        </w:tblPrEx>
        <w:trPr>
          <w:trHeight w:val="148"/>
        </w:trPr>
        <w:tc>
          <w:tcPr>
            <w:tcW w:w="985" w:type="dxa"/>
            <w:vMerge/>
          </w:tcPr>
          <w:p w14:paraId="1187C20C" w14:textId="77777777" w:rsidR="00CE670E" w:rsidRDefault="00CE670E" w:rsidP="00B43CFE"/>
        </w:tc>
        <w:tc>
          <w:tcPr>
            <w:tcW w:w="1620" w:type="dxa"/>
            <w:vMerge/>
          </w:tcPr>
          <w:p w14:paraId="202C0C32" w14:textId="77777777" w:rsidR="00CE670E" w:rsidRDefault="00CE670E" w:rsidP="00B43CFE"/>
        </w:tc>
        <w:tc>
          <w:tcPr>
            <w:tcW w:w="2970" w:type="dxa"/>
          </w:tcPr>
          <w:p w14:paraId="54DC98BA" w14:textId="446EBDBD" w:rsidR="00CE670E" w:rsidRDefault="00CE670E" w:rsidP="00B43CFE">
            <w:r>
              <w:t>Kaempferol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2DDC0B1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863</w:t>
            </w:r>
          </w:p>
        </w:tc>
      </w:tr>
      <w:tr w:rsidR="00CE670E" w14:paraId="5ACD607A" w14:textId="77777777" w:rsidTr="00B43CFE">
        <w:tblPrEx>
          <w:tblLook w:val="04A0" w:firstRow="1" w:lastRow="0" w:firstColumn="1" w:lastColumn="0" w:noHBand="0" w:noVBand="1"/>
        </w:tblPrEx>
        <w:trPr>
          <w:trHeight w:val="148"/>
        </w:trPr>
        <w:tc>
          <w:tcPr>
            <w:tcW w:w="985" w:type="dxa"/>
            <w:vMerge/>
          </w:tcPr>
          <w:p w14:paraId="236E7DD1" w14:textId="77777777" w:rsidR="00CE670E" w:rsidRDefault="00CE670E" w:rsidP="00B43CFE"/>
        </w:tc>
        <w:tc>
          <w:tcPr>
            <w:tcW w:w="1620" w:type="dxa"/>
            <w:vMerge/>
          </w:tcPr>
          <w:p w14:paraId="60DD7033" w14:textId="77777777" w:rsidR="00CE670E" w:rsidRDefault="00CE670E" w:rsidP="00B43CFE"/>
        </w:tc>
        <w:tc>
          <w:tcPr>
            <w:tcW w:w="2970" w:type="dxa"/>
          </w:tcPr>
          <w:p w14:paraId="2A2633FD" w14:textId="6CC415BA" w:rsidR="00CE670E" w:rsidRDefault="00CE670E" w:rsidP="00B43CFE">
            <w:r>
              <w:t>Kaempferol-3-O-(2-O-β-D-glucopyranosyl)- β-D-galactopyranoside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16A5342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0658606</w:t>
            </w:r>
          </w:p>
        </w:tc>
      </w:tr>
      <w:tr w:rsidR="00CE670E" w14:paraId="51F8A659" w14:textId="77777777" w:rsidTr="00B43CFE">
        <w:tblPrEx>
          <w:tblLook w:val="04A0" w:firstRow="1" w:lastRow="0" w:firstColumn="1" w:lastColumn="0" w:noHBand="0" w:noVBand="1"/>
        </w:tblPrEx>
        <w:trPr>
          <w:trHeight w:val="148"/>
        </w:trPr>
        <w:tc>
          <w:tcPr>
            <w:tcW w:w="985" w:type="dxa"/>
            <w:vMerge/>
          </w:tcPr>
          <w:p w14:paraId="13FB12A6" w14:textId="77777777" w:rsidR="00CE670E" w:rsidRDefault="00CE670E" w:rsidP="00B43CFE"/>
        </w:tc>
        <w:tc>
          <w:tcPr>
            <w:tcW w:w="1620" w:type="dxa"/>
            <w:vMerge/>
          </w:tcPr>
          <w:p w14:paraId="2207141E" w14:textId="77777777" w:rsidR="00CE670E" w:rsidRDefault="00CE670E" w:rsidP="00B43CFE"/>
        </w:tc>
        <w:tc>
          <w:tcPr>
            <w:tcW w:w="2970" w:type="dxa"/>
          </w:tcPr>
          <w:p w14:paraId="049B8404" w14:textId="45FDBECB" w:rsidR="00CE670E" w:rsidRDefault="00CE670E" w:rsidP="00B43CFE">
            <w:r>
              <w:t>2-Methyl-3-methoxy anthraquinone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5D243B0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611938</w:t>
            </w:r>
          </w:p>
        </w:tc>
      </w:tr>
      <w:tr w:rsidR="00CE670E" w14:paraId="215D734A" w14:textId="77777777" w:rsidTr="00B43CFE">
        <w:tblPrEx>
          <w:tblLook w:val="04A0" w:firstRow="1" w:lastRow="0" w:firstColumn="1" w:lastColumn="0" w:noHBand="0" w:noVBand="1"/>
        </w:tblPrEx>
        <w:trPr>
          <w:trHeight w:val="728"/>
        </w:trPr>
        <w:tc>
          <w:tcPr>
            <w:tcW w:w="985" w:type="dxa"/>
            <w:vMerge/>
          </w:tcPr>
          <w:p w14:paraId="4B129061" w14:textId="77777777" w:rsidR="00CE670E" w:rsidRDefault="00CE670E" w:rsidP="00B43CFE"/>
        </w:tc>
        <w:tc>
          <w:tcPr>
            <w:tcW w:w="1620" w:type="dxa"/>
            <w:vMerge/>
          </w:tcPr>
          <w:p w14:paraId="2239B03B" w14:textId="77777777" w:rsidR="00CE670E" w:rsidRDefault="00CE670E" w:rsidP="00B43CFE"/>
        </w:tc>
        <w:tc>
          <w:tcPr>
            <w:tcW w:w="2970" w:type="dxa"/>
          </w:tcPr>
          <w:p w14:paraId="1A2A9CDB" w14:textId="09B7D13C" w:rsidR="00CE670E" w:rsidRDefault="00CE670E" w:rsidP="00B43CFE">
            <w:r>
              <w:t>2-Hydroxy-3-methyl anthraquinone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6FD033BB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26498</w:t>
            </w:r>
          </w:p>
        </w:tc>
      </w:tr>
      <w:tr w:rsidR="00CE670E" w14:paraId="40DBB65E" w14:textId="77777777" w:rsidTr="00B43CFE">
        <w:tblPrEx>
          <w:tblLook w:val="04A0" w:firstRow="1" w:lastRow="0" w:firstColumn="1" w:lastColumn="0" w:noHBand="0" w:noVBand="1"/>
        </w:tblPrEx>
        <w:trPr>
          <w:trHeight w:val="148"/>
        </w:trPr>
        <w:tc>
          <w:tcPr>
            <w:tcW w:w="985" w:type="dxa"/>
            <w:vMerge/>
          </w:tcPr>
          <w:p w14:paraId="191C9628" w14:textId="77777777" w:rsidR="00CE670E" w:rsidRDefault="00CE670E" w:rsidP="00B43CFE"/>
        </w:tc>
        <w:tc>
          <w:tcPr>
            <w:tcW w:w="1620" w:type="dxa"/>
            <w:vMerge/>
          </w:tcPr>
          <w:p w14:paraId="78B93FD0" w14:textId="77777777" w:rsidR="00CE670E" w:rsidRDefault="00CE670E" w:rsidP="00B43CFE"/>
        </w:tc>
        <w:tc>
          <w:tcPr>
            <w:tcW w:w="2970" w:type="dxa"/>
          </w:tcPr>
          <w:p w14:paraId="75D2131C" w14:textId="1C3BB3BD" w:rsidR="00CE670E" w:rsidRDefault="00CE670E" w:rsidP="00B43CFE">
            <w:r>
              <w:t>2-Hydroxy-1-methoxy anthraquinone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1733FF7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0309</w:t>
            </w:r>
          </w:p>
        </w:tc>
      </w:tr>
      <w:tr w:rsidR="00CE670E" w14:paraId="61C21028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47F01AF3" w14:textId="77777777" w:rsidR="00CE670E" w:rsidRDefault="00CE670E" w:rsidP="00B43CFE"/>
        </w:tc>
        <w:tc>
          <w:tcPr>
            <w:tcW w:w="1620" w:type="dxa"/>
            <w:vMerge/>
          </w:tcPr>
          <w:p w14:paraId="6146BE35" w14:textId="77777777" w:rsidR="00CE670E" w:rsidRDefault="00CE670E" w:rsidP="00B43CFE"/>
        </w:tc>
        <w:tc>
          <w:tcPr>
            <w:tcW w:w="2970" w:type="dxa"/>
          </w:tcPr>
          <w:p w14:paraId="71FBE09A" w14:textId="6ED09DEA" w:rsidR="00CE670E" w:rsidRDefault="00CE670E" w:rsidP="00B43CFE">
            <w:r>
              <w:t>2-Hydroxy-4-methoxy anthraquinone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66E45C9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1744641</w:t>
            </w:r>
          </w:p>
        </w:tc>
      </w:tr>
      <w:tr w:rsidR="00CE670E" w14:paraId="35783C41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6CF2CAE9" w14:textId="77777777" w:rsidR="00CE670E" w:rsidRDefault="00CE670E" w:rsidP="00B43CFE"/>
        </w:tc>
        <w:tc>
          <w:tcPr>
            <w:tcW w:w="1620" w:type="dxa"/>
            <w:vMerge/>
          </w:tcPr>
          <w:p w14:paraId="395F3A91" w14:textId="77777777" w:rsidR="00CE670E" w:rsidRDefault="00CE670E" w:rsidP="00B43CFE"/>
        </w:tc>
        <w:tc>
          <w:tcPr>
            <w:tcW w:w="2970" w:type="dxa"/>
          </w:tcPr>
          <w:p w14:paraId="15569223" w14:textId="1AC86201" w:rsidR="00CE670E" w:rsidRDefault="00CE670E" w:rsidP="00B43CFE">
            <w:r>
              <w:t>2-Hydroxy-3-methoxy-7-methyl anthraquinone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35310AC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1587079</w:t>
            </w:r>
          </w:p>
        </w:tc>
      </w:tr>
      <w:tr w:rsidR="00CE670E" w14:paraId="7CC6D725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60AC6506" w14:textId="77777777" w:rsidR="00CE670E" w:rsidRDefault="00CE670E" w:rsidP="00B43CFE"/>
        </w:tc>
        <w:tc>
          <w:tcPr>
            <w:tcW w:w="1620" w:type="dxa"/>
            <w:vMerge/>
          </w:tcPr>
          <w:p w14:paraId="50AC8819" w14:textId="77777777" w:rsidR="00CE670E" w:rsidRDefault="00CE670E" w:rsidP="00B43CFE"/>
        </w:tc>
        <w:tc>
          <w:tcPr>
            <w:tcW w:w="2970" w:type="dxa"/>
          </w:tcPr>
          <w:p w14:paraId="05EDF6A9" w14:textId="5D3EBFEF" w:rsidR="00CE670E" w:rsidRDefault="00CE670E" w:rsidP="00B43CFE">
            <w:r>
              <w:t>2,7-Dihydroxy-3-methyl anthraquinone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151C612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060853</w:t>
            </w:r>
          </w:p>
        </w:tc>
      </w:tr>
      <w:tr w:rsidR="00CE670E" w14:paraId="50EE448B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7338B46D" w14:textId="77777777" w:rsidR="00CE670E" w:rsidRDefault="00CE670E" w:rsidP="00B43CFE"/>
        </w:tc>
        <w:tc>
          <w:tcPr>
            <w:tcW w:w="1620" w:type="dxa"/>
            <w:vMerge/>
          </w:tcPr>
          <w:p w14:paraId="616EC1E4" w14:textId="77777777" w:rsidR="00CE670E" w:rsidRDefault="00CE670E" w:rsidP="00B43CFE"/>
        </w:tc>
        <w:tc>
          <w:tcPr>
            <w:tcW w:w="2970" w:type="dxa"/>
          </w:tcPr>
          <w:p w14:paraId="71113140" w14:textId="357DBE89" w:rsidR="00CE670E" w:rsidRDefault="00CE670E" w:rsidP="00B43CFE">
            <w:r>
              <w:t>1,3-Dihydroxy-2-methyl anthraquinone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3B9B53E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6600270</w:t>
            </w:r>
          </w:p>
        </w:tc>
      </w:tr>
      <w:tr w:rsidR="00CE670E" w14:paraId="2FC4BB41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5FC865DB" w14:textId="77777777" w:rsidR="00CE670E" w:rsidRDefault="00CE670E" w:rsidP="00B43CFE"/>
        </w:tc>
        <w:tc>
          <w:tcPr>
            <w:tcW w:w="1620" w:type="dxa"/>
            <w:vMerge/>
          </w:tcPr>
          <w:p w14:paraId="25F868D6" w14:textId="77777777" w:rsidR="00CE670E" w:rsidRDefault="00CE670E" w:rsidP="00B43CFE"/>
        </w:tc>
        <w:tc>
          <w:tcPr>
            <w:tcW w:w="2970" w:type="dxa"/>
          </w:tcPr>
          <w:p w14:paraId="45DAB142" w14:textId="1D3935DC" w:rsidR="00CE670E" w:rsidRDefault="00CE670E" w:rsidP="00B43CFE">
            <w:r>
              <w:t>2-Hydroxymethyl anthraquinone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71CF10C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7014</w:t>
            </w:r>
          </w:p>
        </w:tc>
      </w:tr>
      <w:tr w:rsidR="00CE670E" w14:paraId="3027A1C0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29506F60" w14:textId="77777777" w:rsidR="00CE670E" w:rsidRDefault="00CE670E" w:rsidP="00B43CFE"/>
        </w:tc>
        <w:tc>
          <w:tcPr>
            <w:tcW w:w="1620" w:type="dxa"/>
            <w:vMerge/>
          </w:tcPr>
          <w:p w14:paraId="0DCD89A6" w14:textId="77777777" w:rsidR="00CE670E" w:rsidRDefault="00CE670E" w:rsidP="00B43CFE"/>
        </w:tc>
        <w:tc>
          <w:tcPr>
            <w:tcW w:w="2970" w:type="dxa"/>
          </w:tcPr>
          <w:p w14:paraId="21265BA1" w14:textId="51096165" w:rsidR="00CE670E" w:rsidRDefault="00CE670E" w:rsidP="00B43CFE">
            <w:r>
              <w:t>3,4-Dihydroxy benzoic acid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5795FD6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468</w:t>
            </w:r>
          </w:p>
        </w:tc>
      </w:tr>
      <w:tr w:rsidR="00CE670E" w14:paraId="661542C7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7B751F35" w14:textId="77777777" w:rsidR="00CE670E" w:rsidRDefault="00CE670E" w:rsidP="00B43CFE"/>
        </w:tc>
        <w:tc>
          <w:tcPr>
            <w:tcW w:w="1620" w:type="dxa"/>
            <w:vMerge/>
          </w:tcPr>
          <w:p w14:paraId="573B3A00" w14:textId="77777777" w:rsidR="00CE670E" w:rsidRDefault="00CE670E" w:rsidP="00B43CFE"/>
        </w:tc>
        <w:tc>
          <w:tcPr>
            <w:tcW w:w="2970" w:type="dxa"/>
          </w:tcPr>
          <w:p w14:paraId="162CF4AF" w14:textId="2C8E31FA" w:rsidR="00CE670E" w:rsidRDefault="00CE670E" w:rsidP="00B43CFE">
            <w:r>
              <w:t>4-Hydroxy-3,5-dimethoxy benzoic acid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55B3998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56693</w:t>
            </w:r>
          </w:p>
        </w:tc>
      </w:tr>
      <w:tr w:rsidR="00CE670E" w14:paraId="7C2093F7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58AFC6BA" w14:textId="77777777" w:rsidR="00CE670E" w:rsidRDefault="00CE670E" w:rsidP="00B43CFE"/>
        </w:tc>
        <w:tc>
          <w:tcPr>
            <w:tcW w:w="1620" w:type="dxa"/>
            <w:vMerge/>
          </w:tcPr>
          <w:p w14:paraId="6A679FC4" w14:textId="77777777" w:rsidR="00CE670E" w:rsidRDefault="00CE670E" w:rsidP="00B43CFE"/>
        </w:tc>
        <w:tc>
          <w:tcPr>
            <w:tcW w:w="2970" w:type="dxa"/>
          </w:tcPr>
          <w:p w14:paraId="24690602" w14:textId="75E87650" w:rsidR="00CE670E" w:rsidRDefault="00CE670E" w:rsidP="00B43CFE">
            <w:r>
              <w:t>p-Coumaric acid</w:t>
            </w:r>
            <w:r w:rsidR="005E50F7">
              <w:fldChar w:fldCharType="begin" w:fldLock="1"/>
            </w:r>
            <w:r w:rsidR="005E50F7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6C18527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7542</w:t>
            </w:r>
          </w:p>
        </w:tc>
      </w:tr>
      <w:tr w:rsidR="00CE670E" w14:paraId="1D3E4FA3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08D96AF0" w14:textId="77777777" w:rsidR="00CE670E" w:rsidRDefault="00CE670E" w:rsidP="00B43CFE"/>
        </w:tc>
        <w:tc>
          <w:tcPr>
            <w:tcW w:w="1620" w:type="dxa"/>
            <w:vMerge/>
          </w:tcPr>
          <w:p w14:paraId="17E82493" w14:textId="77777777" w:rsidR="00CE670E" w:rsidRDefault="00CE670E" w:rsidP="00B43CFE"/>
        </w:tc>
        <w:tc>
          <w:tcPr>
            <w:tcW w:w="2970" w:type="dxa"/>
          </w:tcPr>
          <w:p w14:paraId="3FCFD566" w14:textId="59D115A0" w:rsidR="00CE670E" w:rsidRDefault="00CE670E" w:rsidP="00B43CFE">
            <w:r>
              <w:t>Caffeic acid</w:t>
            </w:r>
            <w:r w:rsidR="005E50F7">
              <w:fldChar w:fldCharType="begin" w:fldLock="1"/>
            </w:r>
            <w:r w:rsidR="008E68A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5E50F7">
              <w:fldChar w:fldCharType="separate"/>
            </w:r>
            <w:r w:rsidR="005E50F7" w:rsidRPr="005E50F7">
              <w:rPr>
                <w:noProof/>
                <w:vertAlign w:val="superscript"/>
              </w:rPr>
              <w:t>5</w:t>
            </w:r>
            <w:r w:rsidR="005E50F7">
              <w:fldChar w:fldCharType="end"/>
            </w:r>
          </w:p>
        </w:tc>
        <w:tc>
          <w:tcPr>
            <w:tcW w:w="13388" w:type="dxa"/>
          </w:tcPr>
          <w:p w14:paraId="233A7429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689043</w:t>
            </w:r>
          </w:p>
          <w:p w14:paraId="14871506" w14:textId="77777777" w:rsidR="00CE670E" w:rsidRDefault="00CE670E" w:rsidP="00B43CFE"/>
        </w:tc>
      </w:tr>
      <w:tr w:rsidR="00CE670E" w14:paraId="475B3A3B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7A81EC7D" w14:textId="77777777" w:rsidR="00CE670E" w:rsidRDefault="00CE670E" w:rsidP="00B43CFE"/>
        </w:tc>
        <w:tc>
          <w:tcPr>
            <w:tcW w:w="1620" w:type="dxa"/>
            <w:vMerge/>
          </w:tcPr>
          <w:p w14:paraId="655A742A" w14:textId="77777777" w:rsidR="00CE670E" w:rsidRDefault="00CE670E" w:rsidP="00B43CFE"/>
        </w:tc>
        <w:tc>
          <w:tcPr>
            <w:tcW w:w="2970" w:type="dxa"/>
          </w:tcPr>
          <w:p w14:paraId="5A2759BB" w14:textId="468FD4AD" w:rsidR="00CE670E" w:rsidRDefault="00CE670E" w:rsidP="00B43CFE">
            <w:r>
              <w:t>Ferulic acid</w:t>
            </w:r>
            <w:r w:rsidR="008E68AA">
              <w:fldChar w:fldCharType="begin" w:fldLock="1"/>
            </w:r>
            <w:r w:rsidR="008E68A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E68AA">
              <w:fldChar w:fldCharType="separate"/>
            </w:r>
            <w:r w:rsidR="008E68AA" w:rsidRPr="008E68AA">
              <w:rPr>
                <w:noProof/>
                <w:vertAlign w:val="superscript"/>
              </w:rPr>
              <w:t>5</w:t>
            </w:r>
            <w:r w:rsidR="008E68AA">
              <w:fldChar w:fldCharType="end"/>
            </w:r>
          </w:p>
        </w:tc>
        <w:tc>
          <w:tcPr>
            <w:tcW w:w="13388" w:type="dxa"/>
          </w:tcPr>
          <w:p w14:paraId="32AA390B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5858</w:t>
            </w:r>
          </w:p>
        </w:tc>
      </w:tr>
      <w:tr w:rsidR="00CE670E" w14:paraId="03CFD877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11D5BE1B" w14:textId="77777777" w:rsidR="00CE670E" w:rsidRDefault="00CE670E" w:rsidP="00B43CFE"/>
        </w:tc>
        <w:tc>
          <w:tcPr>
            <w:tcW w:w="1620" w:type="dxa"/>
            <w:vMerge/>
          </w:tcPr>
          <w:p w14:paraId="4FEACF06" w14:textId="77777777" w:rsidR="00CE670E" w:rsidRDefault="00CE670E" w:rsidP="00B43CFE"/>
        </w:tc>
        <w:tc>
          <w:tcPr>
            <w:tcW w:w="2970" w:type="dxa"/>
          </w:tcPr>
          <w:p w14:paraId="7E150260" w14:textId="25A30174" w:rsidR="00CE670E" w:rsidRDefault="00CE670E" w:rsidP="00B43CFE">
            <w:r>
              <w:t>p-Methoxy cinnamic acid</w:t>
            </w:r>
            <w:r w:rsidR="008E68AA">
              <w:fldChar w:fldCharType="begin" w:fldLock="1"/>
            </w:r>
            <w:r w:rsidR="008E68A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E68AA">
              <w:fldChar w:fldCharType="separate"/>
            </w:r>
            <w:r w:rsidR="008E68AA" w:rsidRPr="008E68AA">
              <w:rPr>
                <w:noProof/>
                <w:vertAlign w:val="superscript"/>
              </w:rPr>
              <w:t>5</w:t>
            </w:r>
            <w:r w:rsidR="008E68AA">
              <w:fldChar w:fldCharType="end"/>
            </w:r>
            <w:r w:rsidR="008E68AA">
              <w:t xml:space="preserve"> </w:t>
            </w:r>
          </w:p>
        </w:tc>
        <w:tc>
          <w:tcPr>
            <w:tcW w:w="13388" w:type="dxa"/>
          </w:tcPr>
          <w:p w14:paraId="07091DFB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3245</w:t>
            </w:r>
          </w:p>
        </w:tc>
      </w:tr>
      <w:tr w:rsidR="00CE670E" w14:paraId="5C1A63F5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57AFFC22" w14:textId="77777777" w:rsidR="00CE670E" w:rsidRDefault="00CE670E" w:rsidP="00B43CFE"/>
        </w:tc>
        <w:tc>
          <w:tcPr>
            <w:tcW w:w="1620" w:type="dxa"/>
            <w:vMerge/>
          </w:tcPr>
          <w:p w14:paraId="15689951" w14:textId="77777777" w:rsidR="00CE670E" w:rsidRDefault="00CE670E" w:rsidP="00B43CFE"/>
        </w:tc>
        <w:tc>
          <w:tcPr>
            <w:tcW w:w="2970" w:type="dxa"/>
          </w:tcPr>
          <w:p w14:paraId="68CE80A8" w14:textId="07D6774E" w:rsidR="00CE670E" w:rsidRDefault="00CE670E" w:rsidP="00B43CFE">
            <w:r>
              <w:t>Octadecyl (E)-p-coumarate</w:t>
            </w:r>
            <w:r w:rsidR="008E68AA">
              <w:fldChar w:fldCharType="begin" w:fldLock="1"/>
            </w:r>
            <w:r w:rsidR="008E68A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E68AA">
              <w:fldChar w:fldCharType="separate"/>
            </w:r>
            <w:r w:rsidR="008E68AA" w:rsidRPr="008E68AA">
              <w:rPr>
                <w:noProof/>
                <w:vertAlign w:val="superscript"/>
              </w:rPr>
              <w:t>5</w:t>
            </w:r>
            <w:r w:rsidR="008E68AA">
              <w:fldChar w:fldCharType="end"/>
            </w:r>
          </w:p>
        </w:tc>
        <w:tc>
          <w:tcPr>
            <w:tcW w:w="13388" w:type="dxa"/>
          </w:tcPr>
          <w:p w14:paraId="552A8AC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018904</w:t>
            </w:r>
          </w:p>
        </w:tc>
      </w:tr>
      <w:tr w:rsidR="00CE670E" w14:paraId="5F2DA6FF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7B799746" w14:textId="77777777" w:rsidR="00CE670E" w:rsidRDefault="00CE670E" w:rsidP="00B43CFE"/>
        </w:tc>
        <w:tc>
          <w:tcPr>
            <w:tcW w:w="1620" w:type="dxa"/>
            <w:vMerge/>
          </w:tcPr>
          <w:p w14:paraId="02AD6081" w14:textId="77777777" w:rsidR="00CE670E" w:rsidRDefault="00CE670E" w:rsidP="00B43CFE"/>
        </w:tc>
        <w:tc>
          <w:tcPr>
            <w:tcW w:w="2970" w:type="dxa"/>
          </w:tcPr>
          <w:p w14:paraId="505BE2F2" w14:textId="2B37D3B0" w:rsidR="00CE670E" w:rsidRDefault="00CE670E" w:rsidP="00B43CFE">
            <w:r>
              <w:t xml:space="preserve">3-Caffeoyl </w:t>
            </w:r>
            <w:proofErr w:type="spellStart"/>
            <w:r>
              <w:t>quinic</w:t>
            </w:r>
            <w:proofErr w:type="spellEnd"/>
            <w:r>
              <w:t xml:space="preserve"> acid</w:t>
            </w:r>
            <w:r w:rsidR="008E68AA">
              <w:fldChar w:fldCharType="begin" w:fldLock="1"/>
            </w:r>
            <w:r w:rsidR="008E68A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E68AA">
              <w:fldChar w:fldCharType="separate"/>
            </w:r>
            <w:r w:rsidR="008E68AA" w:rsidRPr="008E68AA">
              <w:rPr>
                <w:noProof/>
                <w:vertAlign w:val="superscript"/>
              </w:rPr>
              <w:t>5</w:t>
            </w:r>
            <w:r w:rsidR="008E68AA">
              <w:fldChar w:fldCharType="end"/>
            </w:r>
          </w:p>
        </w:tc>
        <w:tc>
          <w:tcPr>
            <w:tcW w:w="13388" w:type="dxa"/>
          </w:tcPr>
          <w:p w14:paraId="701E2C97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794427</w:t>
            </w:r>
          </w:p>
          <w:p w14:paraId="50A1830F" w14:textId="77777777" w:rsidR="00CE670E" w:rsidRDefault="00CE670E" w:rsidP="00B43CFE"/>
        </w:tc>
      </w:tr>
      <w:tr w:rsidR="00CE670E" w14:paraId="01288302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756C6897" w14:textId="77777777" w:rsidR="00CE670E" w:rsidRDefault="00CE670E" w:rsidP="00B43CFE"/>
        </w:tc>
        <w:tc>
          <w:tcPr>
            <w:tcW w:w="1620" w:type="dxa"/>
            <w:vMerge/>
          </w:tcPr>
          <w:p w14:paraId="5AF54E88" w14:textId="77777777" w:rsidR="00CE670E" w:rsidRDefault="00CE670E" w:rsidP="00B43CFE"/>
        </w:tc>
        <w:tc>
          <w:tcPr>
            <w:tcW w:w="2970" w:type="dxa"/>
          </w:tcPr>
          <w:p w14:paraId="0FD2A3FB" w14:textId="239A410F" w:rsidR="00CE670E" w:rsidRDefault="00CE670E" w:rsidP="00B43CFE">
            <w:r>
              <w:t xml:space="preserve">4-Caffeoyl </w:t>
            </w:r>
            <w:proofErr w:type="spellStart"/>
            <w:r>
              <w:t>quinic</w:t>
            </w:r>
            <w:proofErr w:type="spellEnd"/>
            <w:r>
              <w:t xml:space="preserve"> acid</w:t>
            </w:r>
            <w:r w:rsidR="008E68AA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E68AA">
              <w:fldChar w:fldCharType="separate"/>
            </w:r>
            <w:r w:rsidR="008E68AA" w:rsidRPr="008E68AA">
              <w:rPr>
                <w:noProof/>
                <w:vertAlign w:val="superscript"/>
              </w:rPr>
              <w:t>5</w:t>
            </w:r>
            <w:r w:rsidR="008E68AA">
              <w:fldChar w:fldCharType="end"/>
            </w:r>
          </w:p>
        </w:tc>
        <w:tc>
          <w:tcPr>
            <w:tcW w:w="13388" w:type="dxa"/>
          </w:tcPr>
          <w:p w14:paraId="1EE98F3B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798666</w:t>
            </w:r>
          </w:p>
        </w:tc>
      </w:tr>
      <w:tr w:rsidR="00CE670E" w14:paraId="6809FA92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0A369C87" w14:textId="77777777" w:rsidR="00CE670E" w:rsidRDefault="00CE670E" w:rsidP="00B43CFE"/>
        </w:tc>
        <w:tc>
          <w:tcPr>
            <w:tcW w:w="1620" w:type="dxa"/>
            <w:vMerge/>
          </w:tcPr>
          <w:p w14:paraId="6C1F8E61" w14:textId="77777777" w:rsidR="00CE670E" w:rsidRDefault="00CE670E" w:rsidP="00B43CFE"/>
        </w:tc>
        <w:tc>
          <w:tcPr>
            <w:tcW w:w="2970" w:type="dxa"/>
          </w:tcPr>
          <w:p w14:paraId="11A61272" w14:textId="0D529156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t>β-Sitosterol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2B1E4A33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222284</w:t>
            </w:r>
          </w:p>
          <w:p w14:paraId="44115580" w14:textId="77777777" w:rsidR="00CE670E" w:rsidRDefault="00CE670E" w:rsidP="00B43CFE"/>
        </w:tc>
      </w:tr>
      <w:tr w:rsidR="00CE670E" w14:paraId="053C0525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61DEA288" w14:textId="77777777" w:rsidR="00CE670E" w:rsidRDefault="00CE670E" w:rsidP="00B43CFE"/>
        </w:tc>
        <w:tc>
          <w:tcPr>
            <w:tcW w:w="1620" w:type="dxa"/>
            <w:vMerge/>
          </w:tcPr>
          <w:p w14:paraId="350E2009" w14:textId="77777777" w:rsidR="00CE670E" w:rsidRDefault="00CE670E" w:rsidP="00B43CFE"/>
        </w:tc>
        <w:tc>
          <w:tcPr>
            <w:tcW w:w="2970" w:type="dxa"/>
          </w:tcPr>
          <w:p w14:paraId="79EFD0EF" w14:textId="7AAE42A2" w:rsidR="00CE670E" w:rsidRDefault="00CE670E" w:rsidP="00B43CFE">
            <w:r>
              <w:t>Daucosterol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002F4E99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742590</w:t>
            </w:r>
          </w:p>
          <w:p w14:paraId="31E6FB1B" w14:textId="77777777" w:rsidR="00CE670E" w:rsidRDefault="00CE670E" w:rsidP="00B43CFE"/>
        </w:tc>
      </w:tr>
      <w:tr w:rsidR="00CE670E" w14:paraId="71EA67E5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6A9DFF22" w14:textId="77777777" w:rsidR="00CE670E" w:rsidRDefault="00CE670E" w:rsidP="00B43CFE"/>
        </w:tc>
        <w:tc>
          <w:tcPr>
            <w:tcW w:w="1620" w:type="dxa"/>
            <w:vMerge/>
          </w:tcPr>
          <w:p w14:paraId="4A519903" w14:textId="77777777" w:rsidR="00CE670E" w:rsidRDefault="00CE670E" w:rsidP="00B43CFE"/>
        </w:tc>
        <w:tc>
          <w:tcPr>
            <w:tcW w:w="2970" w:type="dxa"/>
          </w:tcPr>
          <w:p w14:paraId="3767E3E1" w14:textId="7DB79AE5" w:rsidR="00CE670E" w:rsidRDefault="00CE670E" w:rsidP="00B43CFE">
            <w:r>
              <w:t>Stigmasterol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279DF5C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794</w:t>
            </w:r>
          </w:p>
        </w:tc>
      </w:tr>
      <w:tr w:rsidR="00CE670E" w14:paraId="2F5E5856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48A0BA85" w14:textId="77777777" w:rsidR="00CE670E" w:rsidRDefault="00CE670E" w:rsidP="00B43CFE"/>
        </w:tc>
        <w:tc>
          <w:tcPr>
            <w:tcW w:w="1620" w:type="dxa"/>
            <w:vMerge/>
          </w:tcPr>
          <w:p w14:paraId="592063BF" w14:textId="77777777" w:rsidR="00CE670E" w:rsidRDefault="00CE670E" w:rsidP="00B43CFE"/>
        </w:tc>
        <w:tc>
          <w:tcPr>
            <w:tcW w:w="2970" w:type="dxa"/>
          </w:tcPr>
          <w:p w14:paraId="4A9F71A6" w14:textId="40219717" w:rsidR="00CE670E" w:rsidRDefault="00CE670E" w:rsidP="00B43CFE">
            <w:r>
              <w:t>6,10,14-Trimethyl-2-pentadecanone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61D7D049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408</w:t>
            </w:r>
          </w:p>
        </w:tc>
      </w:tr>
      <w:tr w:rsidR="00CE670E" w14:paraId="3C10570F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516FB096" w14:textId="77777777" w:rsidR="00CE670E" w:rsidRDefault="00CE670E" w:rsidP="00B43CFE"/>
        </w:tc>
        <w:tc>
          <w:tcPr>
            <w:tcW w:w="1620" w:type="dxa"/>
            <w:vMerge/>
          </w:tcPr>
          <w:p w14:paraId="44D6400F" w14:textId="77777777" w:rsidR="00CE670E" w:rsidRDefault="00CE670E" w:rsidP="00B43CFE"/>
        </w:tc>
        <w:tc>
          <w:tcPr>
            <w:tcW w:w="2970" w:type="dxa"/>
          </w:tcPr>
          <w:p w14:paraId="6A6469EC" w14:textId="429809F5" w:rsidR="00CE670E" w:rsidRDefault="00CE670E" w:rsidP="00B43CFE">
            <w:r>
              <w:t>Phytol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294060D9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280435</w:t>
            </w:r>
          </w:p>
          <w:p w14:paraId="25D01DB4" w14:textId="77777777" w:rsidR="00CE670E" w:rsidRDefault="00CE670E" w:rsidP="00B43CFE"/>
        </w:tc>
      </w:tr>
      <w:tr w:rsidR="00CE670E" w14:paraId="23C6A315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59E8BE07" w14:textId="77777777" w:rsidR="00CE670E" w:rsidRDefault="00CE670E" w:rsidP="00B43CFE"/>
        </w:tc>
        <w:tc>
          <w:tcPr>
            <w:tcW w:w="1620" w:type="dxa"/>
            <w:vMerge/>
          </w:tcPr>
          <w:p w14:paraId="50CEFBBE" w14:textId="77777777" w:rsidR="00CE670E" w:rsidRDefault="00CE670E" w:rsidP="00B43CFE"/>
        </w:tc>
        <w:tc>
          <w:tcPr>
            <w:tcW w:w="2970" w:type="dxa"/>
          </w:tcPr>
          <w:p w14:paraId="2F9C82C3" w14:textId="73692F80" w:rsidR="00CE670E" w:rsidRDefault="00CE670E" w:rsidP="00B43CFE">
            <w:r>
              <w:t>α-Cedrol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22514B6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32709</w:t>
            </w:r>
          </w:p>
        </w:tc>
      </w:tr>
      <w:tr w:rsidR="00CE670E" w14:paraId="6616229C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166B2F5A" w14:textId="77777777" w:rsidR="00CE670E" w:rsidRDefault="00CE670E" w:rsidP="00B43CFE"/>
        </w:tc>
        <w:tc>
          <w:tcPr>
            <w:tcW w:w="1620" w:type="dxa"/>
            <w:vMerge/>
          </w:tcPr>
          <w:p w14:paraId="2904578E" w14:textId="77777777" w:rsidR="00CE670E" w:rsidRDefault="00CE670E" w:rsidP="00B43CFE"/>
        </w:tc>
        <w:tc>
          <w:tcPr>
            <w:tcW w:w="2970" w:type="dxa"/>
          </w:tcPr>
          <w:p w14:paraId="269F9D7B" w14:textId="13FAA3DB" w:rsidR="00CE670E" w:rsidRDefault="00CE670E" w:rsidP="00B43CFE">
            <w:proofErr w:type="spellStart"/>
            <w:r>
              <w:t>Tetradecanoic</w:t>
            </w:r>
            <w:proofErr w:type="spellEnd"/>
            <w:r>
              <w:t xml:space="preserve"> acid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546948A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1005</w:t>
            </w:r>
          </w:p>
        </w:tc>
      </w:tr>
      <w:tr w:rsidR="00CE670E" w14:paraId="3FF31FE3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7A3AADFC" w14:textId="77777777" w:rsidR="00CE670E" w:rsidRDefault="00CE670E" w:rsidP="00B43CFE"/>
        </w:tc>
        <w:tc>
          <w:tcPr>
            <w:tcW w:w="1620" w:type="dxa"/>
            <w:vMerge/>
          </w:tcPr>
          <w:p w14:paraId="38318B4B" w14:textId="77777777" w:rsidR="00CE670E" w:rsidRDefault="00CE670E" w:rsidP="00B43CFE"/>
        </w:tc>
        <w:tc>
          <w:tcPr>
            <w:tcW w:w="2970" w:type="dxa"/>
          </w:tcPr>
          <w:p w14:paraId="5FB981B4" w14:textId="2A845572" w:rsidR="00CE670E" w:rsidRDefault="00CE670E" w:rsidP="00B43CFE">
            <w:proofErr w:type="spellStart"/>
            <w:r>
              <w:t>Hexadecanoic</w:t>
            </w:r>
            <w:proofErr w:type="spellEnd"/>
            <w:r>
              <w:t xml:space="preserve"> acid, methyl ester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6AB1BED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12361</w:t>
            </w:r>
          </w:p>
        </w:tc>
      </w:tr>
      <w:tr w:rsidR="00CE670E" w14:paraId="3818F62B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6D1B22E0" w14:textId="77777777" w:rsidR="00CE670E" w:rsidRDefault="00CE670E" w:rsidP="00B43CFE"/>
        </w:tc>
        <w:tc>
          <w:tcPr>
            <w:tcW w:w="1620" w:type="dxa"/>
            <w:vMerge/>
          </w:tcPr>
          <w:p w14:paraId="4515DC4B" w14:textId="77777777" w:rsidR="00CE670E" w:rsidRDefault="00CE670E" w:rsidP="00B43CFE"/>
        </w:tc>
        <w:tc>
          <w:tcPr>
            <w:tcW w:w="2970" w:type="dxa"/>
          </w:tcPr>
          <w:p w14:paraId="72B0F8E4" w14:textId="3B572037" w:rsidR="00CE670E" w:rsidRDefault="00CE670E" w:rsidP="00B43CFE">
            <w:proofErr w:type="spellStart"/>
            <w:r>
              <w:t>Hexadecanoic</w:t>
            </w:r>
            <w:proofErr w:type="spellEnd"/>
            <w:r>
              <w:t xml:space="preserve"> acid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0A49464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85</w:t>
            </w:r>
          </w:p>
        </w:tc>
      </w:tr>
      <w:tr w:rsidR="00CE670E" w14:paraId="2B6DB137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30A89F32" w14:textId="77777777" w:rsidR="00CE670E" w:rsidRDefault="00CE670E" w:rsidP="00B43CFE"/>
        </w:tc>
        <w:tc>
          <w:tcPr>
            <w:tcW w:w="1620" w:type="dxa"/>
            <w:vMerge/>
          </w:tcPr>
          <w:p w14:paraId="4FF01742" w14:textId="77777777" w:rsidR="00CE670E" w:rsidRDefault="00CE670E" w:rsidP="00B43CFE"/>
        </w:tc>
        <w:tc>
          <w:tcPr>
            <w:tcW w:w="2970" w:type="dxa"/>
          </w:tcPr>
          <w:p w14:paraId="48B90D80" w14:textId="3D399029" w:rsidR="00CE670E" w:rsidRDefault="00CE670E" w:rsidP="00B43CFE">
            <w:r>
              <w:t>9,12,15-Octadecatrienoic acid, methyl ester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7E47CF1F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367462</w:t>
            </w:r>
          </w:p>
          <w:p w14:paraId="23E1E07C" w14:textId="77777777" w:rsidR="00CE670E" w:rsidRDefault="00CE670E" w:rsidP="00B43CFE"/>
        </w:tc>
      </w:tr>
      <w:tr w:rsidR="00CE670E" w14:paraId="790DB234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2A345F5A" w14:textId="77777777" w:rsidR="00CE670E" w:rsidRDefault="00CE670E" w:rsidP="00B43CFE"/>
        </w:tc>
        <w:tc>
          <w:tcPr>
            <w:tcW w:w="1620" w:type="dxa"/>
            <w:vMerge/>
          </w:tcPr>
          <w:p w14:paraId="363AC767" w14:textId="77777777" w:rsidR="00CE670E" w:rsidRDefault="00CE670E" w:rsidP="00B43CFE"/>
        </w:tc>
        <w:tc>
          <w:tcPr>
            <w:tcW w:w="2970" w:type="dxa"/>
          </w:tcPr>
          <w:p w14:paraId="08008DBE" w14:textId="4E32D05C" w:rsidR="00CE670E" w:rsidRDefault="00CE670E" w:rsidP="00B43CFE">
            <w:r>
              <w:t>9-Octadecenoic acid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184A64E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65</w:t>
            </w:r>
          </w:p>
        </w:tc>
      </w:tr>
      <w:tr w:rsidR="00CE670E" w14:paraId="3B8070E4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1D7A6F40" w14:textId="77777777" w:rsidR="00CE670E" w:rsidRDefault="00CE670E" w:rsidP="00B43CFE"/>
        </w:tc>
        <w:tc>
          <w:tcPr>
            <w:tcW w:w="1620" w:type="dxa"/>
            <w:vMerge/>
          </w:tcPr>
          <w:p w14:paraId="7D0AB58D" w14:textId="77777777" w:rsidR="00CE670E" w:rsidRDefault="00CE670E" w:rsidP="00B43CFE"/>
        </w:tc>
        <w:tc>
          <w:tcPr>
            <w:tcW w:w="2970" w:type="dxa"/>
          </w:tcPr>
          <w:p w14:paraId="1EE3D11E" w14:textId="426DC21D" w:rsidR="00CE670E" w:rsidRDefault="00CE670E" w:rsidP="00B43CFE">
            <w:r>
              <w:t>9,12-Octadecenoic acid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24DA3F25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8203</w:t>
            </w:r>
          </w:p>
          <w:p w14:paraId="63B540B6" w14:textId="77777777" w:rsidR="00CE670E" w:rsidRDefault="00CE670E" w:rsidP="00B43CFE"/>
        </w:tc>
      </w:tr>
      <w:tr w:rsidR="00CE670E" w14:paraId="1179C7AE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4977AE73" w14:textId="77777777" w:rsidR="00CE670E" w:rsidRDefault="00CE670E" w:rsidP="00B43CFE"/>
        </w:tc>
        <w:tc>
          <w:tcPr>
            <w:tcW w:w="1620" w:type="dxa"/>
            <w:vMerge/>
          </w:tcPr>
          <w:p w14:paraId="0F6C4088" w14:textId="77777777" w:rsidR="00CE670E" w:rsidRDefault="00CE670E" w:rsidP="00B43CFE"/>
        </w:tc>
        <w:tc>
          <w:tcPr>
            <w:tcW w:w="2970" w:type="dxa"/>
          </w:tcPr>
          <w:p w14:paraId="46F45136" w14:textId="65474C5A" w:rsidR="00CE670E" w:rsidRDefault="00CE670E" w:rsidP="00B43CFE">
            <w:r>
              <w:t>Ethyl linoleate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25DC5A1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2184</w:t>
            </w:r>
          </w:p>
        </w:tc>
      </w:tr>
      <w:tr w:rsidR="00CE670E" w14:paraId="572CC8B6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07EE1A15" w14:textId="77777777" w:rsidR="00CE670E" w:rsidRDefault="00CE670E" w:rsidP="00B43CFE"/>
        </w:tc>
        <w:tc>
          <w:tcPr>
            <w:tcW w:w="1620" w:type="dxa"/>
            <w:vMerge/>
          </w:tcPr>
          <w:p w14:paraId="546B5020" w14:textId="77777777" w:rsidR="00CE670E" w:rsidRDefault="00CE670E" w:rsidP="00B43CFE"/>
        </w:tc>
        <w:tc>
          <w:tcPr>
            <w:tcW w:w="2970" w:type="dxa"/>
          </w:tcPr>
          <w:p w14:paraId="33EDB3D1" w14:textId="1AD8308C" w:rsidR="00CE670E" w:rsidRDefault="00CE670E" w:rsidP="00B43CFE">
            <w:r>
              <w:t>Triethyl phosphate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41182AB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535</w:t>
            </w:r>
          </w:p>
        </w:tc>
      </w:tr>
      <w:tr w:rsidR="00CE670E" w14:paraId="3CDD56C0" w14:textId="77777777" w:rsidTr="00B43CFE">
        <w:tblPrEx>
          <w:tblLook w:val="04A0" w:firstRow="1" w:lastRow="0" w:firstColumn="1" w:lastColumn="0" w:noHBand="0" w:noVBand="1"/>
        </w:tblPrEx>
        <w:trPr>
          <w:trHeight w:val="30"/>
        </w:trPr>
        <w:tc>
          <w:tcPr>
            <w:tcW w:w="985" w:type="dxa"/>
            <w:vMerge/>
          </w:tcPr>
          <w:p w14:paraId="6C1CDA76" w14:textId="77777777" w:rsidR="00CE670E" w:rsidRDefault="00CE670E" w:rsidP="00B43CFE"/>
        </w:tc>
        <w:tc>
          <w:tcPr>
            <w:tcW w:w="1620" w:type="dxa"/>
            <w:vMerge/>
          </w:tcPr>
          <w:p w14:paraId="29F5D3BC" w14:textId="77777777" w:rsidR="00CE670E" w:rsidRDefault="00CE670E" w:rsidP="00B43CFE"/>
        </w:tc>
        <w:tc>
          <w:tcPr>
            <w:tcW w:w="2970" w:type="dxa"/>
          </w:tcPr>
          <w:p w14:paraId="56C8984E" w14:textId="45D9C20D" w:rsidR="00CE670E" w:rsidRDefault="00CE670E" w:rsidP="00B43CFE">
            <w:r>
              <w:t>4-Vinyl phenol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6887CD5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2453</w:t>
            </w:r>
          </w:p>
        </w:tc>
      </w:tr>
      <w:tr w:rsidR="00CE670E" w14:paraId="5110BFED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1255DCEB" w14:textId="77777777" w:rsidR="00CE670E" w:rsidRDefault="00CE670E" w:rsidP="00B43CFE"/>
        </w:tc>
        <w:tc>
          <w:tcPr>
            <w:tcW w:w="1620" w:type="dxa"/>
            <w:vMerge/>
          </w:tcPr>
          <w:p w14:paraId="0308DCB2" w14:textId="77777777" w:rsidR="00CE670E" w:rsidRDefault="00CE670E" w:rsidP="00B43CFE"/>
        </w:tc>
        <w:tc>
          <w:tcPr>
            <w:tcW w:w="2970" w:type="dxa"/>
          </w:tcPr>
          <w:p w14:paraId="06074A6C" w14:textId="7E024953" w:rsidR="00CE670E" w:rsidRDefault="00CE670E" w:rsidP="00B43CFE">
            <w:r>
              <w:t>2-Methoxy-4-vinylphenol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60BEB5BA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332</w:t>
            </w:r>
          </w:p>
          <w:p w14:paraId="0F4E7CA7" w14:textId="77777777" w:rsidR="00CE670E" w:rsidRDefault="00CE670E" w:rsidP="00B43CFE"/>
        </w:tc>
      </w:tr>
      <w:tr w:rsidR="00CE670E" w14:paraId="5464E006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0A9FB5DA" w14:textId="77777777" w:rsidR="00CE670E" w:rsidRDefault="00CE670E" w:rsidP="00B43CFE"/>
        </w:tc>
        <w:tc>
          <w:tcPr>
            <w:tcW w:w="1620" w:type="dxa"/>
            <w:vMerge/>
          </w:tcPr>
          <w:p w14:paraId="2C101C00" w14:textId="77777777" w:rsidR="00CE670E" w:rsidRDefault="00CE670E" w:rsidP="00B43CFE"/>
        </w:tc>
        <w:tc>
          <w:tcPr>
            <w:tcW w:w="2970" w:type="dxa"/>
          </w:tcPr>
          <w:p w14:paraId="010F017F" w14:textId="6ADF0BCE" w:rsidR="00CE670E" w:rsidRDefault="00CE670E" w:rsidP="00B43CFE">
            <w:r>
              <w:t>n-Pentadecanoic acid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37B9224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3849</w:t>
            </w:r>
          </w:p>
        </w:tc>
      </w:tr>
      <w:tr w:rsidR="00CE670E" w14:paraId="620C8AF5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3CF33081" w14:textId="77777777" w:rsidR="00CE670E" w:rsidRDefault="00CE670E" w:rsidP="00B43CFE"/>
        </w:tc>
        <w:tc>
          <w:tcPr>
            <w:tcW w:w="1620" w:type="dxa"/>
            <w:vMerge/>
          </w:tcPr>
          <w:p w14:paraId="58989509" w14:textId="77777777" w:rsidR="00CE670E" w:rsidRDefault="00CE670E" w:rsidP="00B43CFE"/>
        </w:tc>
        <w:tc>
          <w:tcPr>
            <w:tcW w:w="2970" w:type="dxa"/>
          </w:tcPr>
          <w:p w14:paraId="709A61BE" w14:textId="0281D93F" w:rsidR="00CE670E" w:rsidRDefault="00CE670E" w:rsidP="00B43CFE">
            <w:r>
              <w:t>2,6,10,14,18,22-Tetracosahexaene</w:t>
            </w:r>
            <w:r w:rsidR="00E10890">
              <w:fldChar w:fldCharType="begin" w:fldLock="1"/>
            </w:r>
            <w:r w:rsidR="00E10890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6DA4B04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7417215</w:t>
            </w:r>
          </w:p>
        </w:tc>
      </w:tr>
      <w:tr w:rsidR="00CE670E" w14:paraId="323EEC25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163BC521" w14:textId="77777777" w:rsidR="00CE670E" w:rsidRDefault="00CE670E" w:rsidP="00B43CFE"/>
        </w:tc>
        <w:tc>
          <w:tcPr>
            <w:tcW w:w="1620" w:type="dxa"/>
            <w:vMerge/>
          </w:tcPr>
          <w:p w14:paraId="0E063A97" w14:textId="77777777" w:rsidR="00CE670E" w:rsidRDefault="00CE670E" w:rsidP="00B43CFE"/>
        </w:tc>
        <w:tc>
          <w:tcPr>
            <w:tcW w:w="2970" w:type="dxa"/>
          </w:tcPr>
          <w:p w14:paraId="20025DCB" w14:textId="402E081A" w:rsidR="00CE670E" w:rsidRDefault="00CE670E" w:rsidP="00B43CFE">
            <w:r>
              <w:t>α-Terpineol</w:t>
            </w:r>
            <w:r w:rsidR="00E10890">
              <w:fldChar w:fldCharType="begin" w:fldLock="1"/>
            </w:r>
            <w:r w:rsidR="0076725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10890">
              <w:fldChar w:fldCharType="separate"/>
            </w:r>
            <w:r w:rsidR="00E10890" w:rsidRPr="00E10890">
              <w:rPr>
                <w:noProof/>
                <w:vertAlign w:val="superscript"/>
              </w:rPr>
              <w:t>5</w:t>
            </w:r>
            <w:r w:rsidR="00E10890">
              <w:fldChar w:fldCharType="end"/>
            </w:r>
          </w:p>
        </w:tc>
        <w:tc>
          <w:tcPr>
            <w:tcW w:w="13388" w:type="dxa"/>
          </w:tcPr>
          <w:p w14:paraId="15D4EB4C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7100</w:t>
            </w:r>
          </w:p>
          <w:p w14:paraId="24537F14" w14:textId="77777777" w:rsidR="00CE670E" w:rsidRDefault="00CE670E" w:rsidP="00B43CFE"/>
        </w:tc>
      </w:tr>
      <w:tr w:rsidR="00CE670E" w14:paraId="1B1382EE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32F62507" w14:textId="77777777" w:rsidR="00CE670E" w:rsidRDefault="00CE670E" w:rsidP="00B43CFE"/>
        </w:tc>
        <w:tc>
          <w:tcPr>
            <w:tcW w:w="1620" w:type="dxa"/>
            <w:vMerge/>
          </w:tcPr>
          <w:p w14:paraId="27F7525D" w14:textId="77777777" w:rsidR="00CE670E" w:rsidRDefault="00CE670E" w:rsidP="00B43CFE"/>
        </w:tc>
        <w:tc>
          <w:tcPr>
            <w:tcW w:w="2970" w:type="dxa"/>
          </w:tcPr>
          <w:p w14:paraId="561F84F0" w14:textId="70804A42" w:rsidR="00CE670E" w:rsidRDefault="00CE670E" w:rsidP="00B43CFE">
            <w:r>
              <w:t>Geranyl acetate</w:t>
            </w:r>
            <w:r w:rsidR="0076725A">
              <w:fldChar w:fldCharType="begin" w:fldLock="1"/>
            </w:r>
            <w:r w:rsidR="0076725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76725A">
              <w:fldChar w:fldCharType="separate"/>
            </w:r>
            <w:r w:rsidR="0076725A" w:rsidRPr="0076725A">
              <w:rPr>
                <w:noProof/>
                <w:vertAlign w:val="superscript"/>
              </w:rPr>
              <w:t>5</w:t>
            </w:r>
            <w:r w:rsidR="0076725A">
              <w:fldChar w:fldCharType="end"/>
            </w:r>
          </w:p>
        </w:tc>
        <w:tc>
          <w:tcPr>
            <w:tcW w:w="13388" w:type="dxa"/>
          </w:tcPr>
          <w:p w14:paraId="123BCC2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549026</w:t>
            </w:r>
          </w:p>
        </w:tc>
      </w:tr>
      <w:tr w:rsidR="00CE670E" w14:paraId="2115449B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692B5FB" w14:textId="77777777" w:rsidR="00CE670E" w:rsidRDefault="00CE670E" w:rsidP="00B43CFE"/>
        </w:tc>
        <w:tc>
          <w:tcPr>
            <w:tcW w:w="1620" w:type="dxa"/>
            <w:vMerge/>
          </w:tcPr>
          <w:p w14:paraId="555C5000" w14:textId="77777777" w:rsidR="00CE670E" w:rsidRDefault="00CE670E" w:rsidP="00B43CFE"/>
        </w:tc>
        <w:tc>
          <w:tcPr>
            <w:tcW w:w="2970" w:type="dxa"/>
          </w:tcPr>
          <w:p w14:paraId="5175E677" w14:textId="79140199" w:rsidR="00CE670E" w:rsidRDefault="00CE670E" w:rsidP="00B43CFE">
            <w:r>
              <w:t>β-Ionone</w:t>
            </w:r>
            <w:r w:rsidR="0076725A">
              <w:fldChar w:fldCharType="begin" w:fldLock="1"/>
            </w:r>
            <w:r w:rsidR="0076725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76725A">
              <w:fldChar w:fldCharType="separate"/>
            </w:r>
            <w:r w:rsidR="0076725A" w:rsidRPr="0076725A">
              <w:rPr>
                <w:noProof/>
                <w:vertAlign w:val="superscript"/>
              </w:rPr>
              <w:t>5</w:t>
            </w:r>
            <w:r w:rsidR="0076725A">
              <w:fldChar w:fldCharType="end"/>
            </w:r>
          </w:p>
        </w:tc>
        <w:tc>
          <w:tcPr>
            <w:tcW w:w="13388" w:type="dxa"/>
          </w:tcPr>
          <w:p w14:paraId="33175499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8014</w:t>
            </w:r>
          </w:p>
        </w:tc>
      </w:tr>
      <w:tr w:rsidR="00CE670E" w14:paraId="14844F82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47F5ABAD" w14:textId="77777777" w:rsidR="00CE670E" w:rsidRDefault="00CE670E" w:rsidP="00B43CFE"/>
        </w:tc>
        <w:tc>
          <w:tcPr>
            <w:tcW w:w="1620" w:type="dxa"/>
            <w:vMerge/>
          </w:tcPr>
          <w:p w14:paraId="36C7DC9F" w14:textId="77777777" w:rsidR="00CE670E" w:rsidRDefault="00CE670E" w:rsidP="00B43CFE"/>
        </w:tc>
        <w:tc>
          <w:tcPr>
            <w:tcW w:w="2970" w:type="dxa"/>
          </w:tcPr>
          <w:p w14:paraId="2C679242" w14:textId="721B9FF0" w:rsidR="00CE670E" w:rsidRDefault="00CE670E" w:rsidP="00B43CFE">
            <w:r>
              <w:t>Lauric acid</w:t>
            </w:r>
            <w:r w:rsidR="0076725A">
              <w:fldChar w:fldCharType="begin" w:fldLock="1"/>
            </w:r>
            <w:r w:rsidR="0076725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76725A">
              <w:fldChar w:fldCharType="separate"/>
            </w:r>
            <w:r w:rsidR="0076725A" w:rsidRPr="0076725A">
              <w:rPr>
                <w:noProof/>
                <w:vertAlign w:val="superscript"/>
              </w:rPr>
              <w:t>5</w:t>
            </w:r>
            <w:r w:rsidR="0076725A">
              <w:fldChar w:fldCharType="end"/>
            </w:r>
          </w:p>
        </w:tc>
        <w:tc>
          <w:tcPr>
            <w:tcW w:w="13388" w:type="dxa"/>
          </w:tcPr>
          <w:p w14:paraId="1C62C74B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3893</w:t>
            </w:r>
          </w:p>
        </w:tc>
      </w:tr>
      <w:tr w:rsidR="00CE670E" w14:paraId="31D61A93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32EAD7BD" w14:textId="77777777" w:rsidR="00CE670E" w:rsidRDefault="00CE670E" w:rsidP="00B43CFE"/>
        </w:tc>
        <w:tc>
          <w:tcPr>
            <w:tcW w:w="1620" w:type="dxa"/>
            <w:vMerge/>
          </w:tcPr>
          <w:p w14:paraId="76633943" w14:textId="77777777" w:rsidR="00CE670E" w:rsidRDefault="00CE670E" w:rsidP="00B43CFE"/>
        </w:tc>
        <w:tc>
          <w:tcPr>
            <w:tcW w:w="2970" w:type="dxa"/>
          </w:tcPr>
          <w:p w14:paraId="5798A3BE" w14:textId="53ED9130" w:rsidR="00CE670E" w:rsidRDefault="00CE670E" w:rsidP="00B43CFE">
            <w:r>
              <w:t>Myristic acid</w:t>
            </w:r>
            <w:r w:rsidR="0076725A">
              <w:fldChar w:fldCharType="begin" w:fldLock="1"/>
            </w:r>
            <w:r w:rsidR="0076725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76725A">
              <w:fldChar w:fldCharType="separate"/>
            </w:r>
            <w:r w:rsidR="0076725A" w:rsidRPr="0076725A">
              <w:rPr>
                <w:noProof/>
                <w:vertAlign w:val="superscript"/>
              </w:rPr>
              <w:t>5</w:t>
            </w:r>
            <w:r w:rsidR="0076725A">
              <w:fldChar w:fldCharType="end"/>
            </w:r>
          </w:p>
        </w:tc>
        <w:tc>
          <w:tcPr>
            <w:tcW w:w="13388" w:type="dxa"/>
          </w:tcPr>
          <w:p w14:paraId="15CE992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1005</w:t>
            </w:r>
          </w:p>
        </w:tc>
      </w:tr>
      <w:tr w:rsidR="00CE670E" w14:paraId="6D5C2E56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7DC65616" w14:textId="77777777" w:rsidR="00CE670E" w:rsidRDefault="00CE670E" w:rsidP="00B43CFE"/>
        </w:tc>
        <w:tc>
          <w:tcPr>
            <w:tcW w:w="1620" w:type="dxa"/>
            <w:vMerge/>
          </w:tcPr>
          <w:p w14:paraId="3CE17E48" w14:textId="77777777" w:rsidR="00CE670E" w:rsidRDefault="00CE670E" w:rsidP="00B43CFE"/>
        </w:tc>
        <w:tc>
          <w:tcPr>
            <w:tcW w:w="2970" w:type="dxa"/>
          </w:tcPr>
          <w:p w14:paraId="31B66666" w14:textId="51FBF93C" w:rsidR="00CE670E" w:rsidRDefault="00CE670E" w:rsidP="00B43CFE">
            <w:r>
              <w:t>Palmitic acid</w:t>
            </w:r>
            <w:r w:rsidR="0076725A">
              <w:fldChar w:fldCharType="begin" w:fldLock="1"/>
            </w:r>
            <w:r w:rsidR="0076725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76725A">
              <w:fldChar w:fldCharType="separate"/>
            </w:r>
            <w:r w:rsidR="0076725A" w:rsidRPr="0076725A">
              <w:rPr>
                <w:noProof/>
                <w:vertAlign w:val="superscript"/>
              </w:rPr>
              <w:t>5</w:t>
            </w:r>
            <w:r w:rsidR="0076725A">
              <w:fldChar w:fldCharType="end"/>
            </w:r>
          </w:p>
        </w:tc>
        <w:tc>
          <w:tcPr>
            <w:tcW w:w="13388" w:type="dxa"/>
          </w:tcPr>
          <w:p w14:paraId="3D83338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85</w:t>
            </w:r>
          </w:p>
        </w:tc>
      </w:tr>
      <w:tr w:rsidR="00CE670E" w14:paraId="446E7F80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046A7BDA" w14:textId="77777777" w:rsidR="00CE670E" w:rsidRDefault="00CE670E" w:rsidP="00B43CFE"/>
        </w:tc>
        <w:tc>
          <w:tcPr>
            <w:tcW w:w="1620" w:type="dxa"/>
            <w:vMerge/>
          </w:tcPr>
          <w:p w14:paraId="041E0F2C" w14:textId="77777777" w:rsidR="00CE670E" w:rsidRDefault="00CE670E" w:rsidP="00B43CFE"/>
        </w:tc>
        <w:tc>
          <w:tcPr>
            <w:tcW w:w="2970" w:type="dxa"/>
          </w:tcPr>
          <w:p w14:paraId="1038CE93" w14:textId="07CA73E5" w:rsidR="00CE670E" w:rsidRDefault="00CE670E" w:rsidP="00B43CFE">
            <w:r>
              <w:t>Linoleic acid</w:t>
            </w:r>
            <w:r w:rsidR="0076725A">
              <w:fldChar w:fldCharType="begin" w:fldLock="1"/>
            </w:r>
            <w:r w:rsidR="0076725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76725A">
              <w:fldChar w:fldCharType="separate"/>
            </w:r>
            <w:r w:rsidR="0076725A" w:rsidRPr="0076725A">
              <w:rPr>
                <w:noProof/>
                <w:vertAlign w:val="superscript"/>
              </w:rPr>
              <w:t>5</w:t>
            </w:r>
            <w:r w:rsidR="0076725A">
              <w:fldChar w:fldCharType="end"/>
            </w:r>
          </w:p>
        </w:tc>
        <w:tc>
          <w:tcPr>
            <w:tcW w:w="13388" w:type="dxa"/>
          </w:tcPr>
          <w:p w14:paraId="6E598ABB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280450</w:t>
            </w:r>
          </w:p>
          <w:p w14:paraId="7C2C2403" w14:textId="77777777" w:rsidR="00CE670E" w:rsidRDefault="00CE670E" w:rsidP="00B43CFE"/>
        </w:tc>
      </w:tr>
      <w:tr w:rsidR="00CE670E" w14:paraId="0019F28B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E1E2771" w14:textId="77777777" w:rsidR="00CE670E" w:rsidRDefault="00CE670E" w:rsidP="00B43CFE"/>
        </w:tc>
        <w:tc>
          <w:tcPr>
            <w:tcW w:w="1620" w:type="dxa"/>
            <w:vMerge/>
          </w:tcPr>
          <w:p w14:paraId="45DC0101" w14:textId="77777777" w:rsidR="00CE670E" w:rsidRDefault="00CE670E" w:rsidP="00B43CFE"/>
        </w:tc>
        <w:tc>
          <w:tcPr>
            <w:tcW w:w="2970" w:type="dxa"/>
          </w:tcPr>
          <w:p w14:paraId="241F4CDF" w14:textId="207D5A5B" w:rsidR="00CE670E" w:rsidRPr="00B96A7D" w:rsidRDefault="00CE670E" w:rsidP="00B43CFE">
            <w:r>
              <w:t>β-Linalool</w:t>
            </w:r>
            <w:r w:rsidR="0076725A">
              <w:fldChar w:fldCharType="begin" w:fldLock="1"/>
            </w:r>
            <w:r w:rsidR="0076725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76725A">
              <w:fldChar w:fldCharType="separate"/>
            </w:r>
            <w:r w:rsidR="0076725A" w:rsidRPr="0076725A">
              <w:rPr>
                <w:noProof/>
                <w:vertAlign w:val="superscript"/>
              </w:rPr>
              <w:t>5</w:t>
            </w:r>
            <w:r w:rsidR="0076725A">
              <w:fldChar w:fldCharType="end"/>
            </w:r>
          </w:p>
        </w:tc>
        <w:tc>
          <w:tcPr>
            <w:tcW w:w="13388" w:type="dxa"/>
          </w:tcPr>
          <w:p w14:paraId="5FD4C1C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549</w:t>
            </w:r>
          </w:p>
        </w:tc>
      </w:tr>
      <w:tr w:rsidR="00CE670E" w14:paraId="55424F6D" w14:textId="77777777" w:rsidTr="00B43CFE">
        <w:tblPrEx>
          <w:tblLook w:val="04A0" w:firstRow="1" w:lastRow="0" w:firstColumn="1" w:lastColumn="0" w:noHBand="0" w:noVBand="1"/>
        </w:tblPrEx>
        <w:trPr>
          <w:trHeight w:val="30"/>
        </w:trPr>
        <w:tc>
          <w:tcPr>
            <w:tcW w:w="985" w:type="dxa"/>
            <w:vMerge/>
          </w:tcPr>
          <w:p w14:paraId="7E7A6169" w14:textId="77777777" w:rsidR="00CE670E" w:rsidRDefault="00CE670E" w:rsidP="00B43CFE"/>
        </w:tc>
        <w:tc>
          <w:tcPr>
            <w:tcW w:w="1620" w:type="dxa"/>
            <w:vMerge/>
          </w:tcPr>
          <w:p w14:paraId="37F7EBB6" w14:textId="77777777" w:rsidR="00CE670E" w:rsidRDefault="00CE670E" w:rsidP="00B43CFE"/>
        </w:tc>
        <w:tc>
          <w:tcPr>
            <w:tcW w:w="2970" w:type="dxa"/>
          </w:tcPr>
          <w:p w14:paraId="3D1A8241" w14:textId="4DBFE199" w:rsidR="00CE670E" w:rsidRDefault="00CE670E" w:rsidP="00B43CFE">
            <w:r>
              <w:t>Isoborneol</w:t>
            </w:r>
            <w:r w:rsidR="0076725A">
              <w:fldChar w:fldCharType="begin" w:fldLock="1"/>
            </w:r>
            <w:r w:rsidR="0076725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76725A">
              <w:fldChar w:fldCharType="separate"/>
            </w:r>
            <w:r w:rsidR="0076725A" w:rsidRPr="0076725A">
              <w:rPr>
                <w:noProof/>
                <w:vertAlign w:val="superscript"/>
              </w:rPr>
              <w:t>5</w:t>
            </w:r>
            <w:r w:rsidR="0076725A">
              <w:fldChar w:fldCharType="end"/>
            </w:r>
          </w:p>
        </w:tc>
        <w:tc>
          <w:tcPr>
            <w:tcW w:w="13388" w:type="dxa"/>
          </w:tcPr>
          <w:p w14:paraId="3D03C8F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21405</w:t>
            </w:r>
          </w:p>
        </w:tc>
      </w:tr>
      <w:tr w:rsidR="00CE670E" w14:paraId="384423D0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6BEDE74E" w14:textId="77777777" w:rsidR="00CE670E" w:rsidRDefault="00CE670E" w:rsidP="00B43CFE"/>
        </w:tc>
        <w:tc>
          <w:tcPr>
            <w:tcW w:w="1620" w:type="dxa"/>
            <w:vMerge/>
          </w:tcPr>
          <w:p w14:paraId="20CF8BF5" w14:textId="77777777" w:rsidR="00CE670E" w:rsidRDefault="00CE670E" w:rsidP="00B43CFE"/>
        </w:tc>
        <w:tc>
          <w:tcPr>
            <w:tcW w:w="2970" w:type="dxa"/>
          </w:tcPr>
          <w:p w14:paraId="5538E9C7" w14:textId="323E284F" w:rsidR="00CE670E" w:rsidRDefault="00CE670E" w:rsidP="00B43CFE">
            <w:r>
              <w:t>3-(2-Propenyl)-cyclohexene</w:t>
            </w:r>
            <w:r w:rsidR="0076725A">
              <w:fldChar w:fldCharType="begin" w:fldLock="1"/>
            </w:r>
            <w:r w:rsidR="0076725A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76725A">
              <w:fldChar w:fldCharType="separate"/>
            </w:r>
            <w:r w:rsidR="0076725A" w:rsidRPr="0076725A">
              <w:rPr>
                <w:noProof/>
                <w:vertAlign w:val="superscript"/>
              </w:rPr>
              <w:t>5</w:t>
            </w:r>
            <w:r w:rsidR="0076725A">
              <w:fldChar w:fldCharType="end"/>
            </w:r>
          </w:p>
        </w:tc>
        <w:tc>
          <w:tcPr>
            <w:tcW w:w="13388" w:type="dxa"/>
          </w:tcPr>
          <w:p w14:paraId="036D64D8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5032861</w:t>
            </w:r>
          </w:p>
          <w:p w14:paraId="16C25503" w14:textId="77777777" w:rsidR="00CE670E" w:rsidRDefault="00CE670E" w:rsidP="00B43CFE"/>
        </w:tc>
      </w:tr>
      <w:tr w:rsidR="00CE670E" w14:paraId="2C818FA3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291EC698" w14:textId="77777777" w:rsidR="00CE670E" w:rsidRDefault="00CE670E" w:rsidP="00B43CFE"/>
        </w:tc>
        <w:tc>
          <w:tcPr>
            <w:tcW w:w="1620" w:type="dxa"/>
            <w:vMerge/>
          </w:tcPr>
          <w:p w14:paraId="1CB57B81" w14:textId="77777777" w:rsidR="00CE670E" w:rsidRDefault="00CE670E" w:rsidP="00B43CFE"/>
        </w:tc>
        <w:tc>
          <w:tcPr>
            <w:tcW w:w="2970" w:type="dxa"/>
          </w:tcPr>
          <w:p w14:paraId="794FC5DF" w14:textId="358109A6" w:rsidR="00CE670E" w:rsidRDefault="00CE670E" w:rsidP="00B43CFE">
            <w:r>
              <w:t>Cis-2-(2-pentenyl)-furan</w:t>
            </w:r>
            <w:r w:rsidR="0076725A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76725A">
              <w:fldChar w:fldCharType="separate"/>
            </w:r>
            <w:r w:rsidR="0076725A" w:rsidRPr="0076725A">
              <w:rPr>
                <w:noProof/>
                <w:vertAlign w:val="superscript"/>
              </w:rPr>
              <w:t>5</w:t>
            </w:r>
            <w:r w:rsidR="0076725A">
              <w:fldChar w:fldCharType="end"/>
            </w:r>
          </w:p>
        </w:tc>
        <w:tc>
          <w:tcPr>
            <w:tcW w:w="13388" w:type="dxa"/>
          </w:tcPr>
          <w:p w14:paraId="0466FD31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370006</w:t>
            </w:r>
          </w:p>
          <w:p w14:paraId="7E0BF9F8" w14:textId="77777777" w:rsidR="00CE670E" w:rsidRDefault="00CE670E" w:rsidP="00B43CFE"/>
        </w:tc>
      </w:tr>
      <w:tr w:rsidR="00CE670E" w14:paraId="477D19DF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01703377" w14:textId="77777777" w:rsidR="00CE670E" w:rsidRDefault="00CE670E" w:rsidP="00B43CFE"/>
        </w:tc>
        <w:tc>
          <w:tcPr>
            <w:tcW w:w="1620" w:type="dxa"/>
            <w:vMerge/>
          </w:tcPr>
          <w:p w14:paraId="48730823" w14:textId="77777777" w:rsidR="00CE670E" w:rsidRDefault="00CE670E" w:rsidP="00B43CFE"/>
        </w:tc>
        <w:tc>
          <w:tcPr>
            <w:tcW w:w="2970" w:type="dxa"/>
          </w:tcPr>
          <w:p w14:paraId="000C117E" w14:textId="1B0C736E" w:rsidR="00CE670E" w:rsidRDefault="00CE670E" w:rsidP="00B43CFE">
            <w:r>
              <w:t>Limonen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6A07C77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2311</w:t>
            </w:r>
          </w:p>
        </w:tc>
      </w:tr>
      <w:tr w:rsidR="00CE670E" w14:paraId="3ECB0002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2556531C" w14:textId="77777777" w:rsidR="00CE670E" w:rsidRDefault="00CE670E" w:rsidP="00B43CFE"/>
        </w:tc>
        <w:tc>
          <w:tcPr>
            <w:tcW w:w="1620" w:type="dxa"/>
            <w:vMerge/>
          </w:tcPr>
          <w:p w14:paraId="7BBF1D81" w14:textId="77777777" w:rsidR="00CE670E" w:rsidRDefault="00CE670E" w:rsidP="00B43CFE"/>
        </w:tc>
        <w:tc>
          <w:tcPr>
            <w:tcW w:w="2970" w:type="dxa"/>
          </w:tcPr>
          <w:p w14:paraId="6DDBD0E0" w14:textId="25757A68" w:rsidR="00CE670E" w:rsidRDefault="00CE670E" w:rsidP="00B43CFE">
            <w:r>
              <w:t>p-Menth-1-en-8-o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24E91AB0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7100</w:t>
            </w:r>
          </w:p>
          <w:p w14:paraId="1DB1886A" w14:textId="77777777" w:rsidR="00CE670E" w:rsidRDefault="00CE670E" w:rsidP="00B43CFE"/>
        </w:tc>
      </w:tr>
      <w:tr w:rsidR="00CE670E" w14:paraId="7B1EDA06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0CCC1ABB" w14:textId="77777777" w:rsidR="00CE670E" w:rsidRDefault="00CE670E" w:rsidP="00B43CFE"/>
        </w:tc>
        <w:tc>
          <w:tcPr>
            <w:tcW w:w="1620" w:type="dxa"/>
            <w:vMerge/>
          </w:tcPr>
          <w:p w14:paraId="0D2A2EC9" w14:textId="77777777" w:rsidR="00CE670E" w:rsidRDefault="00CE670E" w:rsidP="00B43CFE"/>
        </w:tc>
        <w:tc>
          <w:tcPr>
            <w:tcW w:w="2970" w:type="dxa"/>
          </w:tcPr>
          <w:p w14:paraId="26518700" w14:textId="5D0EA67D" w:rsidR="00CE670E" w:rsidRDefault="00CE670E" w:rsidP="00B43CFE">
            <w:r>
              <w:t>Pulegon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20B4C466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442495</w:t>
            </w:r>
          </w:p>
          <w:p w14:paraId="51DF35C6" w14:textId="77777777" w:rsidR="00CE670E" w:rsidRDefault="00CE670E" w:rsidP="00B43CFE"/>
        </w:tc>
      </w:tr>
      <w:tr w:rsidR="00CE670E" w14:paraId="43AE208B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699F0400" w14:textId="77777777" w:rsidR="00CE670E" w:rsidRDefault="00CE670E" w:rsidP="00B43CFE"/>
        </w:tc>
        <w:tc>
          <w:tcPr>
            <w:tcW w:w="1620" w:type="dxa"/>
            <w:vMerge/>
          </w:tcPr>
          <w:p w14:paraId="14695C87" w14:textId="77777777" w:rsidR="00CE670E" w:rsidRDefault="00CE670E" w:rsidP="00B43CFE"/>
        </w:tc>
        <w:tc>
          <w:tcPr>
            <w:tcW w:w="2970" w:type="dxa"/>
          </w:tcPr>
          <w:p w14:paraId="290F696E" w14:textId="4271DDF3" w:rsidR="00CE670E" w:rsidRDefault="00CE670E" w:rsidP="00B43CFE">
            <w:r>
              <w:t>4-(2,6,6-Trimethyl-1-cyclohexen-1-yl)-3-buten-2-on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4F4C784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8014</w:t>
            </w:r>
          </w:p>
        </w:tc>
      </w:tr>
      <w:tr w:rsidR="00CE670E" w14:paraId="5DD11103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0A23408D" w14:textId="77777777" w:rsidR="00CE670E" w:rsidRDefault="00CE670E" w:rsidP="00B43CFE"/>
        </w:tc>
        <w:tc>
          <w:tcPr>
            <w:tcW w:w="1620" w:type="dxa"/>
            <w:vMerge/>
          </w:tcPr>
          <w:p w14:paraId="057022B7" w14:textId="77777777" w:rsidR="00CE670E" w:rsidRDefault="00CE670E" w:rsidP="00B43CFE"/>
        </w:tc>
        <w:tc>
          <w:tcPr>
            <w:tcW w:w="2970" w:type="dxa"/>
          </w:tcPr>
          <w:p w14:paraId="39F07084" w14:textId="7878B27E" w:rsidR="00CE670E" w:rsidRDefault="00CE670E" w:rsidP="00B43CFE">
            <w:r>
              <w:t>Hexadecana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58194DF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84</w:t>
            </w:r>
          </w:p>
        </w:tc>
      </w:tr>
      <w:tr w:rsidR="00CE670E" w14:paraId="1615AD32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38868BD6" w14:textId="77777777" w:rsidR="00CE670E" w:rsidRDefault="00CE670E" w:rsidP="00B43CFE"/>
        </w:tc>
        <w:tc>
          <w:tcPr>
            <w:tcW w:w="1620" w:type="dxa"/>
            <w:vMerge/>
          </w:tcPr>
          <w:p w14:paraId="1CAF723A" w14:textId="77777777" w:rsidR="00CE670E" w:rsidRDefault="00CE670E" w:rsidP="00B43CFE"/>
        </w:tc>
        <w:tc>
          <w:tcPr>
            <w:tcW w:w="2970" w:type="dxa"/>
          </w:tcPr>
          <w:p w14:paraId="11BDDA9D" w14:textId="134CFFAB" w:rsidR="00CE670E" w:rsidRDefault="00CE670E" w:rsidP="00B43CFE">
            <w:r>
              <w:t>2,6,10,14-Tetramethyl-hexadecan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3B786DB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523</w:t>
            </w:r>
          </w:p>
        </w:tc>
      </w:tr>
      <w:tr w:rsidR="00CE670E" w14:paraId="481B1382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8A214FB" w14:textId="77777777" w:rsidR="00CE670E" w:rsidRDefault="00CE670E" w:rsidP="00B43CFE"/>
        </w:tc>
        <w:tc>
          <w:tcPr>
            <w:tcW w:w="1620" w:type="dxa"/>
            <w:vMerge/>
          </w:tcPr>
          <w:p w14:paraId="5D0BB567" w14:textId="77777777" w:rsidR="00CE670E" w:rsidRDefault="00CE670E" w:rsidP="00B43CFE"/>
        </w:tc>
        <w:tc>
          <w:tcPr>
            <w:tcW w:w="2970" w:type="dxa"/>
          </w:tcPr>
          <w:p w14:paraId="253B108E" w14:textId="1FF0DAA4" w:rsidR="00CE670E" w:rsidRDefault="00CE670E" w:rsidP="00B43CFE">
            <w:r>
              <w:t>(Z,Z)-9,12-octadecadienoic acid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65F6CCC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50</w:t>
            </w:r>
          </w:p>
        </w:tc>
      </w:tr>
      <w:tr w:rsidR="00CE670E" w14:paraId="36414EF3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1C84FEC" w14:textId="77777777" w:rsidR="00CE670E" w:rsidRDefault="00CE670E" w:rsidP="00B43CFE"/>
        </w:tc>
        <w:tc>
          <w:tcPr>
            <w:tcW w:w="1620" w:type="dxa"/>
            <w:vMerge/>
          </w:tcPr>
          <w:p w14:paraId="0CAEE794" w14:textId="77777777" w:rsidR="00CE670E" w:rsidRDefault="00CE670E" w:rsidP="00B43CFE"/>
        </w:tc>
        <w:tc>
          <w:tcPr>
            <w:tcW w:w="2970" w:type="dxa"/>
          </w:tcPr>
          <w:p w14:paraId="2CF6E040" w14:textId="34387A69" w:rsidR="00CE670E" w:rsidRDefault="00CE670E" w:rsidP="00B43CFE">
            <w:r>
              <w:t>(Z)-9,17-octadecadiena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1605B5AB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365667</w:t>
            </w:r>
          </w:p>
          <w:p w14:paraId="7417205C" w14:textId="77777777" w:rsidR="00CE670E" w:rsidRDefault="00CE670E" w:rsidP="00B43CFE"/>
        </w:tc>
      </w:tr>
      <w:tr w:rsidR="00CE670E" w14:paraId="681A831A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027E9EEA" w14:textId="77777777" w:rsidR="00CE670E" w:rsidRDefault="00CE670E" w:rsidP="00B43CFE"/>
        </w:tc>
        <w:tc>
          <w:tcPr>
            <w:tcW w:w="1620" w:type="dxa"/>
            <w:vMerge/>
          </w:tcPr>
          <w:p w14:paraId="4EA33A4B" w14:textId="77777777" w:rsidR="00CE670E" w:rsidRDefault="00CE670E" w:rsidP="00B43CFE"/>
        </w:tc>
        <w:tc>
          <w:tcPr>
            <w:tcW w:w="2970" w:type="dxa"/>
          </w:tcPr>
          <w:p w14:paraId="67002D6E" w14:textId="2ECE8742" w:rsidR="00CE670E" w:rsidRDefault="00CE670E" w:rsidP="00B43CFE">
            <w:r>
              <w:t>Cis,cis,cis-7,10,13-hexadecatriena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0CDBD22B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67366</w:t>
            </w:r>
          </w:p>
        </w:tc>
      </w:tr>
      <w:tr w:rsidR="00CE670E" w14:paraId="0613D30B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5C246139" w14:textId="77777777" w:rsidR="00CE670E" w:rsidRDefault="00CE670E" w:rsidP="00B43CFE"/>
        </w:tc>
        <w:tc>
          <w:tcPr>
            <w:tcW w:w="1620" w:type="dxa"/>
            <w:vMerge/>
          </w:tcPr>
          <w:p w14:paraId="7AB2AD4E" w14:textId="77777777" w:rsidR="00CE670E" w:rsidRDefault="00CE670E" w:rsidP="00B43CFE"/>
        </w:tc>
        <w:tc>
          <w:tcPr>
            <w:tcW w:w="2970" w:type="dxa"/>
          </w:tcPr>
          <w:p w14:paraId="33AF953A" w14:textId="7F20B1A7" w:rsidR="00CE670E" w:rsidRDefault="00CE670E" w:rsidP="00B43CFE">
            <w:r>
              <w:t>Oleic acid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71FCB0B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5639</w:t>
            </w:r>
          </w:p>
        </w:tc>
      </w:tr>
      <w:tr w:rsidR="00CE670E" w14:paraId="46EEEF69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419404F8" w14:textId="77777777" w:rsidR="00CE670E" w:rsidRDefault="00CE670E" w:rsidP="00B43CFE"/>
        </w:tc>
        <w:tc>
          <w:tcPr>
            <w:tcW w:w="1620" w:type="dxa"/>
            <w:vMerge/>
          </w:tcPr>
          <w:p w14:paraId="668F6BDE" w14:textId="77777777" w:rsidR="00CE670E" w:rsidRDefault="00CE670E" w:rsidP="00B43CFE"/>
        </w:tc>
        <w:tc>
          <w:tcPr>
            <w:tcW w:w="2970" w:type="dxa"/>
          </w:tcPr>
          <w:p w14:paraId="272A1252" w14:textId="1999018E" w:rsidR="00CE670E" w:rsidRDefault="00CE670E" w:rsidP="00B43CFE">
            <w:r>
              <w:t>Hexaldehyd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140D9222" w14:textId="63FAA9B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6184</w:t>
            </w:r>
          </w:p>
          <w:p w14:paraId="67ABDA9F" w14:textId="77777777" w:rsidR="00CE670E" w:rsidRDefault="00CE670E" w:rsidP="00B43CFE"/>
        </w:tc>
      </w:tr>
      <w:tr w:rsidR="00CE670E" w14:paraId="35AB33D6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57636D54" w14:textId="77777777" w:rsidR="00CE670E" w:rsidRDefault="00CE670E" w:rsidP="00B43CFE"/>
        </w:tc>
        <w:tc>
          <w:tcPr>
            <w:tcW w:w="1620" w:type="dxa"/>
            <w:vMerge/>
          </w:tcPr>
          <w:p w14:paraId="1C6615B8" w14:textId="77777777" w:rsidR="00CE670E" w:rsidRDefault="00CE670E" w:rsidP="00B43CFE"/>
        </w:tc>
        <w:tc>
          <w:tcPr>
            <w:tcW w:w="2970" w:type="dxa"/>
          </w:tcPr>
          <w:p w14:paraId="135C0465" w14:textId="54FC01AA" w:rsidR="00CE670E" w:rsidRDefault="00CE670E" w:rsidP="00B43CFE">
            <w:r>
              <w:t>Borneo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4C21544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685</w:t>
            </w:r>
          </w:p>
        </w:tc>
      </w:tr>
      <w:tr w:rsidR="00CE670E" w14:paraId="6C52B88D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03F05EE1" w14:textId="77777777" w:rsidR="00CE670E" w:rsidRDefault="00CE670E" w:rsidP="00B43CFE"/>
        </w:tc>
        <w:tc>
          <w:tcPr>
            <w:tcW w:w="1620" w:type="dxa"/>
            <w:vMerge/>
          </w:tcPr>
          <w:p w14:paraId="377491D0" w14:textId="77777777" w:rsidR="00CE670E" w:rsidRDefault="00CE670E" w:rsidP="00B43CFE"/>
        </w:tc>
        <w:tc>
          <w:tcPr>
            <w:tcW w:w="2970" w:type="dxa"/>
          </w:tcPr>
          <w:p w14:paraId="0E0ABB9F" w14:textId="0DD33CB5" w:rsidR="00CE670E" w:rsidRDefault="00CE670E" w:rsidP="00B43CFE">
            <w:r>
              <w:t>Docosan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4CCC7B2F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2405</w:t>
            </w:r>
          </w:p>
          <w:p w14:paraId="5B9E8B4C" w14:textId="77777777" w:rsidR="00CE670E" w:rsidRDefault="00CE670E" w:rsidP="00B43CFE"/>
        </w:tc>
      </w:tr>
      <w:tr w:rsidR="00CE670E" w14:paraId="0355E8BE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3C7EE02D" w14:textId="77777777" w:rsidR="00CE670E" w:rsidRDefault="00CE670E" w:rsidP="00B43CFE"/>
        </w:tc>
        <w:tc>
          <w:tcPr>
            <w:tcW w:w="1620" w:type="dxa"/>
            <w:vMerge/>
          </w:tcPr>
          <w:p w14:paraId="6A6AE800" w14:textId="77777777" w:rsidR="00CE670E" w:rsidRDefault="00CE670E" w:rsidP="00B43CFE"/>
        </w:tc>
        <w:tc>
          <w:tcPr>
            <w:tcW w:w="2970" w:type="dxa"/>
          </w:tcPr>
          <w:p w14:paraId="2253370C" w14:textId="1DF3618E" w:rsidR="00CE670E" w:rsidRDefault="00CE670E" w:rsidP="00B43CFE">
            <w:r>
              <w:t>Tetracosan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6D73822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592</w:t>
            </w:r>
          </w:p>
        </w:tc>
      </w:tr>
      <w:tr w:rsidR="00CE670E" w14:paraId="64517D6C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11CE862F" w14:textId="77777777" w:rsidR="00CE670E" w:rsidRDefault="00CE670E" w:rsidP="00B43CFE"/>
        </w:tc>
        <w:tc>
          <w:tcPr>
            <w:tcW w:w="1620" w:type="dxa"/>
            <w:vMerge/>
          </w:tcPr>
          <w:p w14:paraId="3AFE85A7" w14:textId="77777777" w:rsidR="00CE670E" w:rsidRDefault="00CE670E" w:rsidP="00B43CFE"/>
        </w:tc>
        <w:tc>
          <w:tcPr>
            <w:tcW w:w="2970" w:type="dxa"/>
          </w:tcPr>
          <w:p w14:paraId="515A2392" w14:textId="1D919CD0" w:rsidR="00CE670E" w:rsidRDefault="00CE670E" w:rsidP="00B43CFE">
            <w:r>
              <w:t>Hexacosan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0A1371F5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2407</w:t>
            </w:r>
          </w:p>
          <w:p w14:paraId="27077648" w14:textId="77777777" w:rsidR="00CE670E" w:rsidRDefault="00CE670E" w:rsidP="00B43CFE"/>
        </w:tc>
      </w:tr>
      <w:tr w:rsidR="00CE670E" w14:paraId="723F80A7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25458D33" w14:textId="77777777" w:rsidR="00CE670E" w:rsidRDefault="00CE670E" w:rsidP="00B43CFE"/>
        </w:tc>
        <w:tc>
          <w:tcPr>
            <w:tcW w:w="1620" w:type="dxa"/>
            <w:vMerge/>
          </w:tcPr>
          <w:p w14:paraId="7846A5C1" w14:textId="77777777" w:rsidR="00CE670E" w:rsidRDefault="00CE670E" w:rsidP="00B43CFE"/>
        </w:tc>
        <w:tc>
          <w:tcPr>
            <w:tcW w:w="2970" w:type="dxa"/>
          </w:tcPr>
          <w:p w14:paraId="4951E136" w14:textId="67D52639" w:rsidR="00CE670E" w:rsidRDefault="00CE670E" w:rsidP="00B43CFE">
            <w:r>
              <w:t>Heptacosan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6539B77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1636</w:t>
            </w:r>
          </w:p>
        </w:tc>
      </w:tr>
      <w:tr w:rsidR="00CE670E" w14:paraId="0003846A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09378A9F" w14:textId="77777777" w:rsidR="00CE670E" w:rsidRDefault="00CE670E" w:rsidP="00B43CFE"/>
        </w:tc>
        <w:tc>
          <w:tcPr>
            <w:tcW w:w="1620" w:type="dxa"/>
            <w:vMerge/>
          </w:tcPr>
          <w:p w14:paraId="32CDA44B" w14:textId="77777777" w:rsidR="00CE670E" w:rsidRDefault="00CE670E" w:rsidP="00B43CFE"/>
        </w:tc>
        <w:tc>
          <w:tcPr>
            <w:tcW w:w="2970" w:type="dxa"/>
          </w:tcPr>
          <w:p w14:paraId="1624A35F" w14:textId="7AEBE90F" w:rsidR="00CE670E" w:rsidRDefault="00CE670E" w:rsidP="00B43CFE">
            <w:r>
              <w:t>7-Hydroxy-6-methoxy-Coumarin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169C29F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60</w:t>
            </w:r>
          </w:p>
        </w:tc>
      </w:tr>
      <w:tr w:rsidR="00CE670E" w14:paraId="0C17108D" w14:textId="77777777" w:rsidTr="00B43CFE">
        <w:tblPrEx>
          <w:tblLook w:val="04A0" w:firstRow="1" w:lastRow="0" w:firstColumn="1" w:lastColumn="0" w:noHBand="0" w:noVBand="1"/>
        </w:tblPrEx>
        <w:trPr>
          <w:trHeight w:val="70"/>
        </w:trPr>
        <w:tc>
          <w:tcPr>
            <w:tcW w:w="985" w:type="dxa"/>
            <w:vMerge/>
          </w:tcPr>
          <w:p w14:paraId="21FB7E26" w14:textId="77777777" w:rsidR="00CE670E" w:rsidRDefault="00CE670E" w:rsidP="00B43CFE"/>
        </w:tc>
        <w:tc>
          <w:tcPr>
            <w:tcW w:w="1620" w:type="dxa"/>
            <w:vMerge/>
          </w:tcPr>
          <w:p w14:paraId="48232EA7" w14:textId="77777777" w:rsidR="00CE670E" w:rsidRDefault="00CE670E" w:rsidP="00B43CFE"/>
        </w:tc>
        <w:tc>
          <w:tcPr>
            <w:tcW w:w="2970" w:type="dxa"/>
          </w:tcPr>
          <w:p w14:paraId="08C1A2D6" w14:textId="2123DC6A" w:rsidR="00CE670E" w:rsidRDefault="00CE670E" w:rsidP="00B43CFE">
            <w:r>
              <w:t>Esculetin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0790A597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281416</w:t>
            </w:r>
          </w:p>
          <w:p w14:paraId="532D4E06" w14:textId="77777777" w:rsidR="00CE670E" w:rsidRDefault="00CE670E" w:rsidP="00B43CFE"/>
        </w:tc>
      </w:tr>
      <w:tr w:rsidR="00CE670E" w14:paraId="5DECDD59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6BE2B8ED" w14:textId="77777777" w:rsidR="00CE670E" w:rsidRDefault="00CE670E" w:rsidP="00B43CFE"/>
        </w:tc>
        <w:tc>
          <w:tcPr>
            <w:tcW w:w="1620" w:type="dxa"/>
            <w:vMerge/>
          </w:tcPr>
          <w:p w14:paraId="73DD55C7" w14:textId="77777777" w:rsidR="00CE670E" w:rsidRDefault="00CE670E" w:rsidP="00B43CFE"/>
        </w:tc>
        <w:tc>
          <w:tcPr>
            <w:tcW w:w="2970" w:type="dxa"/>
          </w:tcPr>
          <w:p w14:paraId="0D30B2E6" w14:textId="41A9F03F" w:rsidR="00CE670E" w:rsidRDefault="00CE670E" w:rsidP="00B43CFE">
            <w:proofErr w:type="spellStart"/>
            <w:r>
              <w:t>Aurantiamide</w:t>
            </w:r>
            <w:proofErr w:type="spellEnd"/>
            <w:r>
              <w:t xml:space="preserve"> acetat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204BE1EC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24319</w:t>
            </w:r>
          </w:p>
          <w:p w14:paraId="1A26CF56" w14:textId="77777777" w:rsidR="00CE670E" w:rsidRDefault="00CE670E" w:rsidP="00B43CFE"/>
        </w:tc>
      </w:tr>
      <w:tr w:rsidR="00CE670E" w14:paraId="5A6F09D2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62F487A1" w14:textId="77777777" w:rsidR="00CE670E" w:rsidRDefault="00CE670E" w:rsidP="00B43CFE"/>
        </w:tc>
        <w:tc>
          <w:tcPr>
            <w:tcW w:w="1620" w:type="dxa"/>
            <w:vMerge/>
          </w:tcPr>
          <w:p w14:paraId="5A0425B2" w14:textId="77777777" w:rsidR="00CE670E" w:rsidRDefault="00CE670E" w:rsidP="00B43CFE"/>
        </w:tc>
        <w:tc>
          <w:tcPr>
            <w:tcW w:w="2970" w:type="dxa"/>
          </w:tcPr>
          <w:p w14:paraId="25806061" w14:textId="4BFE01EE" w:rsidR="00CE670E" w:rsidRDefault="00CE670E" w:rsidP="00B43CFE">
            <w:r>
              <w:t>Linolenic acid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48FE2F7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934</w:t>
            </w:r>
          </w:p>
        </w:tc>
      </w:tr>
      <w:tr w:rsidR="00CE670E" w14:paraId="11DC0084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70D89C38" w14:textId="77777777" w:rsidR="00CE670E" w:rsidRDefault="00CE670E" w:rsidP="00B43CFE"/>
        </w:tc>
        <w:tc>
          <w:tcPr>
            <w:tcW w:w="1620" w:type="dxa"/>
            <w:vMerge/>
          </w:tcPr>
          <w:p w14:paraId="40EE15DE" w14:textId="77777777" w:rsidR="00CE670E" w:rsidRDefault="00CE670E" w:rsidP="00B43CFE"/>
        </w:tc>
        <w:tc>
          <w:tcPr>
            <w:tcW w:w="2970" w:type="dxa"/>
          </w:tcPr>
          <w:p w14:paraId="08C9B381" w14:textId="4DF20242" w:rsidR="00CE670E" w:rsidRDefault="00CE670E" w:rsidP="00B43CFE">
            <w:r>
              <w:t>Borneo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3CF804C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685</w:t>
            </w:r>
          </w:p>
        </w:tc>
      </w:tr>
      <w:tr w:rsidR="00CE670E" w14:paraId="2E4861F7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400C8099" w14:textId="77777777" w:rsidR="00CE670E" w:rsidRDefault="00CE670E" w:rsidP="00B43CFE"/>
        </w:tc>
        <w:tc>
          <w:tcPr>
            <w:tcW w:w="1620" w:type="dxa"/>
            <w:vMerge/>
          </w:tcPr>
          <w:p w14:paraId="3AAE53B6" w14:textId="77777777" w:rsidR="00CE670E" w:rsidRDefault="00CE670E" w:rsidP="00B43CFE"/>
        </w:tc>
        <w:tc>
          <w:tcPr>
            <w:tcW w:w="2970" w:type="dxa"/>
          </w:tcPr>
          <w:p w14:paraId="4CCE36B2" w14:textId="697BD907" w:rsidR="00CE670E" w:rsidRDefault="00CE670E" w:rsidP="00B43CFE">
            <w:r>
              <w:t>2-Carene epoxid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1E1532B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76910</w:t>
            </w:r>
          </w:p>
        </w:tc>
      </w:tr>
      <w:tr w:rsidR="00CE670E" w14:paraId="65F80630" w14:textId="77777777" w:rsidTr="00B43CFE">
        <w:tblPrEx>
          <w:tblLook w:val="04A0" w:firstRow="1" w:lastRow="0" w:firstColumn="1" w:lastColumn="0" w:noHBand="0" w:noVBand="1"/>
        </w:tblPrEx>
        <w:trPr>
          <w:trHeight w:val="37"/>
        </w:trPr>
        <w:tc>
          <w:tcPr>
            <w:tcW w:w="985" w:type="dxa"/>
            <w:vMerge/>
          </w:tcPr>
          <w:p w14:paraId="29E30A63" w14:textId="77777777" w:rsidR="00CE670E" w:rsidRDefault="00CE670E" w:rsidP="00B43CFE"/>
        </w:tc>
        <w:tc>
          <w:tcPr>
            <w:tcW w:w="1620" w:type="dxa"/>
            <w:vMerge/>
          </w:tcPr>
          <w:p w14:paraId="061240A6" w14:textId="77777777" w:rsidR="00CE670E" w:rsidRDefault="00CE670E" w:rsidP="00B43CFE"/>
        </w:tc>
        <w:tc>
          <w:tcPr>
            <w:tcW w:w="2970" w:type="dxa"/>
          </w:tcPr>
          <w:p w14:paraId="0546DB21" w14:textId="4914F2DE" w:rsidR="00CE670E" w:rsidRDefault="00CE670E" w:rsidP="00B43CFE">
            <w:r>
              <w:t>cis-Anetho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0A5124A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7563</w:t>
            </w:r>
          </w:p>
        </w:tc>
      </w:tr>
      <w:tr w:rsidR="00CE670E" w14:paraId="3A60E12B" w14:textId="77777777" w:rsidTr="00B43CFE">
        <w:tblPrEx>
          <w:tblLook w:val="04A0" w:firstRow="1" w:lastRow="0" w:firstColumn="1" w:lastColumn="0" w:noHBand="0" w:noVBand="1"/>
        </w:tblPrEx>
        <w:trPr>
          <w:trHeight w:val="30"/>
        </w:trPr>
        <w:tc>
          <w:tcPr>
            <w:tcW w:w="985" w:type="dxa"/>
            <w:vMerge/>
          </w:tcPr>
          <w:p w14:paraId="77125260" w14:textId="77777777" w:rsidR="00CE670E" w:rsidRDefault="00CE670E" w:rsidP="00B43CFE"/>
        </w:tc>
        <w:tc>
          <w:tcPr>
            <w:tcW w:w="1620" w:type="dxa"/>
            <w:vMerge/>
          </w:tcPr>
          <w:p w14:paraId="14EF1F25" w14:textId="77777777" w:rsidR="00CE670E" w:rsidRDefault="00CE670E" w:rsidP="00B43CFE"/>
        </w:tc>
        <w:tc>
          <w:tcPr>
            <w:tcW w:w="2970" w:type="dxa"/>
          </w:tcPr>
          <w:p w14:paraId="348A8211" w14:textId="1E82C764" w:rsidR="00CE670E" w:rsidRDefault="00CE670E" w:rsidP="00B43CFE">
            <w:r>
              <w:t>1-Hexano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40ACA5C9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103</w:t>
            </w:r>
          </w:p>
        </w:tc>
      </w:tr>
      <w:tr w:rsidR="00CE670E" w14:paraId="1603B488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31AAFD99" w14:textId="77777777" w:rsidR="00CE670E" w:rsidRDefault="00CE670E" w:rsidP="00B43CFE"/>
        </w:tc>
        <w:tc>
          <w:tcPr>
            <w:tcW w:w="1620" w:type="dxa"/>
            <w:vMerge/>
          </w:tcPr>
          <w:p w14:paraId="07CF9B4C" w14:textId="77777777" w:rsidR="00CE670E" w:rsidRDefault="00CE670E" w:rsidP="00B43CFE"/>
        </w:tc>
        <w:tc>
          <w:tcPr>
            <w:tcW w:w="2970" w:type="dxa"/>
          </w:tcPr>
          <w:p w14:paraId="42855560" w14:textId="4A0D2984" w:rsidR="00CE670E" w:rsidRDefault="00CE670E" w:rsidP="00B43CFE">
            <w:r>
              <w:t>p-xylen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1029288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7809</w:t>
            </w:r>
          </w:p>
        </w:tc>
      </w:tr>
      <w:tr w:rsidR="00CE670E" w14:paraId="27BAB55C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27318CD1" w14:textId="77777777" w:rsidR="00CE670E" w:rsidRDefault="00CE670E" w:rsidP="00B43CFE"/>
        </w:tc>
        <w:tc>
          <w:tcPr>
            <w:tcW w:w="1620" w:type="dxa"/>
            <w:vMerge/>
          </w:tcPr>
          <w:p w14:paraId="32F3E560" w14:textId="77777777" w:rsidR="00CE670E" w:rsidRDefault="00CE670E" w:rsidP="00B43CFE"/>
        </w:tc>
        <w:tc>
          <w:tcPr>
            <w:tcW w:w="2970" w:type="dxa"/>
          </w:tcPr>
          <w:p w14:paraId="51B3573C" w14:textId="031B63C9" w:rsidR="00CE670E" w:rsidRDefault="00CE670E" w:rsidP="00B43CFE">
            <w:r>
              <w:t>1,3,5,7-cyclooctatetraen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68267DF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7866</w:t>
            </w:r>
          </w:p>
        </w:tc>
      </w:tr>
      <w:tr w:rsidR="00CE670E" w14:paraId="20AAC14E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40CC5B58" w14:textId="77777777" w:rsidR="00CE670E" w:rsidRDefault="00CE670E" w:rsidP="00B43CFE"/>
        </w:tc>
        <w:tc>
          <w:tcPr>
            <w:tcW w:w="1620" w:type="dxa"/>
            <w:vMerge/>
          </w:tcPr>
          <w:p w14:paraId="7AD91F66" w14:textId="77777777" w:rsidR="00CE670E" w:rsidRDefault="00CE670E" w:rsidP="00B43CFE"/>
        </w:tc>
        <w:tc>
          <w:tcPr>
            <w:tcW w:w="2970" w:type="dxa"/>
          </w:tcPr>
          <w:p w14:paraId="7696837D" w14:textId="647A34F4" w:rsidR="00CE670E" w:rsidRDefault="00CE670E" w:rsidP="00B43CFE">
            <w:r>
              <w:t>Heptana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073F40E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130</w:t>
            </w:r>
          </w:p>
        </w:tc>
      </w:tr>
      <w:tr w:rsidR="00CE670E" w14:paraId="2CF7C809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1C694D1" w14:textId="77777777" w:rsidR="00CE670E" w:rsidRDefault="00CE670E" w:rsidP="00B43CFE"/>
        </w:tc>
        <w:tc>
          <w:tcPr>
            <w:tcW w:w="1620" w:type="dxa"/>
            <w:vMerge/>
          </w:tcPr>
          <w:p w14:paraId="4A47FAB4" w14:textId="77777777" w:rsidR="00CE670E" w:rsidRDefault="00CE670E" w:rsidP="00B43CFE"/>
        </w:tc>
        <w:tc>
          <w:tcPr>
            <w:tcW w:w="2970" w:type="dxa"/>
          </w:tcPr>
          <w:p w14:paraId="4669B0FE" w14:textId="70534B1F" w:rsidR="00CE670E" w:rsidRDefault="00CE670E" w:rsidP="00B43CFE">
            <w:r>
              <w:t>trans,trans-2,4-Heptadiena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5FB7E5C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3321</w:t>
            </w:r>
          </w:p>
        </w:tc>
      </w:tr>
      <w:tr w:rsidR="00CE670E" w14:paraId="53B7DD0B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38C1BD96" w14:textId="77777777" w:rsidR="00CE670E" w:rsidRDefault="00CE670E" w:rsidP="00B43CFE"/>
        </w:tc>
        <w:tc>
          <w:tcPr>
            <w:tcW w:w="1620" w:type="dxa"/>
            <w:vMerge/>
          </w:tcPr>
          <w:p w14:paraId="7B9305CB" w14:textId="77777777" w:rsidR="00CE670E" w:rsidRDefault="00CE670E" w:rsidP="00B43CFE"/>
        </w:tc>
        <w:tc>
          <w:tcPr>
            <w:tcW w:w="2970" w:type="dxa"/>
          </w:tcPr>
          <w:p w14:paraId="525248F0" w14:textId="31CA3BF2" w:rsidR="00CE670E" w:rsidRDefault="00CE670E" w:rsidP="00B43CFE">
            <w:r>
              <w:t>1-Octen-3-o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39C4F35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8827</w:t>
            </w:r>
          </w:p>
        </w:tc>
      </w:tr>
      <w:tr w:rsidR="00CE670E" w14:paraId="44E1DE10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4FA7CEAE" w14:textId="77777777" w:rsidR="00CE670E" w:rsidRDefault="00CE670E" w:rsidP="00B43CFE"/>
        </w:tc>
        <w:tc>
          <w:tcPr>
            <w:tcW w:w="1620" w:type="dxa"/>
            <w:vMerge/>
          </w:tcPr>
          <w:p w14:paraId="73B0C153" w14:textId="77777777" w:rsidR="00CE670E" w:rsidRDefault="00CE670E" w:rsidP="00B43CFE"/>
        </w:tc>
        <w:tc>
          <w:tcPr>
            <w:tcW w:w="2970" w:type="dxa"/>
          </w:tcPr>
          <w:p w14:paraId="5EF57E5E" w14:textId="5101B5B0" w:rsidR="00CE670E" w:rsidRDefault="00CE670E" w:rsidP="00B43CFE">
            <w:r>
              <w:t>1-Acetyl-2-methyl-1-cyclopenten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0AFDC7A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37847</w:t>
            </w:r>
          </w:p>
        </w:tc>
      </w:tr>
      <w:tr w:rsidR="00CE670E" w14:paraId="41DC9803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2810D7B7" w14:textId="77777777" w:rsidR="00CE670E" w:rsidRDefault="00CE670E" w:rsidP="00B43CFE"/>
        </w:tc>
        <w:tc>
          <w:tcPr>
            <w:tcW w:w="1620" w:type="dxa"/>
            <w:vMerge/>
          </w:tcPr>
          <w:p w14:paraId="29306165" w14:textId="77777777" w:rsidR="00CE670E" w:rsidRDefault="00CE670E" w:rsidP="00B43CFE"/>
        </w:tc>
        <w:tc>
          <w:tcPr>
            <w:tcW w:w="2970" w:type="dxa"/>
          </w:tcPr>
          <w:p w14:paraId="40153855" w14:textId="10020D3A" w:rsidR="00CE670E" w:rsidRDefault="00CE670E" w:rsidP="00B43CFE">
            <w:r>
              <w:t>octana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091EEA27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454</w:t>
            </w:r>
          </w:p>
          <w:p w14:paraId="02098269" w14:textId="77777777" w:rsidR="00CE670E" w:rsidRPr="00556DCB" w:rsidRDefault="00CE670E" w:rsidP="00B43CFE">
            <w:pPr>
              <w:rPr>
                <w:b/>
                <w:bCs/>
              </w:rPr>
            </w:pPr>
          </w:p>
        </w:tc>
      </w:tr>
      <w:tr w:rsidR="00CE670E" w14:paraId="0AEC8471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46C088D4" w14:textId="77777777" w:rsidR="00CE670E" w:rsidRDefault="00CE670E" w:rsidP="00B43CFE"/>
        </w:tc>
        <w:tc>
          <w:tcPr>
            <w:tcW w:w="1620" w:type="dxa"/>
            <w:vMerge/>
          </w:tcPr>
          <w:p w14:paraId="634E0069" w14:textId="77777777" w:rsidR="00CE670E" w:rsidRDefault="00CE670E" w:rsidP="00B43CFE"/>
        </w:tc>
        <w:tc>
          <w:tcPr>
            <w:tcW w:w="2970" w:type="dxa"/>
          </w:tcPr>
          <w:p w14:paraId="42729C5A" w14:textId="6E0A51E8" w:rsidR="00CE670E" w:rsidRDefault="00CE670E" w:rsidP="00B43CFE">
            <w:r>
              <w:t>1,2,4,5-Tetramethylbenzen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41E50B3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7269</w:t>
            </w:r>
          </w:p>
        </w:tc>
      </w:tr>
      <w:tr w:rsidR="00CE670E" w14:paraId="2621C478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2EA1AAC2" w14:textId="77777777" w:rsidR="00CE670E" w:rsidRDefault="00CE670E" w:rsidP="00B43CFE"/>
        </w:tc>
        <w:tc>
          <w:tcPr>
            <w:tcW w:w="1620" w:type="dxa"/>
            <w:vMerge/>
          </w:tcPr>
          <w:p w14:paraId="0B20A7CD" w14:textId="77777777" w:rsidR="00CE670E" w:rsidRDefault="00CE670E" w:rsidP="00B43CFE"/>
        </w:tc>
        <w:tc>
          <w:tcPr>
            <w:tcW w:w="2970" w:type="dxa"/>
          </w:tcPr>
          <w:p w14:paraId="7ED21658" w14:textId="5C91A592" w:rsidR="00CE670E" w:rsidRDefault="00CE670E" w:rsidP="00B43CFE">
            <w:r>
              <w:t>D-Limonene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5CB03AFB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440917</w:t>
            </w:r>
          </w:p>
          <w:p w14:paraId="6FD3A9B0" w14:textId="77777777" w:rsidR="00CE670E" w:rsidRDefault="00CE670E" w:rsidP="00B43CFE"/>
        </w:tc>
      </w:tr>
      <w:tr w:rsidR="00CE670E" w14:paraId="34AAED97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787AE910" w14:textId="77777777" w:rsidR="00CE670E" w:rsidRDefault="00CE670E" w:rsidP="00B43CFE"/>
        </w:tc>
        <w:tc>
          <w:tcPr>
            <w:tcW w:w="1620" w:type="dxa"/>
            <w:vMerge/>
          </w:tcPr>
          <w:p w14:paraId="1E4BF0DE" w14:textId="77777777" w:rsidR="00CE670E" w:rsidRDefault="00CE670E" w:rsidP="00B43CFE"/>
        </w:tc>
        <w:tc>
          <w:tcPr>
            <w:tcW w:w="2970" w:type="dxa"/>
          </w:tcPr>
          <w:p w14:paraId="62643768" w14:textId="0FA839A1" w:rsidR="00CE670E" w:rsidRDefault="00CE670E" w:rsidP="00B43CFE">
            <w:r>
              <w:t>Linaloo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39AE8AEA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6549</w:t>
            </w:r>
          </w:p>
          <w:p w14:paraId="78140FB1" w14:textId="77777777" w:rsidR="00CE670E" w:rsidRDefault="00CE670E" w:rsidP="00B43CFE"/>
        </w:tc>
      </w:tr>
      <w:tr w:rsidR="00CE670E" w14:paraId="0E0A1F4F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1C69901A" w14:textId="77777777" w:rsidR="00CE670E" w:rsidRDefault="00CE670E" w:rsidP="00B43CFE"/>
        </w:tc>
        <w:tc>
          <w:tcPr>
            <w:tcW w:w="1620" w:type="dxa"/>
            <w:vMerge/>
          </w:tcPr>
          <w:p w14:paraId="18C9EB8C" w14:textId="77777777" w:rsidR="00CE670E" w:rsidRDefault="00CE670E" w:rsidP="00B43CFE"/>
        </w:tc>
        <w:tc>
          <w:tcPr>
            <w:tcW w:w="2970" w:type="dxa"/>
          </w:tcPr>
          <w:p w14:paraId="155E12E2" w14:textId="42D2CF99" w:rsidR="00CE670E" w:rsidRDefault="00CE670E" w:rsidP="00B43CFE">
            <w:r>
              <w:t>1-Nonanal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5507245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31289</w:t>
            </w:r>
          </w:p>
        </w:tc>
      </w:tr>
      <w:tr w:rsidR="00CE670E" w14:paraId="444CCBC5" w14:textId="77777777" w:rsidTr="00B43CFE">
        <w:tblPrEx>
          <w:tblLook w:val="04A0" w:firstRow="1" w:lastRow="0" w:firstColumn="1" w:lastColumn="0" w:noHBand="0" w:noVBand="1"/>
        </w:tblPrEx>
        <w:trPr>
          <w:trHeight w:val="51"/>
        </w:trPr>
        <w:tc>
          <w:tcPr>
            <w:tcW w:w="985" w:type="dxa"/>
            <w:vMerge/>
          </w:tcPr>
          <w:p w14:paraId="355FDD49" w14:textId="77777777" w:rsidR="00CE670E" w:rsidRDefault="00CE670E" w:rsidP="00B43CFE"/>
        </w:tc>
        <w:tc>
          <w:tcPr>
            <w:tcW w:w="1620" w:type="dxa"/>
            <w:vMerge/>
          </w:tcPr>
          <w:p w14:paraId="39B90D37" w14:textId="77777777" w:rsidR="00CE670E" w:rsidRDefault="00CE670E" w:rsidP="00B43CFE"/>
        </w:tc>
        <w:tc>
          <w:tcPr>
            <w:tcW w:w="2970" w:type="dxa"/>
          </w:tcPr>
          <w:p w14:paraId="0B3CCCB4" w14:textId="318BA652" w:rsidR="00CE670E" w:rsidRDefault="00CE670E" w:rsidP="00B43CFE">
            <w:r>
              <w:t>camphor</w:t>
            </w:r>
            <w:r w:rsidR="00855AAD">
              <w:fldChar w:fldCharType="begin" w:fldLock="1"/>
            </w:r>
            <w:r w:rsidR="00855AAD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3685C11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537</w:t>
            </w:r>
          </w:p>
        </w:tc>
      </w:tr>
      <w:tr w:rsidR="00CE670E" w14:paraId="1A87E99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132248C" w14:textId="77777777" w:rsidR="00CE670E" w:rsidRDefault="00CE670E" w:rsidP="00B43CFE"/>
        </w:tc>
        <w:tc>
          <w:tcPr>
            <w:tcW w:w="1620" w:type="dxa"/>
            <w:vMerge/>
          </w:tcPr>
          <w:p w14:paraId="0BB102DA" w14:textId="77777777" w:rsidR="00CE670E" w:rsidRDefault="00CE670E" w:rsidP="00B43CFE"/>
        </w:tc>
        <w:tc>
          <w:tcPr>
            <w:tcW w:w="2970" w:type="dxa"/>
          </w:tcPr>
          <w:p w14:paraId="20C71F91" w14:textId="44D3B68F" w:rsidR="00CE670E" w:rsidRDefault="00CE670E" w:rsidP="00B43CFE">
            <w:r>
              <w:t>L-Menthol</w:t>
            </w:r>
            <w:r w:rsidR="00855AAD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855AAD">
              <w:fldChar w:fldCharType="separate"/>
            </w:r>
            <w:r w:rsidR="00855AAD" w:rsidRPr="00855AAD">
              <w:rPr>
                <w:noProof/>
                <w:vertAlign w:val="superscript"/>
              </w:rPr>
              <w:t>5</w:t>
            </w:r>
            <w:r w:rsidR="00855AAD">
              <w:fldChar w:fldCharType="end"/>
            </w:r>
          </w:p>
        </w:tc>
        <w:tc>
          <w:tcPr>
            <w:tcW w:w="13388" w:type="dxa"/>
          </w:tcPr>
          <w:p w14:paraId="1212C443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6666</w:t>
            </w:r>
          </w:p>
          <w:p w14:paraId="74FFF5DC" w14:textId="77777777" w:rsidR="00CE670E" w:rsidRDefault="00CE670E" w:rsidP="00B43CFE"/>
        </w:tc>
      </w:tr>
      <w:tr w:rsidR="00CE670E" w14:paraId="2BF59CC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B1A0D11" w14:textId="77777777" w:rsidR="00CE670E" w:rsidRDefault="00CE670E" w:rsidP="00B43CFE"/>
        </w:tc>
        <w:tc>
          <w:tcPr>
            <w:tcW w:w="1620" w:type="dxa"/>
            <w:vMerge/>
          </w:tcPr>
          <w:p w14:paraId="617427A1" w14:textId="77777777" w:rsidR="00CE670E" w:rsidRDefault="00CE670E" w:rsidP="00B43CFE"/>
        </w:tc>
        <w:tc>
          <w:tcPr>
            <w:tcW w:w="2970" w:type="dxa"/>
          </w:tcPr>
          <w:p w14:paraId="40213F67" w14:textId="2C698BD1" w:rsidR="00CE670E" w:rsidRDefault="00CE670E" w:rsidP="00B43CFE">
            <w:r>
              <w:t>3-Cyclohexen-1-ol,4-methyl-1-(1-methylethyl)-, (1R)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568A2C2E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325830</w:t>
            </w:r>
          </w:p>
          <w:p w14:paraId="0DCDD1C8" w14:textId="77777777" w:rsidR="00CE670E" w:rsidRDefault="00CE670E" w:rsidP="00B43CFE"/>
        </w:tc>
      </w:tr>
      <w:tr w:rsidR="00CE670E" w14:paraId="38DD7B23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88D58B1" w14:textId="77777777" w:rsidR="00CE670E" w:rsidRDefault="00CE670E" w:rsidP="00B43CFE"/>
        </w:tc>
        <w:tc>
          <w:tcPr>
            <w:tcW w:w="1620" w:type="dxa"/>
            <w:vMerge/>
          </w:tcPr>
          <w:p w14:paraId="31902736" w14:textId="77777777" w:rsidR="00CE670E" w:rsidRDefault="00CE670E" w:rsidP="00B43CFE"/>
        </w:tc>
        <w:tc>
          <w:tcPr>
            <w:tcW w:w="2970" w:type="dxa"/>
          </w:tcPr>
          <w:p w14:paraId="023D2334" w14:textId="2D707758" w:rsidR="00CE670E" w:rsidRDefault="00CE670E" w:rsidP="00B43CFE">
            <w:r>
              <w:t>(-)-alpha-Terpineol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7E7C3A88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443162</w:t>
            </w:r>
          </w:p>
          <w:p w14:paraId="7EDE7FE5" w14:textId="77777777" w:rsidR="00CE670E" w:rsidRDefault="00CE670E" w:rsidP="00B43CFE"/>
        </w:tc>
      </w:tr>
      <w:tr w:rsidR="00CE670E" w14:paraId="2A3046EB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3C9CCCD" w14:textId="77777777" w:rsidR="00CE670E" w:rsidRDefault="00CE670E" w:rsidP="00B43CFE"/>
        </w:tc>
        <w:tc>
          <w:tcPr>
            <w:tcW w:w="1620" w:type="dxa"/>
            <w:vMerge/>
          </w:tcPr>
          <w:p w14:paraId="0FC29B35" w14:textId="77777777" w:rsidR="00CE670E" w:rsidRDefault="00CE670E" w:rsidP="00B43CFE"/>
        </w:tc>
        <w:tc>
          <w:tcPr>
            <w:tcW w:w="2970" w:type="dxa"/>
          </w:tcPr>
          <w:p w14:paraId="37C905B7" w14:textId="314FAB08" w:rsidR="00CE670E" w:rsidRDefault="00CE670E" w:rsidP="00B43CFE">
            <w:r>
              <w:t>2-Carene epoxide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35ECFF91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76910</w:t>
            </w:r>
          </w:p>
          <w:p w14:paraId="60153F75" w14:textId="77777777" w:rsidR="00CE670E" w:rsidRDefault="00CE670E" w:rsidP="00B43CFE"/>
        </w:tc>
      </w:tr>
      <w:tr w:rsidR="00CE670E" w14:paraId="424D1115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91D6FED" w14:textId="77777777" w:rsidR="00CE670E" w:rsidRDefault="00CE670E" w:rsidP="00B43CFE"/>
        </w:tc>
        <w:tc>
          <w:tcPr>
            <w:tcW w:w="1620" w:type="dxa"/>
            <w:vMerge/>
          </w:tcPr>
          <w:p w14:paraId="195BA6AD" w14:textId="77777777" w:rsidR="00CE670E" w:rsidRDefault="00CE670E" w:rsidP="00B43CFE"/>
        </w:tc>
        <w:tc>
          <w:tcPr>
            <w:tcW w:w="2970" w:type="dxa"/>
          </w:tcPr>
          <w:p w14:paraId="6C15EA93" w14:textId="4D77B626" w:rsidR="00CE670E" w:rsidRDefault="00CE670E" w:rsidP="00B43CFE">
            <w:r>
              <w:t>cis-Anethol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1FD4FE4B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637563</w:t>
            </w:r>
          </w:p>
          <w:p w14:paraId="492C4482" w14:textId="77777777" w:rsidR="00CE670E" w:rsidRDefault="00CE670E" w:rsidP="00B43CFE"/>
        </w:tc>
      </w:tr>
      <w:tr w:rsidR="00CE670E" w14:paraId="0EA4ACA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1953503" w14:textId="77777777" w:rsidR="00CE670E" w:rsidRDefault="00CE670E" w:rsidP="00B43CFE"/>
        </w:tc>
        <w:tc>
          <w:tcPr>
            <w:tcW w:w="1620" w:type="dxa"/>
            <w:vMerge/>
          </w:tcPr>
          <w:p w14:paraId="741F7A85" w14:textId="77777777" w:rsidR="00CE670E" w:rsidRDefault="00CE670E" w:rsidP="00B43CFE"/>
        </w:tc>
        <w:tc>
          <w:tcPr>
            <w:tcW w:w="2970" w:type="dxa"/>
          </w:tcPr>
          <w:p w14:paraId="76AC36A0" w14:textId="7706A188" w:rsidR="00CE670E" w:rsidRDefault="00CE670E" w:rsidP="00B43CFE">
            <w:r>
              <w:t>2-Methylnaphthalene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47B8912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7055</w:t>
            </w:r>
          </w:p>
        </w:tc>
      </w:tr>
      <w:tr w:rsidR="00CE670E" w14:paraId="264A7FD6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E815531" w14:textId="77777777" w:rsidR="00CE670E" w:rsidRDefault="00CE670E" w:rsidP="00B43CFE"/>
        </w:tc>
        <w:tc>
          <w:tcPr>
            <w:tcW w:w="1620" w:type="dxa"/>
            <w:vMerge/>
          </w:tcPr>
          <w:p w14:paraId="22AE2BAB" w14:textId="77777777" w:rsidR="00CE670E" w:rsidRDefault="00CE670E" w:rsidP="00B43CFE"/>
        </w:tc>
        <w:tc>
          <w:tcPr>
            <w:tcW w:w="2970" w:type="dxa"/>
          </w:tcPr>
          <w:p w14:paraId="0ECE040F" w14:textId="156A219E" w:rsidR="00CE670E" w:rsidRDefault="00CE670E" w:rsidP="00B43CFE">
            <w:r>
              <w:t>(E)-6,10-Dimethylundeca-5,9-dien-2-one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107E6B20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549778</w:t>
            </w:r>
          </w:p>
          <w:p w14:paraId="5CE05C87" w14:textId="77777777" w:rsidR="00CE670E" w:rsidRDefault="00CE670E" w:rsidP="00B43CFE"/>
        </w:tc>
      </w:tr>
      <w:tr w:rsidR="00CE670E" w14:paraId="0D05555C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316F196" w14:textId="77777777" w:rsidR="00CE670E" w:rsidRDefault="00CE670E" w:rsidP="00B43CFE"/>
        </w:tc>
        <w:tc>
          <w:tcPr>
            <w:tcW w:w="1620" w:type="dxa"/>
            <w:vMerge/>
          </w:tcPr>
          <w:p w14:paraId="723ECDD9" w14:textId="77777777" w:rsidR="00CE670E" w:rsidRDefault="00CE670E" w:rsidP="00B43CFE"/>
        </w:tc>
        <w:tc>
          <w:tcPr>
            <w:tcW w:w="2970" w:type="dxa"/>
          </w:tcPr>
          <w:p w14:paraId="6E6BED2C" w14:textId="31585DA0" w:rsidR="00CE670E" w:rsidRDefault="00CE670E" w:rsidP="00B43CFE">
            <w:r>
              <w:t>4-(2,6,6-Trimethyl-1-cyclohexenyl)-3-buten-2-one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3D76AE3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8014</w:t>
            </w:r>
          </w:p>
        </w:tc>
      </w:tr>
      <w:tr w:rsidR="00CE670E" w14:paraId="777992A8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0A86FCF" w14:textId="77777777" w:rsidR="00CE670E" w:rsidRDefault="00CE670E" w:rsidP="00B43CFE"/>
        </w:tc>
        <w:tc>
          <w:tcPr>
            <w:tcW w:w="1620" w:type="dxa"/>
            <w:vMerge/>
          </w:tcPr>
          <w:p w14:paraId="78D61351" w14:textId="77777777" w:rsidR="00CE670E" w:rsidRDefault="00CE670E" w:rsidP="00B43CFE"/>
        </w:tc>
        <w:tc>
          <w:tcPr>
            <w:tcW w:w="2970" w:type="dxa"/>
          </w:tcPr>
          <w:p w14:paraId="47AFF054" w14:textId="4BB9AD92" w:rsidR="00CE670E" w:rsidRDefault="00CE670E" w:rsidP="00B43CFE">
            <w:r>
              <w:t>3,7-Benzofurandiol,2,3-dihydro-2,2-dimethyl-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43A3A18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6626</w:t>
            </w:r>
          </w:p>
        </w:tc>
      </w:tr>
      <w:tr w:rsidR="00CE670E" w14:paraId="40F6F3C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DFC4194" w14:textId="77777777" w:rsidR="00CE670E" w:rsidRDefault="00CE670E" w:rsidP="00B43CFE"/>
        </w:tc>
        <w:tc>
          <w:tcPr>
            <w:tcW w:w="1620" w:type="dxa"/>
            <w:vMerge/>
          </w:tcPr>
          <w:p w14:paraId="216C78B3" w14:textId="77777777" w:rsidR="00CE670E" w:rsidRDefault="00CE670E" w:rsidP="00B43CFE"/>
        </w:tc>
        <w:tc>
          <w:tcPr>
            <w:tcW w:w="2970" w:type="dxa"/>
          </w:tcPr>
          <w:p w14:paraId="595F2BC4" w14:textId="27D62710" w:rsidR="00CE670E" w:rsidRDefault="00CE670E" w:rsidP="00B43CFE">
            <w:r>
              <w:t>Hexadecanal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331ED5A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84</w:t>
            </w:r>
          </w:p>
        </w:tc>
      </w:tr>
      <w:tr w:rsidR="00CE670E" w14:paraId="76ADBC3A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CF41002" w14:textId="77777777" w:rsidR="00CE670E" w:rsidRDefault="00CE670E" w:rsidP="00B43CFE"/>
        </w:tc>
        <w:tc>
          <w:tcPr>
            <w:tcW w:w="1620" w:type="dxa"/>
            <w:vMerge/>
          </w:tcPr>
          <w:p w14:paraId="1A170554" w14:textId="77777777" w:rsidR="00CE670E" w:rsidRDefault="00CE670E" w:rsidP="00B43CFE"/>
        </w:tc>
        <w:tc>
          <w:tcPr>
            <w:tcW w:w="2970" w:type="dxa"/>
          </w:tcPr>
          <w:p w14:paraId="003430E0" w14:textId="006ED9D6" w:rsidR="00CE670E" w:rsidRDefault="00CE670E" w:rsidP="00B43CFE">
            <w:r>
              <w:t>7-Methyl-6-tridecene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6D43AE2E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364660</w:t>
            </w:r>
          </w:p>
          <w:p w14:paraId="587E0C61" w14:textId="77777777" w:rsidR="00CE670E" w:rsidRDefault="00CE670E" w:rsidP="00B43CFE"/>
        </w:tc>
      </w:tr>
      <w:tr w:rsidR="00CE670E" w14:paraId="0C651460" w14:textId="77777777" w:rsidTr="00B43CFE">
        <w:tblPrEx>
          <w:tblLook w:val="04A0" w:firstRow="1" w:lastRow="0" w:firstColumn="1" w:lastColumn="0" w:noHBand="0" w:noVBand="1"/>
        </w:tblPrEx>
        <w:trPr>
          <w:trHeight w:val="51"/>
        </w:trPr>
        <w:tc>
          <w:tcPr>
            <w:tcW w:w="985" w:type="dxa"/>
            <w:vMerge/>
          </w:tcPr>
          <w:p w14:paraId="021AF8DB" w14:textId="77777777" w:rsidR="00CE670E" w:rsidRDefault="00CE670E" w:rsidP="00B43CFE"/>
        </w:tc>
        <w:tc>
          <w:tcPr>
            <w:tcW w:w="1620" w:type="dxa"/>
            <w:vMerge/>
          </w:tcPr>
          <w:p w14:paraId="5FC99FBB" w14:textId="77777777" w:rsidR="00CE670E" w:rsidRDefault="00CE670E" w:rsidP="00B43CFE"/>
        </w:tc>
        <w:tc>
          <w:tcPr>
            <w:tcW w:w="2970" w:type="dxa"/>
          </w:tcPr>
          <w:p w14:paraId="5501AF49" w14:textId="0EC8C847" w:rsidR="00CE670E" w:rsidRDefault="00CE670E" w:rsidP="00B43CFE">
            <w:r>
              <w:t>Cyclododecane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3CAE790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268</w:t>
            </w:r>
          </w:p>
        </w:tc>
      </w:tr>
      <w:tr w:rsidR="00CE670E" w14:paraId="7E69DF39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CCB67C4" w14:textId="77777777" w:rsidR="00CE670E" w:rsidRDefault="00CE670E" w:rsidP="00B43CFE"/>
        </w:tc>
        <w:tc>
          <w:tcPr>
            <w:tcW w:w="1620" w:type="dxa"/>
            <w:vMerge/>
          </w:tcPr>
          <w:p w14:paraId="42588938" w14:textId="77777777" w:rsidR="00CE670E" w:rsidRDefault="00CE670E" w:rsidP="00B43CFE"/>
        </w:tc>
        <w:tc>
          <w:tcPr>
            <w:tcW w:w="2970" w:type="dxa"/>
          </w:tcPr>
          <w:p w14:paraId="5994F9F7" w14:textId="584FA2F9" w:rsidR="00CE670E" w:rsidRDefault="00CE670E" w:rsidP="00B43CFE">
            <w:proofErr w:type="spellStart"/>
            <w:r>
              <w:t>Tetradecanoic</w:t>
            </w:r>
            <w:proofErr w:type="spellEnd"/>
            <w:r>
              <w:t xml:space="preserve"> acid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434663A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1005</w:t>
            </w:r>
          </w:p>
        </w:tc>
      </w:tr>
      <w:tr w:rsidR="00CE670E" w14:paraId="40692BEC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3EA57A94" w14:textId="77777777" w:rsidR="00CE670E" w:rsidRDefault="00CE670E" w:rsidP="00B43CFE"/>
        </w:tc>
        <w:tc>
          <w:tcPr>
            <w:tcW w:w="1620" w:type="dxa"/>
            <w:vMerge/>
          </w:tcPr>
          <w:p w14:paraId="6D5C56C1" w14:textId="77777777" w:rsidR="00CE670E" w:rsidRDefault="00CE670E" w:rsidP="00B43CFE"/>
        </w:tc>
        <w:tc>
          <w:tcPr>
            <w:tcW w:w="2970" w:type="dxa"/>
          </w:tcPr>
          <w:p w14:paraId="0A7925E6" w14:textId="40CAAFB8" w:rsidR="00CE670E" w:rsidRDefault="00CE670E" w:rsidP="00B43CFE">
            <w:r>
              <w:t>2-Pentadecanone,6,10,14-trimethyl-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64AF9EB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408</w:t>
            </w:r>
          </w:p>
        </w:tc>
      </w:tr>
      <w:tr w:rsidR="00CE670E" w14:paraId="6ED5AA75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DC6DB39" w14:textId="77777777" w:rsidR="00CE670E" w:rsidRDefault="00CE670E" w:rsidP="00B43CFE"/>
        </w:tc>
        <w:tc>
          <w:tcPr>
            <w:tcW w:w="1620" w:type="dxa"/>
            <w:vMerge/>
          </w:tcPr>
          <w:p w14:paraId="70D4CF0E" w14:textId="77777777" w:rsidR="00CE670E" w:rsidRDefault="00CE670E" w:rsidP="00B43CFE"/>
        </w:tc>
        <w:tc>
          <w:tcPr>
            <w:tcW w:w="2970" w:type="dxa"/>
          </w:tcPr>
          <w:p w14:paraId="2F183284" w14:textId="4321A2D2" w:rsidR="00CE670E" w:rsidRDefault="00CE670E" w:rsidP="00B43CFE">
            <w:r>
              <w:t>Pentadecanoic acid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4E56B11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3849</w:t>
            </w:r>
          </w:p>
        </w:tc>
      </w:tr>
      <w:tr w:rsidR="00CE670E" w14:paraId="56C9F849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5F92D30" w14:textId="77777777" w:rsidR="00CE670E" w:rsidRDefault="00CE670E" w:rsidP="00B43CFE"/>
        </w:tc>
        <w:tc>
          <w:tcPr>
            <w:tcW w:w="1620" w:type="dxa"/>
            <w:vMerge/>
          </w:tcPr>
          <w:p w14:paraId="13474675" w14:textId="77777777" w:rsidR="00CE670E" w:rsidRDefault="00CE670E" w:rsidP="00B43CFE"/>
        </w:tc>
        <w:tc>
          <w:tcPr>
            <w:tcW w:w="2970" w:type="dxa"/>
          </w:tcPr>
          <w:p w14:paraId="3066BCF0" w14:textId="794468C1" w:rsidR="00CE670E" w:rsidRDefault="00CE670E" w:rsidP="00B43CFE">
            <w:r>
              <w:t>6-Tetradecyne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706B132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38027</w:t>
            </w:r>
          </w:p>
        </w:tc>
      </w:tr>
      <w:tr w:rsidR="00CE670E" w14:paraId="1FE613F2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D46E8F4" w14:textId="77777777" w:rsidR="00CE670E" w:rsidRDefault="00CE670E" w:rsidP="00B43CFE"/>
        </w:tc>
        <w:tc>
          <w:tcPr>
            <w:tcW w:w="1620" w:type="dxa"/>
            <w:vMerge/>
          </w:tcPr>
          <w:p w14:paraId="4463A9B7" w14:textId="77777777" w:rsidR="00CE670E" w:rsidRDefault="00CE670E" w:rsidP="00B43CFE"/>
        </w:tc>
        <w:tc>
          <w:tcPr>
            <w:tcW w:w="2970" w:type="dxa"/>
          </w:tcPr>
          <w:p w14:paraId="3E72997D" w14:textId="6EF56AB5" w:rsidR="00CE670E" w:rsidRDefault="00CE670E" w:rsidP="00B43CFE">
            <w:r>
              <w:t>9,12,15-Octadecatrien-1-ol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4D77193D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367327</w:t>
            </w:r>
          </w:p>
          <w:p w14:paraId="6D102847" w14:textId="77777777" w:rsidR="00CE670E" w:rsidRDefault="00CE670E" w:rsidP="00B43CFE"/>
        </w:tc>
      </w:tr>
      <w:tr w:rsidR="00CE670E" w14:paraId="591BBDD9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897F0F9" w14:textId="77777777" w:rsidR="00CE670E" w:rsidRDefault="00CE670E" w:rsidP="00B43CFE"/>
        </w:tc>
        <w:tc>
          <w:tcPr>
            <w:tcW w:w="1620" w:type="dxa"/>
            <w:vMerge/>
          </w:tcPr>
          <w:p w14:paraId="580453ED" w14:textId="77777777" w:rsidR="00CE670E" w:rsidRDefault="00CE670E" w:rsidP="00B43CFE"/>
        </w:tc>
        <w:tc>
          <w:tcPr>
            <w:tcW w:w="2970" w:type="dxa"/>
          </w:tcPr>
          <w:p w14:paraId="39149246" w14:textId="6436198F" w:rsidR="00CE670E" w:rsidRDefault="00CE670E" w:rsidP="00B43CFE">
            <w:r>
              <w:t>6,10,14-Trimethyl-5,9,13-pentadecatrien-2-one</w:t>
            </w:r>
            <w:r w:rsidR="0031004C">
              <w:fldChar w:fldCharType="begin" w:fldLock="1"/>
            </w:r>
            <w:r w:rsidR="0031004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653C65D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711945</w:t>
            </w:r>
          </w:p>
        </w:tc>
      </w:tr>
      <w:tr w:rsidR="00CE670E" w14:paraId="5C24A760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84F1862" w14:textId="77777777" w:rsidR="00CE670E" w:rsidRDefault="00CE670E" w:rsidP="00B43CFE"/>
        </w:tc>
        <w:tc>
          <w:tcPr>
            <w:tcW w:w="1620" w:type="dxa"/>
            <w:vMerge/>
          </w:tcPr>
          <w:p w14:paraId="2D672651" w14:textId="77777777" w:rsidR="00CE670E" w:rsidRDefault="00CE670E" w:rsidP="00B43CFE"/>
        </w:tc>
        <w:tc>
          <w:tcPr>
            <w:tcW w:w="2970" w:type="dxa"/>
          </w:tcPr>
          <w:p w14:paraId="6935CC89" w14:textId="219982BE" w:rsidR="00CE670E" w:rsidRDefault="00CE670E" w:rsidP="00B43CFE">
            <w:r>
              <w:t>Methyl hexadecanoate</w:t>
            </w:r>
            <w:r w:rsidR="0031004C">
              <w:fldChar w:fldCharType="begin" w:fldLock="1"/>
            </w:r>
            <w:r w:rsidR="001316D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31004C">
              <w:fldChar w:fldCharType="separate"/>
            </w:r>
            <w:r w:rsidR="0031004C" w:rsidRPr="0031004C">
              <w:rPr>
                <w:noProof/>
                <w:vertAlign w:val="superscript"/>
              </w:rPr>
              <w:t>5</w:t>
            </w:r>
            <w:r w:rsidR="0031004C">
              <w:fldChar w:fldCharType="end"/>
            </w:r>
          </w:p>
        </w:tc>
        <w:tc>
          <w:tcPr>
            <w:tcW w:w="13388" w:type="dxa"/>
          </w:tcPr>
          <w:p w14:paraId="4FF49F2D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8181</w:t>
            </w:r>
          </w:p>
          <w:p w14:paraId="768B6167" w14:textId="77777777" w:rsidR="00CE670E" w:rsidRDefault="00CE670E" w:rsidP="00B43CFE"/>
        </w:tc>
      </w:tr>
      <w:tr w:rsidR="00CE670E" w14:paraId="07D11FA1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535EA91" w14:textId="77777777" w:rsidR="00CE670E" w:rsidRDefault="00CE670E" w:rsidP="00B43CFE"/>
        </w:tc>
        <w:tc>
          <w:tcPr>
            <w:tcW w:w="1620" w:type="dxa"/>
            <w:vMerge/>
          </w:tcPr>
          <w:p w14:paraId="0074643E" w14:textId="77777777" w:rsidR="00CE670E" w:rsidRDefault="00CE670E" w:rsidP="00B43CFE"/>
        </w:tc>
        <w:tc>
          <w:tcPr>
            <w:tcW w:w="2970" w:type="dxa"/>
          </w:tcPr>
          <w:p w14:paraId="0C364E68" w14:textId="363C20F8" w:rsidR="00CE670E" w:rsidRDefault="00CE670E" w:rsidP="00B43CFE">
            <w:r>
              <w:t>9-Hexadecenoic acid</w:t>
            </w:r>
            <w:r w:rsidR="001316DC">
              <w:fldChar w:fldCharType="begin" w:fldLock="1"/>
            </w:r>
            <w:r w:rsidR="001316D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1316DC">
              <w:fldChar w:fldCharType="separate"/>
            </w:r>
            <w:r w:rsidR="001316DC" w:rsidRPr="001316DC">
              <w:rPr>
                <w:noProof/>
                <w:vertAlign w:val="superscript"/>
              </w:rPr>
              <w:t>5</w:t>
            </w:r>
            <w:r w:rsidR="001316DC">
              <w:fldChar w:fldCharType="end"/>
            </w:r>
          </w:p>
        </w:tc>
        <w:tc>
          <w:tcPr>
            <w:tcW w:w="13388" w:type="dxa"/>
          </w:tcPr>
          <w:p w14:paraId="1A6AA1E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2745</w:t>
            </w:r>
          </w:p>
        </w:tc>
      </w:tr>
      <w:tr w:rsidR="00CE670E" w14:paraId="197D3839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CB70803" w14:textId="77777777" w:rsidR="00CE670E" w:rsidRDefault="00CE670E" w:rsidP="00B43CFE"/>
        </w:tc>
        <w:tc>
          <w:tcPr>
            <w:tcW w:w="1620" w:type="dxa"/>
            <w:vMerge/>
          </w:tcPr>
          <w:p w14:paraId="14BB5D35" w14:textId="77777777" w:rsidR="00CE670E" w:rsidRDefault="00CE670E" w:rsidP="00B43CFE"/>
        </w:tc>
        <w:tc>
          <w:tcPr>
            <w:tcW w:w="2970" w:type="dxa"/>
          </w:tcPr>
          <w:p w14:paraId="72F36ABB" w14:textId="44254437" w:rsidR="00CE670E" w:rsidRDefault="00CE670E" w:rsidP="00B43CFE">
            <w:r>
              <w:t>3,7,11,15-Tetramethyl-1-hexadecen-3-ol</w:t>
            </w:r>
            <w:r w:rsidR="001316DC">
              <w:fldChar w:fldCharType="begin" w:fldLock="1"/>
            </w:r>
            <w:r w:rsidR="001316D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1316DC">
              <w:fldChar w:fldCharType="separate"/>
            </w:r>
            <w:r w:rsidR="001316DC" w:rsidRPr="001316DC">
              <w:rPr>
                <w:noProof/>
                <w:vertAlign w:val="superscript"/>
              </w:rPr>
              <w:t>5</w:t>
            </w:r>
            <w:r w:rsidR="001316DC">
              <w:fldChar w:fldCharType="end"/>
            </w:r>
          </w:p>
        </w:tc>
        <w:tc>
          <w:tcPr>
            <w:tcW w:w="13388" w:type="dxa"/>
          </w:tcPr>
          <w:p w14:paraId="7F5275C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453</w:t>
            </w:r>
          </w:p>
        </w:tc>
      </w:tr>
      <w:tr w:rsidR="00CE670E" w14:paraId="5F600ABC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3E2AFF5" w14:textId="77777777" w:rsidR="00CE670E" w:rsidRDefault="00CE670E" w:rsidP="00B43CFE"/>
        </w:tc>
        <w:tc>
          <w:tcPr>
            <w:tcW w:w="1620" w:type="dxa"/>
            <w:vMerge/>
          </w:tcPr>
          <w:p w14:paraId="5A852E42" w14:textId="77777777" w:rsidR="00CE670E" w:rsidRDefault="00CE670E" w:rsidP="00B43CFE"/>
        </w:tc>
        <w:tc>
          <w:tcPr>
            <w:tcW w:w="2970" w:type="dxa"/>
          </w:tcPr>
          <w:p w14:paraId="424C7550" w14:textId="7E105114" w:rsidR="00CE670E" w:rsidRDefault="00CE670E" w:rsidP="00B43CFE">
            <w:r>
              <w:t>Undecan-4-olide</w:t>
            </w:r>
            <w:r w:rsidR="001316DC">
              <w:fldChar w:fldCharType="begin" w:fldLock="1"/>
            </w:r>
            <w:r w:rsidR="001316D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1316DC">
              <w:fldChar w:fldCharType="separate"/>
            </w:r>
            <w:r w:rsidR="001316DC" w:rsidRPr="001316DC">
              <w:rPr>
                <w:noProof/>
                <w:vertAlign w:val="superscript"/>
              </w:rPr>
              <w:t>5</w:t>
            </w:r>
            <w:r w:rsidR="001316DC">
              <w:fldChar w:fldCharType="end"/>
            </w:r>
          </w:p>
        </w:tc>
        <w:tc>
          <w:tcPr>
            <w:tcW w:w="13388" w:type="dxa"/>
          </w:tcPr>
          <w:p w14:paraId="0A3D6804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7714</w:t>
            </w:r>
          </w:p>
          <w:p w14:paraId="70CC0EC8" w14:textId="77777777" w:rsidR="00CE670E" w:rsidRDefault="00CE670E" w:rsidP="00B43CFE"/>
        </w:tc>
      </w:tr>
      <w:tr w:rsidR="00CE670E" w14:paraId="5D8EEFAB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288C6B6" w14:textId="77777777" w:rsidR="00CE670E" w:rsidRDefault="00CE670E" w:rsidP="00B43CFE"/>
        </w:tc>
        <w:tc>
          <w:tcPr>
            <w:tcW w:w="1620" w:type="dxa"/>
            <w:vMerge/>
          </w:tcPr>
          <w:p w14:paraId="543BE39F" w14:textId="77777777" w:rsidR="00CE670E" w:rsidRDefault="00CE670E" w:rsidP="00B43CFE"/>
        </w:tc>
        <w:tc>
          <w:tcPr>
            <w:tcW w:w="2970" w:type="dxa"/>
          </w:tcPr>
          <w:p w14:paraId="18982AC0" w14:textId="6AEAE54D" w:rsidR="00CE670E" w:rsidRDefault="00CE670E" w:rsidP="00B43CFE">
            <w:r>
              <w:t>Phytol</w:t>
            </w:r>
            <w:r w:rsidR="001316DC">
              <w:fldChar w:fldCharType="begin" w:fldLock="1"/>
            </w:r>
            <w:r w:rsidR="001316D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1316DC">
              <w:fldChar w:fldCharType="separate"/>
            </w:r>
            <w:r w:rsidR="001316DC" w:rsidRPr="001316DC">
              <w:rPr>
                <w:noProof/>
                <w:vertAlign w:val="superscript"/>
              </w:rPr>
              <w:t>5</w:t>
            </w:r>
            <w:r w:rsidR="001316DC">
              <w:fldChar w:fldCharType="end"/>
            </w:r>
          </w:p>
        </w:tc>
        <w:tc>
          <w:tcPr>
            <w:tcW w:w="13388" w:type="dxa"/>
          </w:tcPr>
          <w:p w14:paraId="20ACC605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280435</w:t>
            </w:r>
          </w:p>
          <w:p w14:paraId="1F355F1F" w14:textId="77777777" w:rsidR="00CE670E" w:rsidRDefault="00CE670E" w:rsidP="00B43CFE"/>
        </w:tc>
      </w:tr>
      <w:tr w:rsidR="00CE670E" w14:paraId="669D8AB8" w14:textId="77777777" w:rsidTr="00B43CFE">
        <w:tblPrEx>
          <w:tblLook w:val="04A0" w:firstRow="1" w:lastRow="0" w:firstColumn="1" w:lastColumn="0" w:noHBand="0" w:noVBand="1"/>
        </w:tblPrEx>
        <w:trPr>
          <w:trHeight w:val="93"/>
        </w:trPr>
        <w:tc>
          <w:tcPr>
            <w:tcW w:w="985" w:type="dxa"/>
            <w:vMerge/>
          </w:tcPr>
          <w:p w14:paraId="4F8D50EE" w14:textId="77777777" w:rsidR="00CE670E" w:rsidRDefault="00CE670E" w:rsidP="00B43CFE"/>
        </w:tc>
        <w:tc>
          <w:tcPr>
            <w:tcW w:w="1620" w:type="dxa"/>
            <w:vMerge/>
          </w:tcPr>
          <w:p w14:paraId="7B66A42E" w14:textId="77777777" w:rsidR="00CE670E" w:rsidRDefault="00CE670E" w:rsidP="00B43CFE"/>
        </w:tc>
        <w:tc>
          <w:tcPr>
            <w:tcW w:w="2970" w:type="dxa"/>
          </w:tcPr>
          <w:p w14:paraId="2BB5843B" w14:textId="23B2B6E1" w:rsidR="00CE670E" w:rsidRDefault="00CE670E" w:rsidP="00B43CFE">
            <w:r>
              <w:t>Linoleic acid</w:t>
            </w:r>
            <w:r w:rsidR="001316DC">
              <w:fldChar w:fldCharType="begin" w:fldLock="1"/>
            </w:r>
            <w:r w:rsidR="001316D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1316DC">
              <w:fldChar w:fldCharType="separate"/>
            </w:r>
            <w:r w:rsidR="001316DC" w:rsidRPr="001316DC">
              <w:rPr>
                <w:noProof/>
                <w:vertAlign w:val="superscript"/>
              </w:rPr>
              <w:t>5</w:t>
            </w:r>
            <w:r w:rsidR="001316DC">
              <w:fldChar w:fldCharType="end"/>
            </w:r>
          </w:p>
          <w:p w14:paraId="6D9E874D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</w:r>
          </w:p>
        </w:tc>
        <w:tc>
          <w:tcPr>
            <w:tcW w:w="13388" w:type="dxa"/>
          </w:tcPr>
          <w:p w14:paraId="75B973D4" w14:textId="77777777" w:rsidR="00CE670E" w:rsidRDefault="00CE670E" w:rsidP="00B43CFE">
            <w:r>
              <w:rPr>
                <w:rFonts w:ascii="Segoe UI" w:hAnsi="Segoe UI" w:cs="Segoe UI"/>
                <w:color w:val="212121"/>
              </w:rPr>
              <w:t>5280450</w:t>
            </w:r>
          </w:p>
        </w:tc>
      </w:tr>
      <w:tr w:rsidR="00CE670E" w14:paraId="74E38216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44DF94AD" w14:textId="77777777" w:rsidR="00CE670E" w:rsidRDefault="00CE670E" w:rsidP="00B43CFE"/>
        </w:tc>
        <w:tc>
          <w:tcPr>
            <w:tcW w:w="1620" w:type="dxa"/>
            <w:vMerge/>
          </w:tcPr>
          <w:p w14:paraId="505796E6" w14:textId="77777777" w:rsidR="00CE670E" w:rsidRDefault="00CE670E" w:rsidP="00B43CFE"/>
        </w:tc>
        <w:tc>
          <w:tcPr>
            <w:tcW w:w="2970" w:type="dxa"/>
          </w:tcPr>
          <w:p w14:paraId="4B44DE87" w14:textId="61FD983F" w:rsidR="00CE670E" w:rsidRDefault="00CE670E" w:rsidP="00B43CFE">
            <w:r>
              <w:t>Oleic acid</w:t>
            </w:r>
            <w:r w:rsidR="001316DC">
              <w:fldChar w:fldCharType="begin" w:fldLock="1"/>
            </w:r>
            <w:r w:rsidR="001316D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1316DC">
              <w:fldChar w:fldCharType="separate"/>
            </w:r>
            <w:r w:rsidR="001316DC" w:rsidRPr="001316DC">
              <w:rPr>
                <w:noProof/>
                <w:vertAlign w:val="superscript"/>
              </w:rPr>
              <w:t>5</w:t>
            </w:r>
            <w:r w:rsidR="001316DC">
              <w:fldChar w:fldCharType="end"/>
            </w:r>
          </w:p>
        </w:tc>
        <w:tc>
          <w:tcPr>
            <w:tcW w:w="13388" w:type="dxa"/>
          </w:tcPr>
          <w:p w14:paraId="2C19CD3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5639</w:t>
            </w:r>
          </w:p>
        </w:tc>
      </w:tr>
      <w:tr w:rsidR="00CE670E" w14:paraId="6EFA6CD7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57027988" w14:textId="77777777" w:rsidR="00CE670E" w:rsidRDefault="00CE670E" w:rsidP="00B43CFE"/>
        </w:tc>
        <w:tc>
          <w:tcPr>
            <w:tcW w:w="1620" w:type="dxa"/>
            <w:vMerge/>
          </w:tcPr>
          <w:p w14:paraId="14FD33D8" w14:textId="77777777" w:rsidR="00CE670E" w:rsidRDefault="00CE670E" w:rsidP="00B43CFE"/>
        </w:tc>
        <w:tc>
          <w:tcPr>
            <w:tcW w:w="2970" w:type="dxa"/>
          </w:tcPr>
          <w:p w14:paraId="50BAAC5A" w14:textId="1A6FDA11" w:rsidR="00CE670E" w:rsidRDefault="00CE670E" w:rsidP="00B43CFE">
            <w:r>
              <w:t>2,6,10,14,18,22-tetracosahexaene</w:t>
            </w:r>
            <w:r w:rsidR="001316DC">
              <w:fldChar w:fldCharType="begin" w:fldLock="1"/>
            </w:r>
            <w:r w:rsidR="001316D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1316DC">
              <w:fldChar w:fldCharType="separate"/>
            </w:r>
            <w:r w:rsidR="001316DC" w:rsidRPr="001316DC">
              <w:rPr>
                <w:noProof/>
                <w:vertAlign w:val="superscript"/>
              </w:rPr>
              <w:t>5</w:t>
            </w:r>
            <w:r w:rsidR="001316DC">
              <w:fldChar w:fldCharType="end"/>
            </w:r>
          </w:p>
        </w:tc>
        <w:tc>
          <w:tcPr>
            <w:tcW w:w="13388" w:type="dxa"/>
          </w:tcPr>
          <w:p w14:paraId="2472CC18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7417215</w:t>
            </w:r>
          </w:p>
          <w:p w14:paraId="630C6E90" w14:textId="77777777" w:rsidR="00CE670E" w:rsidRDefault="00CE670E" w:rsidP="00B43CFE"/>
        </w:tc>
      </w:tr>
      <w:tr w:rsidR="00CE670E" w14:paraId="62952094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182E6ED7" w14:textId="77777777" w:rsidR="00CE670E" w:rsidRDefault="00CE670E" w:rsidP="00B43CFE"/>
        </w:tc>
        <w:tc>
          <w:tcPr>
            <w:tcW w:w="1620" w:type="dxa"/>
            <w:vMerge/>
          </w:tcPr>
          <w:p w14:paraId="485EF5F6" w14:textId="77777777" w:rsidR="00CE670E" w:rsidRDefault="00CE670E" w:rsidP="00B43CFE"/>
        </w:tc>
        <w:tc>
          <w:tcPr>
            <w:tcW w:w="2970" w:type="dxa"/>
          </w:tcPr>
          <w:p w14:paraId="7E0EBF9F" w14:textId="28B482FF" w:rsidR="00CE670E" w:rsidRDefault="00CE670E" w:rsidP="00B43CFE">
            <w:r>
              <w:t>1,4-Xylene</w:t>
            </w:r>
            <w:r w:rsidR="001316DC">
              <w:fldChar w:fldCharType="begin" w:fldLock="1"/>
            </w:r>
            <w:r w:rsidR="001316D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1316DC">
              <w:fldChar w:fldCharType="separate"/>
            </w:r>
            <w:r w:rsidR="001316DC" w:rsidRPr="001316DC">
              <w:rPr>
                <w:noProof/>
                <w:vertAlign w:val="superscript"/>
              </w:rPr>
              <w:t>5</w:t>
            </w:r>
            <w:r w:rsidR="001316DC">
              <w:fldChar w:fldCharType="end"/>
            </w:r>
          </w:p>
        </w:tc>
        <w:tc>
          <w:tcPr>
            <w:tcW w:w="13388" w:type="dxa"/>
          </w:tcPr>
          <w:p w14:paraId="16DA2E20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7809</w:t>
            </w:r>
          </w:p>
          <w:p w14:paraId="4B2842BD" w14:textId="77777777" w:rsidR="00CE670E" w:rsidRDefault="00CE670E" w:rsidP="00B43CFE"/>
        </w:tc>
      </w:tr>
      <w:tr w:rsidR="00CE670E" w14:paraId="7D27F3E5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0E0FB864" w14:textId="77777777" w:rsidR="00CE670E" w:rsidRDefault="00CE670E" w:rsidP="00B43CFE"/>
        </w:tc>
        <w:tc>
          <w:tcPr>
            <w:tcW w:w="1620" w:type="dxa"/>
            <w:vMerge/>
          </w:tcPr>
          <w:p w14:paraId="0C219A04" w14:textId="77777777" w:rsidR="00CE670E" w:rsidRDefault="00CE670E" w:rsidP="00B43CFE"/>
        </w:tc>
        <w:tc>
          <w:tcPr>
            <w:tcW w:w="2970" w:type="dxa"/>
          </w:tcPr>
          <w:p w14:paraId="001E3C16" w14:textId="3691FC96" w:rsidR="00CE670E" w:rsidRDefault="00CE670E" w:rsidP="00B43CFE">
            <w:r>
              <w:t>(1S)-(-)-alpha-Pinene</w:t>
            </w:r>
            <w:r w:rsidR="001316DC">
              <w:fldChar w:fldCharType="begin" w:fldLock="1"/>
            </w:r>
            <w:r w:rsidR="001316D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1316DC">
              <w:fldChar w:fldCharType="separate"/>
            </w:r>
            <w:r w:rsidR="001316DC" w:rsidRPr="001316DC">
              <w:rPr>
                <w:noProof/>
                <w:vertAlign w:val="superscript"/>
              </w:rPr>
              <w:t>5</w:t>
            </w:r>
            <w:r w:rsidR="001316DC">
              <w:fldChar w:fldCharType="end"/>
            </w:r>
          </w:p>
        </w:tc>
        <w:tc>
          <w:tcPr>
            <w:tcW w:w="13388" w:type="dxa"/>
          </w:tcPr>
          <w:p w14:paraId="22F3C70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0968</w:t>
            </w:r>
          </w:p>
        </w:tc>
      </w:tr>
      <w:tr w:rsidR="00CE670E" w14:paraId="144AD6B7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00C48CEF" w14:textId="77777777" w:rsidR="00CE670E" w:rsidRDefault="00CE670E" w:rsidP="00B43CFE"/>
        </w:tc>
        <w:tc>
          <w:tcPr>
            <w:tcW w:w="1620" w:type="dxa"/>
            <w:vMerge/>
          </w:tcPr>
          <w:p w14:paraId="0F5F604E" w14:textId="77777777" w:rsidR="00CE670E" w:rsidRDefault="00CE670E" w:rsidP="00B43CFE"/>
        </w:tc>
        <w:tc>
          <w:tcPr>
            <w:tcW w:w="2970" w:type="dxa"/>
          </w:tcPr>
          <w:p w14:paraId="58FE3BA5" w14:textId="03D9FF09" w:rsidR="00CE670E" w:rsidRDefault="00CE670E" w:rsidP="00B43CFE">
            <w:r>
              <w:t>2-Pentylfuran</w:t>
            </w:r>
            <w:r w:rsidR="001316DC">
              <w:fldChar w:fldCharType="begin" w:fldLock="1"/>
            </w:r>
            <w:r w:rsidR="001316D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1316DC">
              <w:fldChar w:fldCharType="separate"/>
            </w:r>
            <w:r w:rsidR="001316DC" w:rsidRPr="001316DC">
              <w:rPr>
                <w:noProof/>
                <w:vertAlign w:val="superscript"/>
              </w:rPr>
              <w:t>5</w:t>
            </w:r>
            <w:r w:rsidR="001316DC">
              <w:fldChar w:fldCharType="end"/>
            </w:r>
          </w:p>
        </w:tc>
        <w:tc>
          <w:tcPr>
            <w:tcW w:w="13388" w:type="dxa"/>
          </w:tcPr>
          <w:p w14:paraId="2C430DD5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9602</w:t>
            </w:r>
          </w:p>
          <w:p w14:paraId="2376814B" w14:textId="77777777" w:rsidR="00CE670E" w:rsidRDefault="00CE670E" w:rsidP="00B43CFE"/>
        </w:tc>
      </w:tr>
      <w:tr w:rsidR="00CE670E" w14:paraId="525DA21F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161BF45D" w14:textId="77777777" w:rsidR="00CE670E" w:rsidRDefault="00CE670E" w:rsidP="00B43CFE"/>
        </w:tc>
        <w:tc>
          <w:tcPr>
            <w:tcW w:w="1620" w:type="dxa"/>
            <w:vMerge/>
          </w:tcPr>
          <w:p w14:paraId="497A4B02" w14:textId="77777777" w:rsidR="00CE670E" w:rsidRDefault="00CE670E" w:rsidP="00B43CFE"/>
        </w:tc>
        <w:tc>
          <w:tcPr>
            <w:tcW w:w="2970" w:type="dxa"/>
          </w:tcPr>
          <w:p w14:paraId="739C608B" w14:textId="4E1FE4A2" w:rsidR="00CE670E" w:rsidRDefault="00CE670E" w:rsidP="00B43CFE">
            <w:r>
              <w:t>D-Limonene</w:t>
            </w:r>
            <w:r w:rsidR="001316DC">
              <w:fldChar w:fldCharType="begin" w:fldLock="1"/>
            </w:r>
            <w:r w:rsidR="001316DC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1316DC">
              <w:fldChar w:fldCharType="separate"/>
            </w:r>
            <w:r w:rsidR="001316DC" w:rsidRPr="001316DC">
              <w:rPr>
                <w:noProof/>
                <w:vertAlign w:val="superscript"/>
              </w:rPr>
              <w:t>5</w:t>
            </w:r>
            <w:r w:rsidR="001316DC">
              <w:fldChar w:fldCharType="end"/>
            </w:r>
          </w:p>
        </w:tc>
        <w:tc>
          <w:tcPr>
            <w:tcW w:w="13388" w:type="dxa"/>
          </w:tcPr>
          <w:p w14:paraId="5130A60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0917</w:t>
            </w:r>
          </w:p>
        </w:tc>
      </w:tr>
      <w:tr w:rsidR="00CE670E" w14:paraId="2C2EAC40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6D2161B7" w14:textId="77777777" w:rsidR="00CE670E" w:rsidRDefault="00CE670E" w:rsidP="00B43CFE"/>
        </w:tc>
        <w:tc>
          <w:tcPr>
            <w:tcW w:w="1620" w:type="dxa"/>
            <w:vMerge/>
          </w:tcPr>
          <w:p w14:paraId="34AE9D3F" w14:textId="77777777" w:rsidR="00CE670E" w:rsidRDefault="00CE670E" w:rsidP="00B43CFE"/>
        </w:tc>
        <w:tc>
          <w:tcPr>
            <w:tcW w:w="2970" w:type="dxa"/>
          </w:tcPr>
          <w:p w14:paraId="29D345CA" w14:textId="116744F2" w:rsidR="00CE670E" w:rsidRDefault="00CE670E" w:rsidP="00B43CFE">
            <w:r>
              <w:t>Eucalyptol</w:t>
            </w:r>
            <w:r w:rsidR="001316DC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1316DC">
              <w:fldChar w:fldCharType="separate"/>
            </w:r>
            <w:r w:rsidR="001316DC" w:rsidRPr="001316DC">
              <w:rPr>
                <w:noProof/>
                <w:vertAlign w:val="superscript"/>
              </w:rPr>
              <w:t>5</w:t>
            </w:r>
            <w:r w:rsidR="001316DC">
              <w:fldChar w:fldCharType="end"/>
            </w:r>
          </w:p>
        </w:tc>
        <w:tc>
          <w:tcPr>
            <w:tcW w:w="13388" w:type="dxa"/>
          </w:tcPr>
          <w:p w14:paraId="2929304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758</w:t>
            </w:r>
          </w:p>
        </w:tc>
      </w:tr>
      <w:tr w:rsidR="00CE670E" w14:paraId="78C26600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1592E885" w14:textId="77777777" w:rsidR="00CE670E" w:rsidRDefault="00CE670E" w:rsidP="00B43CFE"/>
        </w:tc>
        <w:tc>
          <w:tcPr>
            <w:tcW w:w="1620" w:type="dxa"/>
            <w:vMerge/>
          </w:tcPr>
          <w:p w14:paraId="3FEF04EB" w14:textId="77777777" w:rsidR="00CE670E" w:rsidRDefault="00CE670E" w:rsidP="00B43CFE"/>
        </w:tc>
        <w:tc>
          <w:tcPr>
            <w:tcW w:w="2970" w:type="dxa"/>
          </w:tcPr>
          <w:p w14:paraId="4F9C739A" w14:textId="37E51D9E" w:rsidR="00CE670E" w:rsidRDefault="00CE670E" w:rsidP="00B43CFE">
            <w:r>
              <w:t>l-Caryophyllene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400BB8AE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281515</w:t>
            </w:r>
          </w:p>
          <w:p w14:paraId="1CB8CDF8" w14:textId="77777777" w:rsidR="00CE670E" w:rsidRDefault="00CE670E" w:rsidP="00B43CFE"/>
        </w:tc>
      </w:tr>
      <w:tr w:rsidR="00CE670E" w14:paraId="39B0BC52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54D01612" w14:textId="77777777" w:rsidR="00CE670E" w:rsidRDefault="00CE670E" w:rsidP="00B43CFE"/>
        </w:tc>
        <w:tc>
          <w:tcPr>
            <w:tcW w:w="1620" w:type="dxa"/>
            <w:vMerge/>
          </w:tcPr>
          <w:p w14:paraId="4DEB84FC" w14:textId="77777777" w:rsidR="00CE670E" w:rsidRDefault="00CE670E" w:rsidP="00B43CFE"/>
        </w:tc>
        <w:tc>
          <w:tcPr>
            <w:tcW w:w="2970" w:type="dxa"/>
          </w:tcPr>
          <w:p w14:paraId="5F598638" w14:textId="1CF629DB" w:rsidR="00CE670E" w:rsidRDefault="00CE670E" w:rsidP="00B43CFE">
            <w:r>
              <w:t>(E)-6,10-Dimethylundeca-5,9-dien-2-one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087F07E9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549778</w:t>
            </w:r>
          </w:p>
          <w:p w14:paraId="0C5F28E6" w14:textId="77777777" w:rsidR="00CE670E" w:rsidRDefault="00CE670E" w:rsidP="00B43CFE"/>
        </w:tc>
      </w:tr>
      <w:tr w:rsidR="00CE670E" w14:paraId="5263FBCF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4C357B8B" w14:textId="77777777" w:rsidR="00CE670E" w:rsidRDefault="00CE670E" w:rsidP="00B43CFE"/>
        </w:tc>
        <w:tc>
          <w:tcPr>
            <w:tcW w:w="1620" w:type="dxa"/>
            <w:vMerge/>
          </w:tcPr>
          <w:p w14:paraId="3AD15099" w14:textId="77777777" w:rsidR="00CE670E" w:rsidRDefault="00CE670E" w:rsidP="00B43CFE"/>
        </w:tc>
        <w:tc>
          <w:tcPr>
            <w:tcW w:w="2970" w:type="dxa"/>
          </w:tcPr>
          <w:p w14:paraId="0B0DD3E7" w14:textId="270BE38B" w:rsidR="00CE670E" w:rsidRDefault="00CE670E" w:rsidP="00B43CFE">
            <w:r>
              <w:t>a-Caryophyllene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2C8701F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508206</w:t>
            </w:r>
          </w:p>
        </w:tc>
      </w:tr>
      <w:tr w:rsidR="00CE670E" w14:paraId="41AC6DE1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60C0172E" w14:textId="77777777" w:rsidR="00CE670E" w:rsidRDefault="00CE670E" w:rsidP="00B43CFE"/>
        </w:tc>
        <w:tc>
          <w:tcPr>
            <w:tcW w:w="1620" w:type="dxa"/>
            <w:vMerge/>
          </w:tcPr>
          <w:p w14:paraId="44461787" w14:textId="77777777" w:rsidR="00CE670E" w:rsidRDefault="00CE670E" w:rsidP="00B43CFE"/>
        </w:tc>
        <w:tc>
          <w:tcPr>
            <w:tcW w:w="2970" w:type="dxa"/>
          </w:tcPr>
          <w:p w14:paraId="50016B63" w14:textId="113BEC28" w:rsidR="00CE670E" w:rsidRDefault="00CE670E" w:rsidP="00B43CFE">
            <w:r>
              <w:t>2H-1-Benzopyran,7-methoxy-2,2-dimethyl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61818A8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8619</w:t>
            </w:r>
          </w:p>
        </w:tc>
      </w:tr>
      <w:tr w:rsidR="00CE670E" w14:paraId="0327D590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0F002EDA" w14:textId="77777777" w:rsidR="00CE670E" w:rsidRDefault="00CE670E" w:rsidP="00B43CFE"/>
        </w:tc>
        <w:tc>
          <w:tcPr>
            <w:tcW w:w="1620" w:type="dxa"/>
            <w:vMerge/>
          </w:tcPr>
          <w:p w14:paraId="15121A12" w14:textId="77777777" w:rsidR="00CE670E" w:rsidRDefault="00CE670E" w:rsidP="00B43CFE"/>
        </w:tc>
        <w:tc>
          <w:tcPr>
            <w:tcW w:w="2970" w:type="dxa"/>
          </w:tcPr>
          <w:p w14:paraId="727ED2D8" w14:textId="778FC12E" w:rsidR="00CE670E" w:rsidRDefault="00CE670E" w:rsidP="00B43CFE">
            <w:r>
              <w:t>Irisone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  <w:p w14:paraId="066B8C0D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</w:r>
          </w:p>
        </w:tc>
        <w:tc>
          <w:tcPr>
            <w:tcW w:w="13388" w:type="dxa"/>
          </w:tcPr>
          <w:p w14:paraId="66E891A2" w14:textId="77777777" w:rsidR="00CE670E" w:rsidRDefault="00CE670E" w:rsidP="00B43CFE">
            <w:r>
              <w:rPr>
                <w:rFonts w:ascii="Segoe UI" w:hAnsi="Segoe UI" w:cs="Segoe UI"/>
                <w:color w:val="212121"/>
              </w:rPr>
              <w:t>5282108</w:t>
            </w:r>
          </w:p>
        </w:tc>
      </w:tr>
      <w:tr w:rsidR="00CE670E" w14:paraId="33F3CB7B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2A38A365" w14:textId="77777777" w:rsidR="00CE670E" w:rsidRDefault="00CE670E" w:rsidP="00B43CFE"/>
        </w:tc>
        <w:tc>
          <w:tcPr>
            <w:tcW w:w="1620" w:type="dxa"/>
            <w:vMerge/>
          </w:tcPr>
          <w:p w14:paraId="59E1285E" w14:textId="77777777" w:rsidR="00CE670E" w:rsidRDefault="00CE670E" w:rsidP="00B43CFE"/>
        </w:tc>
        <w:tc>
          <w:tcPr>
            <w:tcW w:w="2970" w:type="dxa"/>
          </w:tcPr>
          <w:p w14:paraId="2DD6845A" w14:textId="3CB7E9E0" w:rsidR="00CE670E" w:rsidRDefault="00CE670E" w:rsidP="00B43CFE">
            <w:r>
              <w:t>d-Cadinene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19A0413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1005</w:t>
            </w:r>
          </w:p>
        </w:tc>
      </w:tr>
      <w:tr w:rsidR="00CE670E" w14:paraId="44FECF2E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2AD1ED00" w14:textId="77777777" w:rsidR="00CE670E" w:rsidRDefault="00CE670E" w:rsidP="00B43CFE"/>
        </w:tc>
        <w:tc>
          <w:tcPr>
            <w:tcW w:w="1620" w:type="dxa"/>
            <w:vMerge/>
          </w:tcPr>
          <w:p w14:paraId="527DDF22" w14:textId="77777777" w:rsidR="00CE670E" w:rsidRDefault="00CE670E" w:rsidP="00B43CFE"/>
        </w:tc>
        <w:tc>
          <w:tcPr>
            <w:tcW w:w="2970" w:type="dxa"/>
          </w:tcPr>
          <w:p w14:paraId="41E5F5CA" w14:textId="7BD9E2D7" w:rsidR="00CE670E" w:rsidRDefault="00CE670E" w:rsidP="00B43CFE">
            <w:r>
              <w:t xml:space="preserve">4,5-Epoxy-4,11,11-trimethyl-8- </w:t>
            </w:r>
            <w:proofErr w:type="spellStart"/>
            <w:r>
              <w:t>methylenebicyclo</w:t>
            </w:r>
            <w:proofErr w:type="spellEnd"/>
            <w:r>
              <w:t>(7.2.0)undecane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2E132970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9991037</w:t>
            </w:r>
          </w:p>
          <w:p w14:paraId="30298C79" w14:textId="77777777" w:rsidR="00CE670E" w:rsidRDefault="00CE670E" w:rsidP="00B43CFE"/>
        </w:tc>
      </w:tr>
      <w:tr w:rsidR="00CE670E" w14:paraId="33085268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7E5EEDA6" w14:textId="77777777" w:rsidR="00CE670E" w:rsidRDefault="00CE670E" w:rsidP="00B43CFE"/>
        </w:tc>
        <w:tc>
          <w:tcPr>
            <w:tcW w:w="1620" w:type="dxa"/>
            <w:vMerge/>
          </w:tcPr>
          <w:p w14:paraId="1AD0069F" w14:textId="77777777" w:rsidR="00CE670E" w:rsidRDefault="00CE670E" w:rsidP="00B43CFE"/>
        </w:tc>
        <w:tc>
          <w:tcPr>
            <w:tcW w:w="2970" w:type="dxa"/>
          </w:tcPr>
          <w:p w14:paraId="399ACB6B" w14:textId="503B861C" w:rsidR="00CE670E" w:rsidRDefault="00CE670E" w:rsidP="00B43CFE">
            <w:r>
              <w:t>1-isopropyl-7-methyl-4-methylene-1,2,3,4,4a,5,6,8a-octahydronaphthalene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027A908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5094</w:t>
            </w:r>
          </w:p>
        </w:tc>
      </w:tr>
      <w:tr w:rsidR="00CE670E" w14:paraId="73B2FDE5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614E29D0" w14:textId="77777777" w:rsidR="00CE670E" w:rsidRDefault="00CE670E" w:rsidP="00B43CFE"/>
        </w:tc>
        <w:tc>
          <w:tcPr>
            <w:tcW w:w="1620" w:type="dxa"/>
            <w:vMerge/>
          </w:tcPr>
          <w:p w14:paraId="0EA6ECBA" w14:textId="77777777" w:rsidR="00CE670E" w:rsidRDefault="00CE670E" w:rsidP="00B43CFE"/>
        </w:tc>
        <w:tc>
          <w:tcPr>
            <w:tcW w:w="2970" w:type="dxa"/>
          </w:tcPr>
          <w:p w14:paraId="34D45F15" w14:textId="6F405D40" w:rsidR="00CE670E" w:rsidRDefault="00CE670E" w:rsidP="00B43CFE">
            <w:r>
              <w:t>(-)-a-Cadinol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5250755B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19662</w:t>
            </w:r>
          </w:p>
        </w:tc>
      </w:tr>
      <w:tr w:rsidR="00CE670E" w14:paraId="6B728B6A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34C3323A" w14:textId="77777777" w:rsidR="00CE670E" w:rsidRDefault="00CE670E" w:rsidP="00B43CFE"/>
        </w:tc>
        <w:tc>
          <w:tcPr>
            <w:tcW w:w="1620" w:type="dxa"/>
            <w:vMerge/>
          </w:tcPr>
          <w:p w14:paraId="3F6AB49C" w14:textId="77777777" w:rsidR="00CE670E" w:rsidRDefault="00CE670E" w:rsidP="00B43CFE"/>
        </w:tc>
        <w:tc>
          <w:tcPr>
            <w:tcW w:w="2970" w:type="dxa"/>
          </w:tcPr>
          <w:p w14:paraId="7B9FA0D5" w14:textId="1F0411AB" w:rsidR="00CE670E" w:rsidRDefault="00CE670E" w:rsidP="00B43CFE">
            <w:r>
              <w:t>(-)-a-Selinene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35E9F54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123</w:t>
            </w:r>
          </w:p>
        </w:tc>
      </w:tr>
      <w:tr w:rsidR="00CE670E" w14:paraId="420B90B3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245B4251" w14:textId="77777777" w:rsidR="00CE670E" w:rsidRDefault="00CE670E" w:rsidP="00B43CFE"/>
        </w:tc>
        <w:tc>
          <w:tcPr>
            <w:tcW w:w="1620" w:type="dxa"/>
            <w:vMerge/>
          </w:tcPr>
          <w:p w14:paraId="5C0BEAFA" w14:textId="77777777" w:rsidR="00CE670E" w:rsidRDefault="00CE670E" w:rsidP="00B43CFE"/>
        </w:tc>
        <w:tc>
          <w:tcPr>
            <w:tcW w:w="2970" w:type="dxa"/>
          </w:tcPr>
          <w:p w14:paraId="50425295" w14:textId="41B6073E" w:rsidR="00CE670E" w:rsidRDefault="00CE670E" w:rsidP="00B43CFE">
            <w:r>
              <w:t>Hexadecanal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1B670F33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984</w:t>
            </w:r>
          </w:p>
          <w:p w14:paraId="5BBECEAC" w14:textId="77777777" w:rsidR="00CE670E" w:rsidRDefault="00CE670E" w:rsidP="00B43CFE"/>
        </w:tc>
      </w:tr>
      <w:tr w:rsidR="00CE670E" w14:paraId="78E372E9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50BAF24D" w14:textId="77777777" w:rsidR="00CE670E" w:rsidRDefault="00CE670E" w:rsidP="00B43CFE"/>
        </w:tc>
        <w:tc>
          <w:tcPr>
            <w:tcW w:w="1620" w:type="dxa"/>
            <w:vMerge/>
          </w:tcPr>
          <w:p w14:paraId="2EEE548E" w14:textId="77777777" w:rsidR="00CE670E" w:rsidRDefault="00CE670E" w:rsidP="00B43CFE"/>
        </w:tc>
        <w:tc>
          <w:tcPr>
            <w:tcW w:w="2970" w:type="dxa"/>
          </w:tcPr>
          <w:p w14:paraId="082EAA99" w14:textId="5276162C" w:rsidR="00CE670E" w:rsidRDefault="00CE670E" w:rsidP="00B43CFE">
            <w:proofErr w:type="spellStart"/>
            <w:r>
              <w:t>Tetradecanoic</w:t>
            </w:r>
            <w:proofErr w:type="spellEnd"/>
            <w:r>
              <w:t xml:space="preserve"> acid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01536F5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1005</w:t>
            </w:r>
          </w:p>
        </w:tc>
      </w:tr>
      <w:tr w:rsidR="00CE670E" w14:paraId="15D2F001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48BC3CB9" w14:textId="77777777" w:rsidR="00CE670E" w:rsidRDefault="00CE670E" w:rsidP="00B43CFE"/>
        </w:tc>
        <w:tc>
          <w:tcPr>
            <w:tcW w:w="1620" w:type="dxa"/>
            <w:vMerge/>
          </w:tcPr>
          <w:p w14:paraId="78724FC2" w14:textId="77777777" w:rsidR="00CE670E" w:rsidRDefault="00CE670E" w:rsidP="00B43CFE"/>
        </w:tc>
        <w:tc>
          <w:tcPr>
            <w:tcW w:w="2970" w:type="dxa"/>
          </w:tcPr>
          <w:p w14:paraId="546ABB6A" w14:textId="28DD9366" w:rsidR="00CE670E" w:rsidRDefault="00CE670E" w:rsidP="00B43CFE">
            <w:r>
              <w:t>6-Octen-1-ol,3,7-dimethyl-, 1-formate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1DA4A7C1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7778</w:t>
            </w:r>
          </w:p>
          <w:p w14:paraId="50C44D36" w14:textId="77777777" w:rsidR="00CE670E" w:rsidRDefault="00CE670E" w:rsidP="00B43CFE"/>
        </w:tc>
      </w:tr>
      <w:tr w:rsidR="00CE670E" w14:paraId="4AB3891A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584E129B" w14:textId="77777777" w:rsidR="00CE670E" w:rsidRDefault="00CE670E" w:rsidP="00B43CFE"/>
        </w:tc>
        <w:tc>
          <w:tcPr>
            <w:tcW w:w="1620" w:type="dxa"/>
            <w:vMerge/>
          </w:tcPr>
          <w:p w14:paraId="462C9FA5" w14:textId="77777777" w:rsidR="00CE670E" w:rsidRDefault="00CE670E" w:rsidP="00B43CFE"/>
        </w:tc>
        <w:tc>
          <w:tcPr>
            <w:tcW w:w="2970" w:type="dxa"/>
          </w:tcPr>
          <w:p w14:paraId="38F566E4" w14:textId="281991C5" w:rsidR="00CE670E" w:rsidRDefault="00CE670E" w:rsidP="00B43CFE">
            <w:r>
              <w:t>1,2-Benzenedicarboxylic acid bis(2-methylpropyl) ester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39790C86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6782</w:t>
            </w:r>
          </w:p>
          <w:p w14:paraId="73E24665" w14:textId="77777777" w:rsidR="00CE670E" w:rsidRDefault="00CE670E" w:rsidP="00B43CFE"/>
        </w:tc>
      </w:tr>
      <w:tr w:rsidR="00CE670E" w14:paraId="21BCEE1C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649F8063" w14:textId="77777777" w:rsidR="00CE670E" w:rsidRDefault="00CE670E" w:rsidP="00B43CFE"/>
        </w:tc>
        <w:tc>
          <w:tcPr>
            <w:tcW w:w="1620" w:type="dxa"/>
            <w:vMerge/>
          </w:tcPr>
          <w:p w14:paraId="560D3CEA" w14:textId="77777777" w:rsidR="00CE670E" w:rsidRDefault="00CE670E" w:rsidP="00B43CFE"/>
        </w:tc>
        <w:tc>
          <w:tcPr>
            <w:tcW w:w="2970" w:type="dxa"/>
          </w:tcPr>
          <w:p w14:paraId="54E6CCE0" w14:textId="20EFAB50" w:rsidR="00CE670E" w:rsidRDefault="00CE670E" w:rsidP="00B43CFE">
            <w:r>
              <w:t>3,7-Dimethyl-6-octen-1-yl acetate</w:t>
            </w:r>
            <w:r w:rsidR="00E97F52">
              <w:fldChar w:fldCharType="begin" w:fldLock="1"/>
            </w:r>
            <w:r w:rsidR="00E97F52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354E8E7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017</w:t>
            </w:r>
          </w:p>
        </w:tc>
      </w:tr>
      <w:tr w:rsidR="00CE670E" w14:paraId="52494F6A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68077173" w14:textId="77777777" w:rsidR="00CE670E" w:rsidRDefault="00CE670E" w:rsidP="00B43CFE"/>
        </w:tc>
        <w:tc>
          <w:tcPr>
            <w:tcW w:w="1620" w:type="dxa"/>
            <w:vMerge/>
          </w:tcPr>
          <w:p w14:paraId="00983B59" w14:textId="77777777" w:rsidR="00CE670E" w:rsidRDefault="00CE670E" w:rsidP="00B43CFE"/>
        </w:tc>
        <w:tc>
          <w:tcPr>
            <w:tcW w:w="2970" w:type="dxa"/>
          </w:tcPr>
          <w:p w14:paraId="6B296E64" w14:textId="2D2463BA" w:rsidR="00CE670E" w:rsidRDefault="00CE670E" w:rsidP="00B43CFE">
            <w:r>
              <w:t>(5E,9E)-6,10,14-Trimethylpentadeca-5,9,13-trien-2-one</w:t>
            </w:r>
            <w:r w:rsidR="00E97F52">
              <w:fldChar w:fldCharType="begin" w:fldLock="1"/>
            </w:r>
            <w:r w:rsidR="006F1494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E97F52">
              <w:fldChar w:fldCharType="separate"/>
            </w:r>
            <w:r w:rsidR="00E97F52" w:rsidRPr="00E97F52">
              <w:rPr>
                <w:noProof/>
                <w:vertAlign w:val="superscript"/>
              </w:rPr>
              <w:t>5</w:t>
            </w:r>
            <w:r w:rsidR="00E97F52">
              <w:fldChar w:fldCharType="end"/>
            </w:r>
          </w:p>
        </w:tc>
        <w:tc>
          <w:tcPr>
            <w:tcW w:w="13388" w:type="dxa"/>
          </w:tcPr>
          <w:p w14:paraId="2F7CE0DA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711945</w:t>
            </w:r>
          </w:p>
          <w:p w14:paraId="64CAC736" w14:textId="77777777" w:rsidR="00CE670E" w:rsidRDefault="00CE670E" w:rsidP="00B43CFE"/>
        </w:tc>
      </w:tr>
      <w:tr w:rsidR="00CE670E" w14:paraId="2D24F8A7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61786574" w14:textId="77777777" w:rsidR="00CE670E" w:rsidRDefault="00CE670E" w:rsidP="00B43CFE"/>
        </w:tc>
        <w:tc>
          <w:tcPr>
            <w:tcW w:w="1620" w:type="dxa"/>
            <w:vMerge/>
          </w:tcPr>
          <w:p w14:paraId="62D90C13" w14:textId="77777777" w:rsidR="00CE670E" w:rsidRDefault="00CE670E" w:rsidP="00B43CFE"/>
        </w:tc>
        <w:tc>
          <w:tcPr>
            <w:tcW w:w="2970" w:type="dxa"/>
          </w:tcPr>
          <w:p w14:paraId="3BB11530" w14:textId="6BD6A130" w:rsidR="00CE670E" w:rsidRDefault="00CE670E" w:rsidP="00B43CFE">
            <w:r>
              <w:t>Methyl hexadecanoate</w:t>
            </w:r>
            <w:r w:rsidR="006F1494">
              <w:fldChar w:fldCharType="begin" w:fldLock="1"/>
            </w:r>
            <w:r w:rsidR="006F1494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6F1494">
              <w:fldChar w:fldCharType="separate"/>
            </w:r>
            <w:r w:rsidR="006F1494" w:rsidRPr="006F1494">
              <w:rPr>
                <w:noProof/>
                <w:vertAlign w:val="superscript"/>
              </w:rPr>
              <w:t>5</w:t>
            </w:r>
            <w:r w:rsidR="006F1494">
              <w:fldChar w:fldCharType="end"/>
            </w:r>
          </w:p>
        </w:tc>
        <w:tc>
          <w:tcPr>
            <w:tcW w:w="13388" w:type="dxa"/>
          </w:tcPr>
          <w:p w14:paraId="1386959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181</w:t>
            </w:r>
          </w:p>
        </w:tc>
      </w:tr>
      <w:tr w:rsidR="00CE670E" w14:paraId="558D8645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7E63E6BF" w14:textId="77777777" w:rsidR="00CE670E" w:rsidRDefault="00CE670E" w:rsidP="00B43CFE"/>
        </w:tc>
        <w:tc>
          <w:tcPr>
            <w:tcW w:w="1620" w:type="dxa"/>
            <w:vMerge/>
          </w:tcPr>
          <w:p w14:paraId="5998238C" w14:textId="77777777" w:rsidR="00CE670E" w:rsidRDefault="00CE670E" w:rsidP="00B43CFE"/>
        </w:tc>
        <w:tc>
          <w:tcPr>
            <w:tcW w:w="2970" w:type="dxa"/>
          </w:tcPr>
          <w:p w14:paraId="3C989CEF" w14:textId="6F8FDAA1" w:rsidR="00CE670E" w:rsidRDefault="00CE670E" w:rsidP="00B43CFE">
            <w:r>
              <w:t>Octadecanoic acid</w:t>
            </w:r>
            <w:r w:rsidR="006F1494">
              <w:fldChar w:fldCharType="begin" w:fldLock="1"/>
            </w:r>
            <w:r w:rsidR="006F1494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6F1494">
              <w:fldChar w:fldCharType="separate"/>
            </w:r>
            <w:r w:rsidR="006F1494" w:rsidRPr="006F1494">
              <w:rPr>
                <w:noProof/>
                <w:vertAlign w:val="superscript"/>
              </w:rPr>
              <w:t>5</w:t>
            </w:r>
            <w:r w:rsidR="006F1494">
              <w:fldChar w:fldCharType="end"/>
            </w:r>
          </w:p>
        </w:tc>
        <w:tc>
          <w:tcPr>
            <w:tcW w:w="13388" w:type="dxa"/>
          </w:tcPr>
          <w:p w14:paraId="45C945F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</w:t>
            </w:r>
          </w:p>
        </w:tc>
      </w:tr>
      <w:tr w:rsidR="00CE670E" w14:paraId="5A253C7A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3164DCBC" w14:textId="77777777" w:rsidR="00CE670E" w:rsidRDefault="00CE670E" w:rsidP="00B43CFE"/>
        </w:tc>
        <w:tc>
          <w:tcPr>
            <w:tcW w:w="1620" w:type="dxa"/>
            <w:vMerge/>
          </w:tcPr>
          <w:p w14:paraId="0574DFB5" w14:textId="77777777" w:rsidR="00CE670E" w:rsidRDefault="00CE670E" w:rsidP="00B43CFE"/>
        </w:tc>
        <w:tc>
          <w:tcPr>
            <w:tcW w:w="2970" w:type="dxa"/>
          </w:tcPr>
          <w:p w14:paraId="6FB6DA33" w14:textId="6B9298EE" w:rsidR="00CE670E" w:rsidRDefault="00CE670E" w:rsidP="00B43CFE">
            <w:r>
              <w:t>2,5-Dihydro-2,5-dimethoxyfuran</w:t>
            </w:r>
            <w:r w:rsidR="006F1494">
              <w:fldChar w:fldCharType="begin" w:fldLock="1"/>
            </w:r>
            <w:r w:rsidR="006F1494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6F1494">
              <w:fldChar w:fldCharType="separate"/>
            </w:r>
            <w:r w:rsidR="006F1494" w:rsidRPr="006F1494">
              <w:rPr>
                <w:noProof/>
                <w:vertAlign w:val="superscript"/>
              </w:rPr>
              <w:t>5</w:t>
            </w:r>
            <w:r w:rsidR="006F1494">
              <w:fldChar w:fldCharType="end"/>
            </w:r>
          </w:p>
        </w:tc>
        <w:tc>
          <w:tcPr>
            <w:tcW w:w="13388" w:type="dxa"/>
          </w:tcPr>
          <w:p w14:paraId="54DDC04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78974</w:t>
            </w:r>
          </w:p>
        </w:tc>
      </w:tr>
      <w:tr w:rsidR="00CE670E" w14:paraId="1A9C9B1F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618DFD5E" w14:textId="77777777" w:rsidR="00CE670E" w:rsidRDefault="00CE670E" w:rsidP="00B43CFE"/>
        </w:tc>
        <w:tc>
          <w:tcPr>
            <w:tcW w:w="1620" w:type="dxa"/>
            <w:vMerge/>
          </w:tcPr>
          <w:p w14:paraId="1F3DF251" w14:textId="77777777" w:rsidR="00CE670E" w:rsidRDefault="00CE670E" w:rsidP="00B43CFE"/>
        </w:tc>
        <w:tc>
          <w:tcPr>
            <w:tcW w:w="2970" w:type="dxa"/>
          </w:tcPr>
          <w:p w14:paraId="2685C7DF" w14:textId="60117839" w:rsidR="00CE670E" w:rsidRDefault="00CE670E" w:rsidP="00B43CFE">
            <w:r>
              <w:t>(9Z,15Z)-9,15-Octadecadienoic acid methyl ester</w:t>
            </w:r>
            <w:r w:rsidR="006F1494">
              <w:fldChar w:fldCharType="begin" w:fldLock="1"/>
            </w:r>
            <w:r w:rsidR="006F1494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6F1494">
              <w:fldChar w:fldCharType="separate"/>
            </w:r>
            <w:r w:rsidR="006F1494" w:rsidRPr="006F1494">
              <w:rPr>
                <w:noProof/>
                <w:vertAlign w:val="superscript"/>
              </w:rPr>
              <w:t>5</w:t>
            </w:r>
            <w:r w:rsidR="006F1494">
              <w:fldChar w:fldCharType="end"/>
            </w:r>
          </w:p>
        </w:tc>
        <w:tc>
          <w:tcPr>
            <w:tcW w:w="13388" w:type="dxa"/>
          </w:tcPr>
          <w:p w14:paraId="7551838F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362738</w:t>
            </w:r>
          </w:p>
          <w:p w14:paraId="53310513" w14:textId="77777777" w:rsidR="00CE670E" w:rsidRDefault="00CE670E" w:rsidP="00B43CFE"/>
        </w:tc>
      </w:tr>
      <w:tr w:rsidR="00CE670E" w14:paraId="76C6FEB6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04F7B959" w14:textId="77777777" w:rsidR="00CE670E" w:rsidRDefault="00CE670E" w:rsidP="00B43CFE"/>
        </w:tc>
        <w:tc>
          <w:tcPr>
            <w:tcW w:w="1620" w:type="dxa"/>
            <w:vMerge/>
          </w:tcPr>
          <w:p w14:paraId="2E8E50F1" w14:textId="77777777" w:rsidR="00CE670E" w:rsidRDefault="00CE670E" w:rsidP="00B43CFE"/>
        </w:tc>
        <w:tc>
          <w:tcPr>
            <w:tcW w:w="2970" w:type="dxa"/>
          </w:tcPr>
          <w:p w14:paraId="24C3FD94" w14:textId="1C6E61AA" w:rsidR="00CE670E" w:rsidRDefault="00CE670E" w:rsidP="00B43CFE">
            <w:r>
              <w:t>(</w:t>
            </w:r>
            <w:proofErr w:type="spellStart"/>
            <w:r>
              <w:t>z,z,z</w:t>
            </w:r>
            <w:proofErr w:type="spellEnd"/>
            <w:r>
              <w:t>)-9,12,15-octadecatrienoic acid, methyl ester</w:t>
            </w:r>
            <w:r w:rsidR="006F1494">
              <w:fldChar w:fldCharType="begin" w:fldLock="1"/>
            </w:r>
            <w:r w:rsidR="006F1494">
              <w:instrText>ADDIN CSL_CITATION {"citationItems":[{"id":"ITEM-1","itemData":{"DOI":"10.3390/molecules21060710","ISBN":"8620229125","author":[{"dropping-particle":"","family":"Control","given":"Quality","non-dropping-particle":"","parse-names":false,"suffix":""}],"id":"ITEM-1","issued":{"date-parts":[["2016"]]},"page":"1-4","title":"The Hedyotis diffusa Willd. (Rubiaceae): A Review on Phytochemistry, Pharmacology, Quality Control and Pharmacokinetics","type":"article-journal"},"uris":["http://www.mendeley.com/documents/?uuid=94d20027-d932-4fae-a49a-c951094a72e4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      </w:r>
            <w:r w:rsidR="006F1494">
              <w:fldChar w:fldCharType="separate"/>
            </w:r>
            <w:r w:rsidR="006F1494" w:rsidRPr="006F1494">
              <w:rPr>
                <w:noProof/>
                <w:vertAlign w:val="superscript"/>
              </w:rPr>
              <w:t>5</w:t>
            </w:r>
            <w:r w:rsidR="006F1494">
              <w:fldChar w:fldCharType="end"/>
            </w:r>
          </w:p>
        </w:tc>
        <w:tc>
          <w:tcPr>
            <w:tcW w:w="13388" w:type="dxa"/>
          </w:tcPr>
          <w:p w14:paraId="0DE3C9F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19706</w:t>
            </w:r>
          </w:p>
        </w:tc>
      </w:tr>
      <w:tr w:rsidR="00CE670E" w14:paraId="1B8D5D9A" w14:textId="77777777" w:rsidTr="00B43CFE">
        <w:tblPrEx>
          <w:tblLook w:val="04A0" w:firstRow="1" w:lastRow="0" w:firstColumn="1" w:lastColumn="0" w:noHBand="0" w:noVBand="1"/>
        </w:tblPrEx>
        <w:trPr>
          <w:trHeight w:val="638"/>
        </w:trPr>
        <w:tc>
          <w:tcPr>
            <w:tcW w:w="985" w:type="dxa"/>
            <w:vMerge/>
          </w:tcPr>
          <w:p w14:paraId="4B2675FE" w14:textId="77777777" w:rsidR="00CE670E" w:rsidRDefault="00CE670E" w:rsidP="00B43CFE"/>
        </w:tc>
        <w:tc>
          <w:tcPr>
            <w:tcW w:w="1620" w:type="dxa"/>
            <w:vMerge/>
          </w:tcPr>
          <w:p w14:paraId="1D895E14" w14:textId="77777777" w:rsidR="00CE670E" w:rsidRDefault="00CE670E" w:rsidP="00B43CFE"/>
        </w:tc>
        <w:tc>
          <w:tcPr>
            <w:tcW w:w="2970" w:type="dxa"/>
          </w:tcPr>
          <w:p w14:paraId="0D318039" w14:textId="77777777" w:rsidR="001316DC" w:rsidRDefault="001316DC" w:rsidP="00B43CFE"/>
          <w:p w14:paraId="15720823" w14:textId="77B1C640" w:rsidR="00CE670E" w:rsidRDefault="00CE670E" w:rsidP="00B43CFE">
            <w:r>
              <w:t>chrysin</w:t>
            </w:r>
            <w:r w:rsidR="006F1494">
              <w:fldChar w:fldCharType="begin" w:fldLock="1"/>
            </w:r>
            <w:r w:rsidR="006F1494">
              <w:instrText>ADDIN CSL_CITATION {"citationItems":[{"id":"ITEM-1","itemData":{"DOI":"10.1016/j.jep.2016.07.027","ISSN":"0378-8741","author":[{"dropping-particle":"","family":"Zhang","given":"Lin","non-dropping-particle":"","parse-names":false,"suffix":""},{"dropping-particle":"","family":"Zhang","given":"Jing","non-dropping-particle":"","parse-names":false,"suffix":""},{"dropping-particle":"","family":"Qi","given":"Bing","non-dropping-particle":"","parse-names":false,"suffix":""},{"dropping-particle":"","family":"Jiang","given":"Guoqiang","non-dropping-particle":"","parse-names":false,"suffix":""},{"dropping-particle":"","family":"Liu","given":"Jia","non-dropping-particle":"","parse-names":false,"suffix":""},{"dropping-particle":"","family":"Zhang","given":"Pei","non-dropping-particle":"","parse-names":false,"suffix":""},{"dropping-particle":"","family":"Ma","given":"Yuan","non-dropping-particle":"","parse-names":false,"suffix":""},{"dropping-particle":"","family":"Li","given":"Weiling","non-dropping-particle":"","parse-names":false,"suffix":""}],"container-title":"Journal of Ethnopharmacology","id":"ITEM-1","issued":{"date-parts":[["2016"]]},"publisher":"Elsevier","title":"Author ’ s Accepted Manuscript","type":"article-journal"},"uris":["http://www.mendeley.com/documents/?uuid=2fb4d9f9-2095-47ce-a708-70875c3bdc32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6F1494">
              <w:fldChar w:fldCharType="separate"/>
            </w:r>
            <w:r w:rsidR="006F1494" w:rsidRPr="006F1494">
              <w:rPr>
                <w:noProof/>
                <w:vertAlign w:val="superscript"/>
              </w:rPr>
              <w:t>6</w:t>
            </w:r>
            <w:r w:rsidR="006F1494">
              <w:fldChar w:fldCharType="end"/>
            </w:r>
          </w:p>
        </w:tc>
        <w:tc>
          <w:tcPr>
            <w:tcW w:w="13388" w:type="dxa"/>
          </w:tcPr>
          <w:p w14:paraId="52AEEB8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607</w:t>
            </w:r>
          </w:p>
        </w:tc>
      </w:tr>
      <w:tr w:rsidR="00CE670E" w14:paraId="44451B88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194C9718" w14:textId="77777777" w:rsidR="00CE670E" w:rsidRDefault="00CE670E" w:rsidP="00B43CFE"/>
        </w:tc>
        <w:tc>
          <w:tcPr>
            <w:tcW w:w="1620" w:type="dxa"/>
            <w:vMerge/>
          </w:tcPr>
          <w:p w14:paraId="2A4D2566" w14:textId="77777777" w:rsidR="00CE670E" w:rsidRDefault="00CE670E" w:rsidP="00B43CFE"/>
        </w:tc>
        <w:tc>
          <w:tcPr>
            <w:tcW w:w="2970" w:type="dxa"/>
          </w:tcPr>
          <w:p w14:paraId="6CA07DF0" w14:textId="43D4FFA9" w:rsidR="00CE670E" w:rsidRDefault="00CE670E" w:rsidP="00B43CFE">
            <w:r>
              <w:t>wogonin</w:t>
            </w:r>
            <w:r w:rsidR="006F1494">
              <w:fldChar w:fldCharType="begin" w:fldLock="1"/>
            </w:r>
            <w:r w:rsidR="006F1494">
              <w:instrText>ADDIN CSL_CITATION {"citationItems":[{"id":"ITEM-1","itemData":{"DOI":"10.1016/j.jep.2016.07.027","ISSN":"0378-8741","author":[{"dropping-particle":"","family":"Zhang","given":"Lin","non-dropping-particle":"","parse-names":false,"suffix":""},{"dropping-particle":"","family":"Zhang","given":"Jing","non-dropping-particle":"","parse-names":false,"suffix":""},{"dropping-particle":"","family":"Qi","given":"Bing","non-dropping-particle":"","parse-names":false,"suffix":""},{"dropping-particle":"","family":"Jiang","given":"Guoqiang","non-dropping-particle":"","parse-names":false,"suffix":""},{"dropping-particle":"","family":"Liu","given":"Jia","non-dropping-particle":"","parse-names":false,"suffix":""},{"dropping-particle":"","family":"Zhang","given":"Pei","non-dropping-particle":"","parse-names":false,"suffix":""},{"dropping-particle":"","family":"Ma","given":"Yuan","non-dropping-particle":"","parse-names":false,"suffix":""},{"dropping-particle":"","family":"Li","given":"Weiling","non-dropping-particle":"","parse-names":false,"suffix":""}],"container-title":"Journal of Ethnopharmacology","id":"ITEM-1","issued":{"date-parts":[["2016"]]},"publisher":"Elsevier","title":"Author ’ s Accepted Manuscript","type":"article-journal"},"uris":["http://www.mendeley.com/documents/?uuid=2fb4d9f9-2095-47ce-a708-70875c3bdc32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6F1494">
              <w:fldChar w:fldCharType="separate"/>
            </w:r>
            <w:r w:rsidR="006F1494" w:rsidRPr="006F1494">
              <w:rPr>
                <w:noProof/>
                <w:vertAlign w:val="superscript"/>
              </w:rPr>
              <w:t>6</w:t>
            </w:r>
            <w:r w:rsidR="006F1494">
              <w:fldChar w:fldCharType="end"/>
            </w:r>
          </w:p>
        </w:tc>
        <w:tc>
          <w:tcPr>
            <w:tcW w:w="13388" w:type="dxa"/>
          </w:tcPr>
          <w:p w14:paraId="640C4FC1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281703</w:t>
            </w:r>
          </w:p>
          <w:p w14:paraId="475C8AC9" w14:textId="77777777" w:rsidR="00CE670E" w:rsidRDefault="00CE670E" w:rsidP="00B43CFE"/>
        </w:tc>
      </w:tr>
      <w:tr w:rsidR="00CE670E" w14:paraId="146C2920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2A3E1A6E" w14:textId="77777777" w:rsidR="00CE670E" w:rsidRDefault="00CE670E" w:rsidP="00B43CFE"/>
        </w:tc>
        <w:tc>
          <w:tcPr>
            <w:tcW w:w="1620" w:type="dxa"/>
            <w:vMerge/>
          </w:tcPr>
          <w:p w14:paraId="2B88C8A0" w14:textId="77777777" w:rsidR="00CE670E" w:rsidRDefault="00CE670E" w:rsidP="00B43CFE"/>
        </w:tc>
        <w:tc>
          <w:tcPr>
            <w:tcW w:w="2970" w:type="dxa"/>
          </w:tcPr>
          <w:p w14:paraId="398573B9" w14:textId="51F801C7" w:rsidR="00CE670E" w:rsidRDefault="00CE670E" w:rsidP="00B43CFE">
            <w:r>
              <w:t>Kaemperol</w:t>
            </w:r>
            <w:r w:rsidR="006F1494">
              <w:fldChar w:fldCharType="begin" w:fldLock="1"/>
            </w:r>
            <w:r w:rsidR="006F1494">
              <w:instrText>ADDIN CSL_CITATION {"citationItems":[{"id":"ITEM-1","itemData":{"DOI":"10.1016/j.jep.2016.07.027","ISSN":"0378-8741","author":[{"dropping-particle":"","family":"Zhang","given":"Lin","non-dropping-particle":"","parse-names":false,"suffix":""},{"dropping-particle":"","family":"Zhang","given":"Jing","non-dropping-particle":"","parse-names":false,"suffix":""},{"dropping-particle":"","family":"Qi","given":"Bing","non-dropping-particle":"","parse-names":false,"suffix":""},{"dropping-particle":"","family":"Jiang","given":"Guoqiang","non-dropping-particle":"","parse-names":false,"suffix":""},{"dropping-particle":"","family":"Liu","given":"Jia","non-dropping-particle":"","parse-names":false,"suffix":""},{"dropping-particle":"","family":"Zhang","given":"Pei","non-dropping-particle":"","parse-names":false,"suffix":""},{"dropping-particle":"","family":"Ma","given":"Yuan","non-dropping-particle":"","parse-names":false,"suffix":""},{"dropping-particle":"","family":"Li","given":"Weiling","non-dropping-particle":"","parse-names":false,"suffix":""}],"container-title":"Journal of Ethnopharmacology","id":"ITEM-1","issued":{"date-parts":[["2016"]]},"publisher":"Elsevier","title":"Author ’ s Accepted Manuscript","type":"article-journal"},"uris":["http://www.mendeley.com/documents/?uuid=2fb4d9f9-2095-47ce-a708-70875c3bdc32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6F1494">
              <w:fldChar w:fldCharType="separate"/>
            </w:r>
            <w:r w:rsidR="006F1494" w:rsidRPr="006F1494">
              <w:rPr>
                <w:noProof/>
                <w:vertAlign w:val="superscript"/>
              </w:rPr>
              <w:t>6</w:t>
            </w:r>
            <w:r w:rsidR="006F1494">
              <w:fldChar w:fldCharType="end"/>
            </w:r>
          </w:p>
        </w:tc>
        <w:tc>
          <w:tcPr>
            <w:tcW w:w="13388" w:type="dxa"/>
          </w:tcPr>
          <w:p w14:paraId="4FB552A1" w14:textId="319ACB5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22178437</w:t>
            </w:r>
          </w:p>
          <w:p w14:paraId="7A2FBCD5" w14:textId="77777777" w:rsidR="00CE670E" w:rsidRDefault="00CE670E" w:rsidP="00B43CFE"/>
        </w:tc>
      </w:tr>
      <w:tr w:rsidR="00CE670E" w14:paraId="7D9385F7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147259EA" w14:textId="77777777" w:rsidR="00CE670E" w:rsidRDefault="00CE670E" w:rsidP="00B43CFE"/>
        </w:tc>
        <w:tc>
          <w:tcPr>
            <w:tcW w:w="1620" w:type="dxa"/>
            <w:vMerge/>
          </w:tcPr>
          <w:p w14:paraId="01F01CB6" w14:textId="77777777" w:rsidR="00CE670E" w:rsidRDefault="00CE670E" w:rsidP="00B43CFE"/>
        </w:tc>
        <w:tc>
          <w:tcPr>
            <w:tcW w:w="2970" w:type="dxa"/>
          </w:tcPr>
          <w:p w14:paraId="738A1628" w14:textId="7C6207A7" w:rsidR="00CE670E" w:rsidRDefault="00CE670E" w:rsidP="00B43CFE">
            <w:r>
              <w:t>naringenin</w:t>
            </w:r>
            <w:r w:rsidR="006F1494">
              <w:fldChar w:fldCharType="begin" w:fldLock="1"/>
            </w:r>
            <w:r w:rsidR="006F1494">
              <w:instrText>ADDIN CSL_CITATION {"citationItems":[{"id":"ITEM-1","itemData":{"DOI":"10.1016/j.jep.2016.07.027","ISSN":"0378-8741","author":[{"dropping-particle":"","family":"Zhang","given":"Lin","non-dropping-particle":"","parse-names":false,"suffix":""},{"dropping-particle":"","family":"Zhang","given":"Jing","non-dropping-particle":"","parse-names":false,"suffix":""},{"dropping-particle":"","family":"Qi","given":"Bing","non-dropping-particle":"","parse-names":false,"suffix":""},{"dropping-particle":"","family":"Jiang","given":"Guoqiang","non-dropping-particle":"","parse-names":false,"suffix":""},{"dropping-particle":"","family":"Liu","given":"Jia","non-dropping-particle":"","parse-names":false,"suffix":""},{"dropping-particle":"","family":"Zhang","given":"Pei","non-dropping-particle":"","parse-names":false,"suffix":""},{"dropping-particle":"","family":"Ma","given":"Yuan","non-dropping-particle":"","parse-names":false,"suffix":""},{"dropping-particle":"","family":"Li","given":"Weiling","non-dropping-particle":"","parse-names":false,"suffix":""}],"container-title":"Journal of Ethnopharmacology","id":"ITEM-1","issued":{"date-parts":[["2016"]]},"publisher":"Elsevier","title":"Author ’ s Accepted Manuscript","type":"article-journal"},"uris":["http://www.mendeley.com/documents/?uuid=2fb4d9f9-2095-47ce-a708-70875c3bdc32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6F1494">
              <w:fldChar w:fldCharType="separate"/>
            </w:r>
            <w:r w:rsidR="006F1494" w:rsidRPr="006F1494">
              <w:rPr>
                <w:noProof/>
                <w:vertAlign w:val="superscript"/>
              </w:rPr>
              <w:t>6</w:t>
            </w:r>
            <w:r w:rsidR="006F1494">
              <w:fldChar w:fldCharType="end"/>
            </w:r>
          </w:p>
        </w:tc>
        <w:tc>
          <w:tcPr>
            <w:tcW w:w="13388" w:type="dxa"/>
          </w:tcPr>
          <w:p w14:paraId="1380E489" w14:textId="1A7793E9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932</w:t>
            </w:r>
          </w:p>
          <w:p w14:paraId="52CC2AD1" w14:textId="77777777" w:rsidR="00CE670E" w:rsidRDefault="00CE670E" w:rsidP="00B43CFE"/>
        </w:tc>
      </w:tr>
      <w:tr w:rsidR="00CE670E" w14:paraId="1EFF3E71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1F87401B" w14:textId="77777777" w:rsidR="00CE670E" w:rsidRDefault="00CE670E" w:rsidP="00B43CFE"/>
        </w:tc>
        <w:tc>
          <w:tcPr>
            <w:tcW w:w="1620" w:type="dxa"/>
            <w:vMerge/>
          </w:tcPr>
          <w:p w14:paraId="22B30A87" w14:textId="77777777" w:rsidR="00CE670E" w:rsidRDefault="00CE670E" w:rsidP="00B43CFE"/>
        </w:tc>
        <w:tc>
          <w:tcPr>
            <w:tcW w:w="2970" w:type="dxa"/>
          </w:tcPr>
          <w:p w14:paraId="49A791CB" w14:textId="120C965B" w:rsidR="00CE670E" w:rsidRDefault="00CE670E" w:rsidP="00B43CFE">
            <w:r>
              <w:t>apigenin</w:t>
            </w:r>
            <w:r w:rsidR="006F1494">
              <w:fldChar w:fldCharType="begin" w:fldLock="1"/>
            </w:r>
            <w:r w:rsidR="006F1494">
              <w:instrText>ADDIN CSL_CITATION {"citationItems":[{"id":"ITEM-1","itemData":{"DOI":"10.1016/j.jep.2016.07.027","ISSN":"0378-8741","author":[{"dropping-particle":"","family":"Zhang","given":"Lin","non-dropping-particle":"","parse-names":false,"suffix":""},{"dropping-particle":"","family":"Zhang","given":"Jing","non-dropping-particle":"","parse-names":false,"suffix":""},{"dropping-particle":"","family":"Qi","given":"Bing","non-dropping-particle":"","parse-names":false,"suffix":""},{"dropping-particle":"","family":"Jiang","given":"Guoqiang","non-dropping-particle":"","parse-names":false,"suffix":""},{"dropping-particle":"","family":"Liu","given":"Jia","non-dropping-particle":"","parse-names":false,"suffix":""},{"dropping-particle":"","family":"Zhang","given":"Pei","non-dropping-particle":"","parse-names":false,"suffix":""},{"dropping-particle":"","family":"Ma","given":"Yuan","non-dropping-particle":"","parse-names":false,"suffix":""},{"dropping-particle":"","family":"Li","given":"Weiling","non-dropping-particle":"","parse-names":false,"suffix":""}],"container-title":"Journal of Ethnopharmacology","id":"ITEM-1","issued":{"date-parts":[["2016"]]},"publisher":"Elsevier","title":"Author ’ s Accepted Manuscript","type":"article-journal"},"uris":["http://www.mendeley.com/documents/?uuid=2fb4d9f9-2095-47ce-a708-70875c3bdc32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6F1494">
              <w:fldChar w:fldCharType="separate"/>
            </w:r>
            <w:r w:rsidR="006F1494" w:rsidRPr="006F1494">
              <w:rPr>
                <w:noProof/>
                <w:vertAlign w:val="superscript"/>
              </w:rPr>
              <w:t>6</w:t>
            </w:r>
            <w:r w:rsidR="006F1494">
              <w:fldChar w:fldCharType="end"/>
            </w:r>
          </w:p>
        </w:tc>
        <w:tc>
          <w:tcPr>
            <w:tcW w:w="13388" w:type="dxa"/>
          </w:tcPr>
          <w:p w14:paraId="3C90EDC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43</w:t>
            </w:r>
          </w:p>
        </w:tc>
      </w:tr>
      <w:tr w:rsidR="00CE670E" w14:paraId="19C522A2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410B49A5" w14:textId="77777777" w:rsidR="00CE670E" w:rsidRDefault="00CE670E" w:rsidP="00B43CFE"/>
        </w:tc>
        <w:tc>
          <w:tcPr>
            <w:tcW w:w="1620" w:type="dxa"/>
            <w:vMerge/>
          </w:tcPr>
          <w:p w14:paraId="69151B8D" w14:textId="77777777" w:rsidR="00CE670E" w:rsidRDefault="00CE670E" w:rsidP="00B43CFE"/>
        </w:tc>
        <w:tc>
          <w:tcPr>
            <w:tcW w:w="2970" w:type="dxa"/>
          </w:tcPr>
          <w:p w14:paraId="69CEDD8A" w14:textId="0529EBD0" w:rsidR="00CE670E" w:rsidRDefault="00CE670E" w:rsidP="00B43CFE">
            <w:r>
              <w:t>quercetin</w:t>
            </w:r>
            <w:r w:rsidR="006F1494">
              <w:fldChar w:fldCharType="begin" w:fldLock="1"/>
            </w:r>
            <w:r w:rsidR="006F1494">
              <w:instrText>ADDIN CSL_CITATION {"citationItems":[{"id":"ITEM-1","itemData":{"DOI":"10.1016/j.jep.2016.07.027","ISSN":"0378-8741","author":[{"dropping-particle":"","family":"Zhang","given":"Lin","non-dropping-particle":"","parse-names":false,"suffix":""},{"dropping-particle":"","family":"Zhang","given":"Jing","non-dropping-particle":"","parse-names":false,"suffix":""},{"dropping-particle":"","family":"Qi","given":"Bing","non-dropping-particle":"","parse-names":false,"suffix":""},{"dropping-particle":"","family":"Jiang","given":"Guoqiang","non-dropping-particle":"","parse-names":false,"suffix":""},{"dropping-particle":"","family":"Liu","given":"Jia","non-dropping-particle":"","parse-names":false,"suffix":""},{"dropping-particle":"","family":"Zhang","given":"Pei","non-dropping-particle":"","parse-names":false,"suffix":""},{"dropping-particle":"","family":"Ma","given":"Yuan","non-dropping-particle":"","parse-names":false,"suffix":""},{"dropping-particle":"","family":"Li","given":"Weiling","non-dropping-particle":"","parse-names":false,"suffix":""}],"container-title":"Journal of Ethnopharmacology","id":"ITEM-1","issued":{"date-parts":[["2016"]]},"publisher":"Elsevier","title":"Author ’ s Accepted Manuscript","type":"article-journal"},"uris":["http://www.mendeley.com/documents/?uuid=2fb4d9f9-2095-47ce-a708-70875c3bdc32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6F1494">
              <w:fldChar w:fldCharType="separate"/>
            </w:r>
            <w:r w:rsidR="006F1494" w:rsidRPr="006F1494">
              <w:rPr>
                <w:noProof/>
                <w:vertAlign w:val="superscript"/>
              </w:rPr>
              <w:t>6</w:t>
            </w:r>
            <w:r w:rsidR="006F1494">
              <w:fldChar w:fldCharType="end"/>
            </w:r>
          </w:p>
        </w:tc>
        <w:tc>
          <w:tcPr>
            <w:tcW w:w="13388" w:type="dxa"/>
          </w:tcPr>
          <w:p w14:paraId="4015F7DC" w14:textId="78721A2C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0343</w:t>
            </w:r>
          </w:p>
          <w:p w14:paraId="25D28F03" w14:textId="77777777" w:rsidR="00CE670E" w:rsidRDefault="00CE670E" w:rsidP="00B43CFE"/>
        </w:tc>
      </w:tr>
      <w:tr w:rsidR="00CE670E" w14:paraId="617EBBEC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3ACE71B3" w14:textId="77777777" w:rsidR="00CE670E" w:rsidRDefault="00CE670E" w:rsidP="00B43CFE"/>
        </w:tc>
        <w:tc>
          <w:tcPr>
            <w:tcW w:w="1620" w:type="dxa"/>
            <w:vMerge/>
          </w:tcPr>
          <w:p w14:paraId="1CECB97F" w14:textId="77777777" w:rsidR="00CE670E" w:rsidRDefault="00CE670E" w:rsidP="00B43CFE"/>
        </w:tc>
        <w:tc>
          <w:tcPr>
            <w:tcW w:w="2970" w:type="dxa"/>
          </w:tcPr>
          <w:p w14:paraId="4094EBF8" w14:textId="1288D3B1" w:rsidR="00CE670E" w:rsidRDefault="00CE670E" w:rsidP="00B43CFE">
            <w:r>
              <w:t>scutellarein</w:t>
            </w:r>
            <w:r w:rsidR="006F1494">
              <w:fldChar w:fldCharType="begin" w:fldLock="1"/>
            </w:r>
            <w:r w:rsidR="007B7E91">
              <w:instrText>ADDIN CSL_CITATION {"citationItems":[{"id":"ITEM-1","itemData":{"DOI":"10.1016/j.jep.2016.07.027","ISSN":"0378-8741","author":[{"dropping-particle":"","family":"Zhang","given":"Lin","non-dropping-particle":"","parse-names":false,"suffix":""},{"dropping-particle":"","family":"Zhang","given":"Jing","non-dropping-particle":"","parse-names":false,"suffix":""},{"dropping-particle":"","family":"Qi","given":"Bing","non-dropping-particle":"","parse-names":false,"suffix":""},{"dropping-particle":"","family":"Jiang","given":"Guoqiang","non-dropping-particle":"","parse-names":false,"suffix":""},{"dropping-particle":"","family":"Liu","given":"Jia","non-dropping-particle":"","parse-names":false,"suffix":""},{"dropping-particle":"","family":"Zhang","given":"Pei","non-dropping-particle":"","parse-names":false,"suffix":""},{"dropping-particle":"","family":"Ma","given":"Yuan","non-dropping-particle":"","parse-names":false,"suffix":""},{"dropping-particle":"","family":"Li","given":"Weiling","non-dropping-particle":"","parse-names":false,"suffix":""}],"container-title":"Journal of Ethnopharmacology","id":"ITEM-1","issued":{"date-parts":[["2016"]]},"publisher":"Elsevier","title":"Author ’ s Accepted Manuscript","type":"article-journal"},"uris":["http://www.mendeley.com/documents/?uuid=2fb4d9f9-2095-47ce-a708-70875c3bdc32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6F1494">
              <w:fldChar w:fldCharType="separate"/>
            </w:r>
            <w:r w:rsidR="006F1494" w:rsidRPr="006F1494">
              <w:rPr>
                <w:noProof/>
                <w:vertAlign w:val="superscript"/>
              </w:rPr>
              <w:t>6</w:t>
            </w:r>
            <w:r w:rsidR="006F1494">
              <w:fldChar w:fldCharType="end"/>
            </w:r>
          </w:p>
        </w:tc>
        <w:tc>
          <w:tcPr>
            <w:tcW w:w="13388" w:type="dxa"/>
          </w:tcPr>
          <w:p w14:paraId="2C2D50BA" w14:textId="77777777" w:rsidR="00CE670E" w:rsidRPr="00BD46BA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281697</w:t>
            </w:r>
          </w:p>
        </w:tc>
      </w:tr>
      <w:tr w:rsidR="00CE670E" w14:paraId="621C7C0D" w14:textId="77777777" w:rsidTr="00B43CFE">
        <w:tblPrEx>
          <w:tblLook w:val="04A0" w:firstRow="1" w:lastRow="0" w:firstColumn="1" w:lastColumn="0" w:noHBand="0" w:noVBand="1"/>
        </w:tblPrEx>
        <w:trPr>
          <w:trHeight w:val="75"/>
        </w:trPr>
        <w:tc>
          <w:tcPr>
            <w:tcW w:w="985" w:type="dxa"/>
            <w:vMerge/>
          </w:tcPr>
          <w:p w14:paraId="55FC2A18" w14:textId="77777777" w:rsidR="00CE670E" w:rsidRDefault="00CE670E" w:rsidP="00B43CFE"/>
        </w:tc>
        <w:tc>
          <w:tcPr>
            <w:tcW w:w="1620" w:type="dxa"/>
            <w:vMerge/>
          </w:tcPr>
          <w:p w14:paraId="45E7C0FF" w14:textId="77777777" w:rsidR="00CE670E" w:rsidRDefault="00CE670E" w:rsidP="00B43CFE"/>
        </w:tc>
        <w:tc>
          <w:tcPr>
            <w:tcW w:w="2970" w:type="dxa"/>
          </w:tcPr>
          <w:p w14:paraId="66E3CE27" w14:textId="3B7FC728" w:rsidR="00CE670E" w:rsidRDefault="00CE670E" w:rsidP="00B43CFE">
            <w:r>
              <w:t>rutin</w:t>
            </w:r>
            <w:r w:rsidR="007B7E91">
              <w:fldChar w:fldCharType="begin" w:fldLock="1"/>
            </w:r>
            <w:r w:rsidR="007B7E91">
              <w:instrText>ADDIN CSL_CITATION {"citationItems":[{"id":"ITEM-1","itemData":{"DOI":"10.1016/j.jep.2016.07.027","ISSN":"0378-8741","author":[{"dropping-particle":"","family":"Zhang","given":"Lin","non-dropping-particle":"","parse-names":false,"suffix":""},{"dropping-particle":"","family":"Zhang","given":"Jing","non-dropping-particle":"","parse-names":false,"suffix":""},{"dropping-particle":"","family":"Qi","given":"Bing","non-dropping-particle":"","parse-names":false,"suffix":""},{"dropping-particle":"","family":"Jiang","given":"Guoqiang","non-dropping-particle":"","parse-names":false,"suffix":""},{"dropping-particle":"","family":"Liu","given":"Jia","non-dropping-particle":"","parse-names":false,"suffix":""},{"dropping-particle":"","family":"Zhang","given":"Pei","non-dropping-particle":"","parse-names":false,"suffix":""},{"dropping-particle":"","family":"Ma","given":"Yuan","non-dropping-particle":"","parse-names":false,"suffix":""},{"dropping-particle":"","family":"Li","given":"Weiling","non-dropping-particle":"","parse-names":false,"suffix":""}],"container-title":"Journal of Ethnopharmacology","id":"ITEM-1","issued":{"date-parts":[["2016"]]},"publisher":"Elsevier","title":"Author ’ s Accepted Manuscript","type":"article-journal"},"uris":["http://www.mendeley.com/documents/?uuid=2fb4d9f9-2095-47ce-a708-70875c3bdc32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7B7E91">
              <w:fldChar w:fldCharType="separate"/>
            </w:r>
            <w:r w:rsidR="007B7E91" w:rsidRPr="007B7E91">
              <w:rPr>
                <w:noProof/>
                <w:vertAlign w:val="superscript"/>
              </w:rPr>
              <w:t>6</w:t>
            </w:r>
            <w:r w:rsidR="007B7E91">
              <w:fldChar w:fldCharType="end"/>
            </w:r>
          </w:p>
        </w:tc>
        <w:tc>
          <w:tcPr>
            <w:tcW w:w="13388" w:type="dxa"/>
          </w:tcPr>
          <w:p w14:paraId="4C688E0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805</w:t>
            </w:r>
          </w:p>
        </w:tc>
      </w:tr>
      <w:tr w:rsidR="00CE670E" w14:paraId="480FFCCC" w14:textId="77777777" w:rsidTr="00B43CFE">
        <w:tblPrEx>
          <w:tblLook w:val="04A0" w:firstRow="1" w:lastRow="0" w:firstColumn="1" w:lastColumn="0" w:noHBand="0" w:noVBand="1"/>
        </w:tblPrEx>
        <w:trPr>
          <w:trHeight w:val="65"/>
        </w:trPr>
        <w:tc>
          <w:tcPr>
            <w:tcW w:w="985" w:type="dxa"/>
            <w:vMerge/>
          </w:tcPr>
          <w:p w14:paraId="79CFE7B2" w14:textId="77777777" w:rsidR="00CE670E" w:rsidRDefault="00CE670E" w:rsidP="00B43CFE"/>
        </w:tc>
        <w:tc>
          <w:tcPr>
            <w:tcW w:w="1620" w:type="dxa"/>
            <w:vMerge/>
          </w:tcPr>
          <w:p w14:paraId="37F883DD" w14:textId="77777777" w:rsidR="00CE670E" w:rsidRDefault="00CE670E" w:rsidP="00B43CFE"/>
        </w:tc>
        <w:tc>
          <w:tcPr>
            <w:tcW w:w="2970" w:type="dxa"/>
          </w:tcPr>
          <w:p w14:paraId="53E773D9" w14:textId="2B6E0FC8" w:rsidR="00CE670E" w:rsidRDefault="00CE670E" w:rsidP="00B43CFE">
            <w:r>
              <w:t>quercetin-3-O-sambubioside</w:t>
            </w:r>
            <w:r w:rsidR="007B7E91">
              <w:fldChar w:fldCharType="begin" w:fldLock="1"/>
            </w:r>
            <w:r w:rsidR="007B7E91">
              <w:instrText>ADDIN CSL_CITATION {"citationItems":[{"id":"ITEM-1","itemData":{"DOI":"10.1016/j.jep.2016.07.027","ISSN":"0378-8741","author":[{"dropping-particle":"","family":"Zhang","given":"Lin","non-dropping-particle":"","parse-names":false,"suffix":""},{"dropping-particle":"","family":"Zhang","given":"Jing","non-dropping-particle":"","parse-names":false,"suffix":""},{"dropping-particle":"","family":"Qi","given":"Bing","non-dropping-particle":"","parse-names":false,"suffix":""},{"dropping-particle":"","family":"Jiang","given":"Guoqiang","non-dropping-particle":"","parse-names":false,"suffix":""},{"dropping-particle":"","family":"Liu","given":"Jia","non-dropping-particle":"","parse-names":false,"suffix":""},{"dropping-particle":"","family":"Zhang","given":"Pei","non-dropping-particle":"","parse-names":false,"suffix":""},{"dropping-particle":"","family":"Ma","given":"Yuan","non-dropping-particle":"","parse-names":false,"suffix":""},{"dropping-particle":"","family":"Li","given":"Weiling","non-dropping-particle":"","parse-names":false,"suffix":""}],"container-title":"Journal of Ethnopharmacology","id":"ITEM-1","issued":{"date-parts":[["2016"]]},"publisher":"Elsevier","title":"Author ’ s Accepted Manuscript","type":"article-journal"},"uris":["http://www.mendeley.com/documents/?uuid=2fb4d9f9-2095-47ce-a708-70875c3bdc32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      </w:r>
            <w:r w:rsidR="007B7E91">
              <w:fldChar w:fldCharType="separate"/>
            </w:r>
            <w:r w:rsidR="007B7E91" w:rsidRPr="007B7E91">
              <w:rPr>
                <w:noProof/>
                <w:vertAlign w:val="superscript"/>
              </w:rPr>
              <w:t>6</w:t>
            </w:r>
            <w:r w:rsidR="007B7E91">
              <w:fldChar w:fldCharType="end"/>
            </w:r>
          </w:p>
        </w:tc>
        <w:tc>
          <w:tcPr>
            <w:tcW w:w="13388" w:type="dxa"/>
          </w:tcPr>
          <w:p w14:paraId="71543F5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487635</w:t>
            </w:r>
          </w:p>
        </w:tc>
      </w:tr>
      <w:tr w:rsidR="00CE670E" w14:paraId="5755FAB9" w14:textId="77777777" w:rsidTr="00B43CFE">
        <w:tblPrEx>
          <w:tblLook w:val="04A0" w:firstRow="1" w:lastRow="0" w:firstColumn="1" w:lastColumn="0" w:noHBand="0" w:noVBand="1"/>
        </w:tblPrEx>
        <w:trPr>
          <w:trHeight w:val="48"/>
        </w:trPr>
        <w:tc>
          <w:tcPr>
            <w:tcW w:w="985" w:type="dxa"/>
            <w:vMerge w:val="restart"/>
          </w:tcPr>
          <w:p w14:paraId="683A28D0" w14:textId="77777777" w:rsidR="00CE670E" w:rsidRDefault="00CE670E" w:rsidP="00B43CFE">
            <w:r>
              <w:t>19</w:t>
            </w:r>
          </w:p>
        </w:tc>
        <w:tc>
          <w:tcPr>
            <w:tcW w:w="1620" w:type="dxa"/>
            <w:vMerge w:val="restart"/>
          </w:tcPr>
          <w:p w14:paraId="1A3CA0A9" w14:textId="77777777" w:rsidR="00CE670E" w:rsidRDefault="00CE670E" w:rsidP="00B43CFE">
            <w:proofErr w:type="spellStart"/>
            <w:r>
              <w:t>Hedyotis</w:t>
            </w:r>
            <w:proofErr w:type="spellEnd"/>
            <w:r>
              <w:t xml:space="preserve"> </w:t>
            </w:r>
            <w:proofErr w:type="spellStart"/>
            <w:r>
              <w:t>hedyotidea</w:t>
            </w:r>
            <w:proofErr w:type="spellEnd"/>
            <w:r>
              <w:t xml:space="preserve"> (DC.) </w:t>
            </w:r>
            <w:proofErr w:type="spellStart"/>
            <w:r>
              <w:t>Merr</w:t>
            </w:r>
            <w:proofErr w:type="spellEnd"/>
          </w:p>
        </w:tc>
        <w:tc>
          <w:tcPr>
            <w:tcW w:w="2970" w:type="dxa"/>
          </w:tcPr>
          <w:p w14:paraId="22EC38DB" w14:textId="01CFA649" w:rsidR="00CE670E" w:rsidRDefault="00CE670E" w:rsidP="00B43CFE">
            <w:r>
              <w:t>scandoside</w:t>
            </w:r>
            <w:r w:rsidR="007B7E91">
              <w:fldChar w:fldCharType="begin" w:fldLock="1"/>
            </w:r>
            <w:r w:rsidR="007B7E91">
              <w:instrText>ADDIN CSL_CITATION {"citationItems":[{"id":"ITEM-1","itemData":{"author":[{"dropping-particle":"","family":"Hu","given":"Xiao-ping","non-dropping-particle":"","parse-names":false,"suffix":""},{"dropping-particle":"","family":"Zhang","given":"Shu-wei","non-dropping-particle":"","parse-names":false,"suffix":""},{"dropping-particle":"","family":"Liu","given":"Shan-shan","non-dropping-particle":"","parse-names":false,"suffix":""},{"dropping-particle":"","family":"Xuan","given":"Li-jiang","non-dropping-particle":"","parse-names":false,"suffix":""}],"id":"ITEM-1","issued":{"date-parts":[["2011"]]},"title":"New Anthraquinone and Iridoid Glycosides from the Stems of Hedyotis hedyotidea","type":"article-journal","volume":"94"},"uris":["http://www.mendeley.com/documents/?uuid=8908854c-4d64-445d-ba53-35b835f6f2b6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7B7E91">
              <w:fldChar w:fldCharType="separate"/>
            </w:r>
            <w:r w:rsidR="007B7E91" w:rsidRPr="007B7E91">
              <w:rPr>
                <w:noProof/>
                <w:vertAlign w:val="superscript"/>
              </w:rPr>
              <w:t>7</w:t>
            </w:r>
            <w:r w:rsidR="007B7E91">
              <w:fldChar w:fldCharType="end"/>
            </w:r>
          </w:p>
        </w:tc>
        <w:tc>
          <w:tcPr>
            <w:tcW w:w="13388" w:type="dxa"/>
          </w:tcPr>
          <w:p w14:paraId="5B4DEBA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1602023</w:t>
            </w:r>
          </w:p>
        </w:tc>
      </w:tr>
      <w:tr w:rsidR="00CE670E" w14:paraId="1C804C3F" w14:textId="77777777" w:rsidTr="00B43CFE">
        <w:tblPrEx>
          <w:tblLook w:val="04A0" w:firstRow="1" w:lastRow="0" w:firstColumn="1" w:lastColumn="0" w:noHBand="0" w:noVBand="1"/>
        </w:tblPrEx>
        <w:trPr>
          <w:trHeight w:val="41"/>
        </w:trPr>
        <w:tc>
          <w:tcPr>
            <w:tcW w:w="985" w:type="dxa"/>
            <w:vMerge/>
          </w:tcPr>
          <w:p w14:paraId="1880669F" w14:textId="77777777" w:rsidR="00CE670E" w:rsidRDefault="00CE670E" w:rsidP="00B43CFE"/>
        </w:tc>
        <w:tc>
          <w:tcPr>
            <w:tcW w:w="1620" w:type="dxa"/>
            <w:vMerge/>
          </w:tcPr>
          <w:p w14:paraId="10EDAC52" w14:textId="77777777" w:rsidR="00CE670E" w:rsidRDefault="00CE670E" w:rsidP="00B43CFE"/>
        </w:tc>
        <w:tc>
          <w:tcPr>
            <w:tcW w:w="2970" w:type="dxa"/>
          </w:tcPr>
          <w:p w14:paraId="08F86F01" w14:textId="200E2617" w:rsidR="00CE670E" w:rsidRDefault="00CE670E" w:rsidP="00B43CFE">
            <w:r>
              <w:t>borreriagenin</w:t>
            </w:r>
            <w:r w:rsidR="007B7E91">
              <w:fldChar w:fldCharType="begin" w:fldLock="1"/>
            </w:r>
            <w:r w:rsidR="007B7E91">
              <w:instrText>ADDIN CSL_CITATION {"citationItems":[{"id":"ITEM-1","itemData":{"author":[{"dropping-particle":"","family":"Hu","given":"Xiao-ping","non-dropping-particle":"","parse-names":false,"suffix":""},{"dropping-particle":"","family":"Zhang","given":"Shu-wei","non-dropping-particle":"","parse-names":false,"suffix":""},{"dropping-particle":"","family":"Liu","given":"Shan-shan","non-dropping-particle":"","parse-names":false,"suffix":""},{"dropping-particle":"","family":"Xuan","given":"Li-jiang","non-dropping-particle":"","parse-names":false,"suffix":""}],"id":"ITEM-1","issued":{"date-parts":[["2011"]]},"title":"New Anthraquinone and Iridoid Glycosides from the Stems of Hedyotis hedyotidea","type":"article-journal","volume":"94"},"uris":["http://www.mendeley.com/documents/?uuid=8908854c-4d64-445d-ba53-35b835f6f2b6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7B7E91">
              <w:fldChar w:fldCharType="separate"/>
            </w:r>
            <w:r w:rsidR="007B7E91" w:rsidRPr="007B7E91">
              <w:rPr>
                <w:noProof/>
                <w:vertAlign w:val="superscript"/>
              </w:rPr>
              <w:t>7</w:t>
            </w:r>
            <w:r w:rsidR="007B7E91">
              <w:fldChar w:fldCharType="end"/>
            </w:r>
          </w:p>
        </w:tc>
        <w:tc>
          <w:tcPr>
            <w:tcW w:w="13388" w:type="dxa"/>
          </w:tcPr>
          <w:p w14:paraId="3DC7291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583980</w:t>
            </w:r>
          </w:p>
        </w:tc>
      </w:tr>
      <w:tr w:rsidR="00CE670E" w14:paraId="32C5EC25" w14:textId="77777777" w:rsidTr="00B43CFE">
        <w:tblPrEx>
          <w:tblLook w:val="04A0" w:firstRow="1" w:lastRow="0" w:firstColumn="1" w:lastColumn="0" w:noHBand="0" w:noVBand="1"/>
        </w:tblPrEx>
        <w:trPr>
          <w:trHeight w:val="41"/>
        </w:trPr>
        <w:tc>
          <w:tcPr>
            <w:tcW w:w="985" w:type="dxa"/>
            <w:vMerge/>
          </w:tcPr>
          <w:p w14:paraId="00F9CE27" w14:textId="77777777" w:rsidR="00CE670E" w:rsidRDefault="00CE670E" w:rsidP="00B43CFE"/>
        </w:tc>
        <w:tc>
          <w:tcPr>
            <w:tcW w:w="1620" w:type="dxa"/>
            <w:vMerge/>
          </w:tcPr>
          <w:p w14:paraId="0A6669AA" w14:textId="77777777" w:rsidR="00CE670E" w:rsidRDefault="00CE670E" w:rsidP="00B43CFE"/>
        </w:tc>
        <w:tc>
          <w:tcPr>
            <w:tcW w:w="2970" w:type="dxa"/>
          </w:tcPr>
          <w:p w14:paraId="15F05AC8" w14:textId="2513DFF5" w:rsidR="00CE670E" w:rsidRDefault="00CE670E" w:rsidP="00B43CFE">
            <w:r>
              <w:t>methyl deacetylasperulosidate</w:t>
            </w:r>
            <w:r w:rsidR="007B7E91">
              <w:fldChar w:fldCharType="begin" w:fldLock="1"/>
            </w:r>
            <w:r w:rsidR="007B7E91">
              <w:instrText>ADDIN CSL_CITATION {"citationItems":[{"id":"ITEM-1","itemData":{"author":[{"dropping-particle":"","family":"Hu","given":"Xiao-ping","non-dropping-particle":"","parse-names":false,"suffix":""},{"dropping-particle":"","family":"Zhang","given":"Shu-wei","non-dropping-particle":"","parse-names":false,"suffix":""},{"dropping-particle":"","family":"Liu","given":"Shan-shan","non-dropping-particle":"","parse-names":false,"suffix":""},{"dropping-particle":"","family":"Xuan","given":"Li-jiang","non-dropping-particle":"","parse-names":false,"suffix":""}],"id":"ITEM-1","issued":{"date-parts":[["2011"]]},"title":"New Anthraquinone and Iridoid Glycosides from the Stems of Hedyotis hedyotidea","type":"article-journal","volume":"94"},"uris":["http://www.mendeley.com/documents/?uuid=8908854c-4d64-445d-ba53-35b835f6f2b6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7B7E91">
              <w:fldChar w:fldCharType="separate"/>
            </w:r>
            <w:r w:rsidR="007B7E91" w:rsidRPr="007B7E91">
              <w:rPr>
                <w:noProof/>
                <w:vertAlign w:val="superscript"/>
              </w:rPr>
              <w:t>7</w:t>
            </w:r>
            <w:r w:rsidR="007B7E91">
              <w:fldChar w:fldCharType="end"/>
            </w:r>
          </w:p>
        </w:tc>
        <w:tc>
          <w:tcPr>
            <w:tcW w:w="13388" w:type="dxa"/>
          </w:tcPr>
          <w:p w14:paraId="40D7563A" w14:textId="77777777" w:rsidR="00CE670E" w:rsidRPr="00C56B86" w:rsidRDefault="00CE670E" w:rsidP="00B43CFE">
            <w:pPr>
              <w:rPr>
                <w:rFonts w:ascii="Segoe UI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6325021</w:t>
            </w:r>
          </w:p>
          <w:p w14:paraId="2013CDAB" w14:textId="77777777" w:rsidR="00CE670E" w:rsidRDefault="00CE670E" w:rsidP="00B43CFE"/>
        </w:tc>
      </w:tr>
      <w:tr w:rsidR="00CE670E" w14:paraId="7E95F49E" w14:textId="77777777" w:rsidTr="00B43CFE">
        <w:tblPrEx>
          <w:tblLook w:val="04A0" w:firstRow="1" w:lastRow="0" w:firstColumn="1" w:lastColumn="0" w:noHBand="0" w:noVBand="1"/>
        </w:tblPrEx>
        <w:trPr>
          <w:trHeight w:val="41"/>
        </w:trPr>
        <w:tc>
          <w:tcPr>
            <w:tcW w:w="985" w:type="dxa"/>
            <w:vMerge/>
          </w:tcPr>
          <w:p w14:paraId="6E0104CE" w14:textId="77777777" w:rsidR="00CE670E" w:rsidRDefault="00CE670E" w:rsidP="00B43CFE"/>
        </w:tc>
        <w:tc>
          <w:tcPr>
            <w:tcW w:w="1620" w:type="dxa"/>
            <w:vMerge/>
          </w:tcPr>
          <w:p w14:paraId="382249F9" w14:textId="77777777" w:rsidR="00CE670E" w:rsidRDefault="00CE670E" w:rsidP="00B43CFE"/>
        </w:tc>
        <w:tc>
          <w:tcPr>
            <w:tcW w:w="2970" w:type="dxa"/>
          </w:tcPr>
          <w:p w14:paraId="167CA81B" w14:textId="362BC6CB" w:rsidR="00CE670E" w:rsidRDefault="00CE670E" w:rsidP="00B43CFE">
            <w:proofErr w:type="spellStart"/>
            <w:r>
              <w:t>asperulosidic</w:t>
            </w:r>
            <w:proofErr w:type="spellEnd"/>
            <w:r>
              <w:t xml:space="preserve"> acid methyl ester</w:t>
            </w:r>
            <w:r w:rsidR="007B7E91">
              <w:fldChar w:fldCharType="begin" w:fldLock="1"/>
            </w:r>
            <w:r w:rsidR="007B7E91">
              <w:instrText>ADDIN CSL_CITATION {"citationItems":[{"id":"ITEM-1","itemData":{"author":[{"dropping-particle":"","family":"Hu","given":"Xiao-ping","non-dropping-particle":"","parse-names":false,"suffix":""},{"dropping-particle":"","family":"Zhang","given":"Shu-wei","non-dropping-particle":"","parse-names":false,"suffix":""},{"dropping-particle":"","family":"Liu","given":"Shan-shan","non-dropping-particle":"","parse-names":false,"suffix":""},{"dropping-particle":"","family":"Xuan","given":"Li-jiang","non-dropping-particle":"","parse-names":false,"suffix":""}],"id":"ITEM-1","issued":{"date-parts":[["2011"]]},"title":"New Anthraquinone and Iridoid Glycosides from the Stems of Hedyotis hedyotidea","type":"article-journal","volume":"94"},"uris":["http://www.mendeley.com/documents/?uuid=8908854c-4d64-445d-ba53-35b835f6f2b6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7B7E91">
              <w:fldChar w:fldCharType="separate"/>
            </w:r>
            <w:r w:rsidR="007B7E91" w:rsidRPr="007B7E91">
              <w:rPr>
                <w:noProof/>
                <w:vertAlign w:val="superscript"/>
              </w:rPr>
              <w:t>7</w:t>
            </w:r>
            <w:r w:rsidR="007B7E91">
              <w:fldChar w:fldCharType="end"/>
            </w:r>
          </w:p>
        </w:tc>
        <w:tc>
          <w:tcPr>
            <w:tcW w:w="13388" w:type="dxa"/>
          </w:tcPr>
          <w:p w14:paraId="4749D4B2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21602024</w:t>
            </w:r>
          </w:p>
          <w:p w14:paraId="7671960A" w14:textId="77777777" w:rsidR="00CE670E" w:rsidRDefault="00CE670E" w:rsidP="00B43CFE"/>
        </w:tc>
      </w:tr>
      <w:tr w:rsidR="00CE670E" w14:paraId="328D3684" w14:textId="77777777" w:rsidTr="00B43CFE">
        <w:tblPrEx>
          <w:tblLook w:val="04A0" w:firstRow="1" w:lastRow="0" w:firstColumn="1" w:lastColumn="0" w:noHBand="0" w:noVBand="1"/>
        </w:tblPrEx>
        <w:trPr>
          <w:trHeight w:val="41"/>
        </w:trPr>
        <w:tc>
          <w:tcPr>
            <w:tcW w:w="985" w:type="dxa"/>
            <w:vMerge/>
          </w:tcPr>
          <w:p w14:paraId="59D63C52" w14:textId="77777777" w:rsidR="00CE670E" w:rsidRDefault="00CE670E" w:rsidP="00B43CFE"/>
        </w:tc>
        <w:tc>
          <w:tcPr>
            <w:tcW w:w="1620" w:type="dxa"/>
            <w:vMerge/>
          </w:tcPr>
          <w:p w14:paraId="0AD4F76D" w14:textId="77777777" w:rsidR="00CE670E" w:rsidRDefault="00CE670E" w:rsidP="00B43CFE"/>
        </w:tc>
        <w:tc>
          <w:tcPr>
            <w:tcW w:w="2970" w:type="dxa"/>
          </w:tcPr>
          <w:p w14:paraId="2724B7B6" w14:textId="0B8E4FE5" w:rsidR="00CE670E" w:rsidRDefault="00CE670E" w:rsidP="00B43CFE">
            <w:proofErr w:type="spellStart"/>
            <w:r>
              <w:t>hedanthroside</w:t>
            </w:r>
            <w:proofErr w:type="spellEnd"/>
            <w:r>
              <w:t xml:space="preserve"> B</w:t>
            </w:r>
            <w:r w:rsidR="007B7E91">
              <w:fldChar w:fldCharType="begin" w:fldLock="1"/>
            </w:r>
            <w:r w:rsidR="007B7E91">
              <w:instrText>ADDIN CSL_CITATION {"citationItems":[{"id":"ITEM-1","itemData":{"author":[{"dropping-particle":"","family":"Hu","given":"Xiao-ping","non-dropping-particle":"","parse-names":false,"suffix":""},{"dropping-particle":"","family":"Zhang","given":"Shu-wei","non-dropping-particle":"","parse-names":false,"suffix":""},{"dropping-particle":"","family":"Liu","given":"Shan-shan","non-dropping-particle":"","parse-names":false,"suffix":""},{"dropping-particle":"","family":"Xuan","given":"Li-jiang","non-dropping-particle":"","parse-names":false,"suffix":""}],"id":"ITEM-1","issued":{"date-parts":[["2011"]]},"title":"New Anthraquinone and Iridoid Glycosides from the Stems of Hedyotis hedyotidea","type":"article-journal","volume":"94"},"uris":["http://www.mendeley.com/documents/?uuid=8908854c-4d64-445d-ba53-35b835f6f2b6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7B7E91">
              <w:fldChar w:fldCharType="separate"/>
            </w:r>
            <w:r w:rsidR="007B7E91" w:rsidRPr="007B7E91">
              <w:rPr>
                <w:noProof/>
                <w:vertAlign w:val="superscript"/>
              </w:rPr>
              <w:t>7</w:t>
            </w:r>
            <w:r w:rsidR="007B7E91">
              <w:fldChar w:fldCharType="end"/>
            </w:r>
          </w:p>
        </w:tc>
        <w:tc>
          <w:tcPr>
            <w:tcW w:w="13388" w:type="dxa"/>
          </w:tcPr>
          <w:p w14:paraId="46A893EA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3359958</w:t>
            </w:r>
          </w:p>
          <w:p w14:paraId="4C3F46D5" w14:textId="77777777" w:rsidR="00CE670E" w:rsidRDefault="00CE670E" w:rsidP="00B43CFE"/>
        </w:tc>
      </w:tr>
      <w:tr w:rsidR="00CE670E" w14:paraId="439B699F" w14:textId="77777777" w:rsidTr="00B43CFE">
        <w:tblPrEx>
          <w:tblLook w:val="04A0" w:firstRow="1" w:lastRow="0" w:firstColumn="1" w:lastColumn="0" w:noHBand="0" w:noVBand="1"/>
        </w:tblPrEx>
        <w:trPr>
          <w:trHeight w:val="41"/>
        </w:trPr>
        <w:tc>
          <w:tcPr>
            <w:tcW w:w="985" w:type="dxa"/>
            <w:vMerge/>
          </w:tcPr>
          <w:p w14:paraId="6E713753" w14:textId="77777777" w:rsidR="00CE670E" w:rsidRDefault="00CE670E" w:rsidP="00B43CFE"/>
        </w:tc>
        <w:tc>
          <w:tcPr>
            <w:tcW w:w="1620" w:type="dxa"/>
            <w:vMerge/>
          </w:tcPr>
          <w:p w14:paraId="08644F09" w14:textId="77777777" w:rsidR="00CE670E" w:rsidRDefault="00CE670E" w:rsidP="00B43CFE"/>
        </w:tc>
        <w:tc>
          <w:tcPr>
            <w:tcW w:w="2970" w:type="dxa"/>
          </w:tcPr>
          <w:p w14:paraId="0B38C4B2" w14:textId="0AFC945D" w:rsidR="00CE670E" w:rsidRDefault="00CE670E" w:rsidP="00B43CFE">
            <w:proofErr w:type="spellStart"/>
            <w:r>
              <w:t>hedanthroside</w:t>
            </w:r>
            <w:proofErr w:type="spellEnd"/>
            <w:r>
              <w:t xml:space="preserve"> C</w:t>
            </w:r>
            <w:r w:rsidR="007B7E91">
              <w:fldChar w:fldCharType="begin" w:fldLock="1"/>
            </w:r>
            <w:r w:rsidR="007B7E91">
              <w:instrText>ADDIN CSL_CITATION {"citationItems":[{"id":"ITEM-1","itemData":{"author":[{"dropping-particle":"","family":"Hu","given":"Xiao-ping","non-dropping-particle":"","parse-names":false,"suffix":""},{"dropping-particle":"","family":"Zhang","given":"Shu-wei","non-dropping-particle":"","parse-names":false,"suffix":""},{"dropping-particle":"","family":"Liu","given":"Shan-shan","non-dropping-particle":"","parse-names":false,"suffix":""},{"dropping-particle":"","family":"Xuan","given":"Li-jiang","non-dropping-particle":"","parse-names":false,"suffix":""}],"id":"ITEM-1","issued":{"date-parts":[["2011"]]},"title":"New Anthraquinone and Iridoid Glycosides from the Stems of Hedyotis hedyotidea","type":"article-journal","volume":"94"},"uris":["http://www.mendeley.com/documents/?uuid=8908854c-4d64-445d-ba53-35b835f6f2b6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7B7E91">
              <w:fldChar w:fldCharType="separate"/>
            </w:r>
            <w:r w:rsidR="007B7E91" w:rsidRPr="007B7E91">
              <w:rPr>
                <w:noProof/>
                <w:vertAlign w:val="superscript"/>
              </w:rPr>
              <w:t>7</w:t>
            </w:r>
            <w:r w:rsidR="007B7E91">
              <w:fldChar w:fldCharType="end"/>
            </w:r>
          </w:p>
        </w:tc>
        <w:tc>
          <w:tcPr>
            <w:tcW w:w="13388" w:type="dxa"/>
          </w:tcPr>
          <w:p w14:paraId="1BDE8B87" w14:textId="77777777" w:rsidR="00CE670E" w:rsidRPr="00C56B86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3359959</w:t>
            </w:r>
          </w:p>
        </w:tc>
      </w:tr>
      <w:tr w:rsidR="00CE670E" w14:paraId="194E6E14" w14:textId="77777777" w:rsidTr="00B43CFE">
        <w:tblPrEx>
          <w:tblLook w:val="04A0" w:firstRow="1" w:lastRow="0" w:firstColumn="1" w:lastColumn="0" w:noHBand="0" w:noVBand="1"/>
        </w:tblPrEx>
        <w:trPr>
          <w:trHeight w:val="41"/>
        </w:trPr>
        <w:tc>
          <w:tcPr>
            <w:tcW w:w="985" w:type="dxa"/>
            <w:vMerge/>
          </w:tcPr>
          <w:p w14:paraId="3C2FDFB7" w14:textId="77777777" w:rsidR="00CE670E" w:rsidRDefault="00CE670E" w:rsidP="00B43CFE"/>
        </w:tc>
        <w:tc>
          <w:tcPr>
            <w:tcW w:w="1620" w:type="dxa"/>
            <w:vMerge/>
          </w:tcPr>
          <w:p w14:paraId="13A638FD" w14:textId="77777777" w:rsidR="00CE670E" w:rsidRDefault="00CE670E" w:rsidP="00B43CFE"/>
        </w:tc>
        <w:tc>
          <w:tcPr>
            <w:tcW w:w="2970" w:type="dxa"/>
          </w:tcPr>
          <w:p w14:paraId="6AE4FCA7" w14:textId="33554C85" w:rsidR="00CE670E" w:rsidRDefault="00CE670E" w:rsidP="00B43CFE">
            <w:proofErr w:type="spellStart"/>
            <w:r>
              <w:t>hedanthroside</w:t>
            </w:r>
            <w:proofErr w:type="spellEnd"/>
            <w:r>
              <w:t xml:space="preserve"> D</w:t>
            </w:r>
            <w:r w:rsidR="007B7E91">
              <w:fldChar w:fldCharType="begin" w:fldLock="1"/>
            </w:r>
            <w:r w:rsidR="007B7E91">
              <w:instrText>ADDIN CSL_CITATION {"citationItems":[{"id":"ITEM-1","itemData":{"author":[{"dropping-particle":"","family":"Hu","given":"Xiao-ping","non-dropping-particle":"","parse-names":false,"suffix":""},{"dropping-particle":"","family":"Zhang","given":"Shu-wei","non-dropping-particle":"","parse-names":false,"suffix":""},{"dropping-particle":"","family":"Liu","given":"Shan-shan","non-dropping-particle":"","parse-names":false,"suffix":""},{"dropping-particle":"","family":"Xuan","given":"Li-jiang","non-dropping-particle":"","parse-names":false,"suffix":""}],"id":"ITEM-1","issued":{"date-parts":[["2011"]]},"title":"New Anthraquinone and Iridoid Glycosides from the Stems of Hedyotis hedyotidea","type":"article-journal","volume":"94"},"uris":["http://www.mendeley.com/documents/?uuid=8908854c-4d64-445d-ba53-35b835f6f2b6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7B7E91">
              <w:fldChar w:fldCharType="separate"/>
            </w:r>
            <w:r w:rsidR="007B7E91" w:rsidRPr="007B7E91">
              <w:rPr>
                <w:noProof/>
                <w:vertAlign w:val="superscript"/>
              </w:rPr>
              <w:t>7</w:t>
            </w:r>
            <w:r w:rsidR="007B7E91">
              <w:fldChar w:fldCharType="end"/>
            </w:r>
          </w:p>
        </w:tc>
        <w:tc>
          <w:tcPr>
            <w:tcW w:w="13388" w:type="dxa"/>
          </w:tcPr>
          <w:p w14:paraId="6DBD7C1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360078</w:t>
            </w:r>
          </w:p>
        </w:tc>
      </w:tr>
      <w:tr w:rsidR="00CE670E" w14:paraId="28C6558B" w14:textId="77777777" w:rsidTr="00B43CFE">
        <w:tblPrEx>
          <w:tblLook w:val="04A0" w:firstRow="1" w:lastRow="0" w:firstColumn="1" w:lastColumn="0" w:noHBand="0" w:noVBand="1"/>
        </w:tblPrEx>
        <w:trPr>
          <w:trHeight w:val="41"/>
        </w:trPr>
        <w:tc>
          <w:tcPr>
            <w:tcW w:w="985" w:type="dxa"/>
            <w:vMerge/>
          </w:tcPr>
          <w:p w14:paraId="70E1A225" w14:textId="77777777" w:rsidR="00CE670E" w:rsidRDefault="00CE670E" w:rsidP="00B43CFE"/>
        </w:tc>
        <w:tc>
          <w:tcPr>
            <w:tcW w:w="1620" w:type="dxa"/>
            <w:vMerge/>
          </w:tcPr>
          <w:p w14:paraId="1B165E14" w14:textId="77777777" w:rsidR="00CE670E" w:rsidRDefault="00CE670E" w:rsidP="00B43CFE"/>
        </w:tc>
        <w:tc>
          <w:tcPr>
            <w:tcW w:w="2970" w:type="dxa"/>
          </w:tcPr>
          <w:p w14:paraId="4423E9D3" w14:textId="71BE0A58" w:rsidR="00CE670E" w:rsidRDefault="00CE670E" w:rsidP="00B43CFE">
            <w:proofErr w:type="spellStart"/>
            <w:r>
              <w:t>hedanthroside</w:t>
            </w:r>
            <w:proofErr w:type="spellEnd"/>
            <w:r>
              <w:t xml:space="preserve"> E</w:t>
            </w:r>
            <w:r w:rsidR="007B7E91">
              <w:fldChar w:fldCharType="begin" w:fldLock="1"/>
            </w:r>
            <w:r w:rsidR="007B7E91">
              <w:instrText>ADDIN CSL_CITATION {"citationItems":[{"id":"ITEM-1","itemData":{"author":[{"dropping-particle":"","family":"Hu","given":"Xiao-ping","non-dropping-particle":"","parse-names":false,"suffix":""},{"dropping-particle":"","family":"Zhang","given":"Shu-wei","non-dropping-particle":"","parse-names":false,"suffix":""},{"dropping-particle":"","family":"Liu","given":"Shan-shan","non-dropping-particle":"","parse-names":false,"suffix":""},{"dropping-particle":"","family":"Xuan","given":"Li-jiang","non-dropping-particle":"","parse-names":false,"suffix":""}],"id":"ITEM-1","issued":{"date-parts":[["2011"]]},"title":"New Anthraquinone and Iridoid Glycosides from the Stems of Hedyotis hedyotidea","type":"article-journal","volume":"94"},"uris":["http://www.mendeley.com/documents/?uuid=8908854c-4d64-445d-ba53-35b835f6f2b6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7B7E91">
              <w:fldChar w:fldCharType="separate"/>
            </w:r>
            <w:r w:rsidR="007B7E91" w:rsidRPr="007B7E91">
              <w:rPr>
                <w:noProof/>
                <w:vertAlign w:val="superscript"/>
              </w:rPr>
              <w:t>7</w:t>
            </w:r>
            <w:r w:rsidR="007B7E91">
              <w:fldChar w:fldCharType="end"/>
            </w:r>
          </w:p>
        </w:tc>
        <w:tc>
          <w:tcPr>
            <w:tcW w:w="13388" w:type="dxa"/>
          </w:tcPr>
          <w:p w14:paraId="30CE2536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3360079</w:t>
            </w:r>
          </w:p>
          <w:p w14:paraId="6F764F1F" w14:textId="77777777" w:rsidR="00CE670E" w:rsidRDefault="00CE670E" w:rsidP="00B43CFE"/>
        </w:tc>
      </w:tr>
      <w:tr w:rsidR="00CE670E" w14:paraId="16410DD3" w14:textId="77777777" w:rsidTr="00B43CFE">
        <w:tblPrEx>
          <w:tblLook w:val="04A0" w:firstRow="1" w:lastRow="0" w:firstColumn="1" w:lastColumn="0" w:noHBand="0" w:noVBand="1"/>
        </w:tblPrEx>
        <w:trPr>
          <w:trHeight w:val="41"/>
        </w:trPr>
        <w:tc>
          <w:tcPr>
            <w:tcW w:w="985" w:type="dxa"/>
            <w:vMerge/>
          </w:tcPr>
          <w:p w14:paraId="5BCC83F2" w14:textId="77777777" w:rsidR="00CE670E" w:rsidRDefault="00CE670E" w:rsidP="00B43CFE"/>
        </w:tc>
        <w:tc>
          <w:tcPr>
            <w:tcW w:w="1620" w:type="dxa"/>
            <w:vMerge/>
          </w:tcPr>
          <w:p w14:paraId="4FEEBB92" w14:textId="77777777" w:rsidR="00CE670E" w:rsidRDefault="00CE670E" w:rsidP="00B43CFE"/>
        </w:tc>
        <w:tc>
          <w:tcPr>
            <w:tcW w:w="2970" w:type="dxa"/>
          </w:tcPr>
          <w:p w14:paraId="149EB605" w14:textId="5DC3F470" w:rsidR="00CE670E" w:rsidRDefault="00CE670E" w:rsidP="00B43CFE">
            <w:proofErr w:type="spellStart"/>
            <w:r>
              <w:t>rubiadin</w:t>
            </w:r>
            <w:proofErr w:type="spellEnd"/>
            <w:r>
              <w:t xml:space="preserve"> </w:t>
            </w:r>
            <w:r w:rsidR="007B7E91">
              <w:fldChar w:fldCharType="begin" w:fldLock="1"/>
            </w:r>
            <w:r w:rsidR="00C61800">
              <w:instrText>ADDIN CSL_CITATION {"citationItems":[{"id":"ITEM-1","itemData":{"author":[{"dropping-particle":"","family":"Hu","given":"Xiao-ping","non-dropping-particle":"","parse-names":false,"suffix":""},{"dropping-particle":"","family":"Zhang","given":"Shu-wei","non-dropping-particle":"","parse-names":false,"suffix":""},{"dropping-particle":"","family":"Liu","given":"Shan-shan","non-dropping-particle":"","parse-names":false,"suffix":""},{"dropping-particle":"","family":"Xuan","given":"Li-jiang","non-dropping-particle":"","parse-names":false,"suffix":""}],"id":"ITEM-1","issued":{"date-parts":[["2011"]]},"title":"New Anthraquinone and Iridoid Glycosides from the Stems of Hedyotis hedyotidea","type":"article-journal","volume":"94"},"uris":["http://www.mendeley.com/documents/?uuid=8908854c-4d64-445d-ba53-35b835f6f2b6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7B7E91">
              <w:fldChar w:fldCharType="separate"/>
            </w:r>
            <w:r w:rsidR="007B7E91" w:rsidRPr="007B7E91">
              <w:rPr>
                <w:noProof/>
                <w:vertAlign w:val="superscript"/>
              </w:rPr>
              <w:t>7</w:t>
            </w:r>
            <w:r w:rsidR="007B7E91">
              <w:fldChar w:fldCharType="end"/>
            </w:r>
          </w:p>
        </w:tc>
        <w:tc>
          <w:tcPr>
            <w:tcW w:w="13388" w:type="dxa"/>
          </w:tcPr>
          <w:p w14:paraId="27B9997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4062</w:t>
            </w:r>
          </w:p>
        </w:tc>
      </w:tr>
      <w:tr w:rsidR="00CE670E" w14:paraId="7ACBF967" w14:textId="77777777" w:rsidTr="00B43CFE">
        <w:tblPrEx>
          <w:tblLook w:val="04A0" w:firstRow="1" w:lastRow="0" w:firstColumn="1" w:lastColumn="0" w:noHBand="0" w:noVBand="1"/>
        </w:tblPrEx>
        <w:trPr>
          <w:trHeight w:val="41"/>
        </w:trPr>
        <w:tc>
          <w:tcPr>
            <w:tcW w:w="985" w:type="dxa"/>
            <w:vMerge/>
          </w:tcPr>
          <w:p w14:paraId="58BC15D7" w14:textId="77777777" w:rsidR="00CE670E" w:rsidRDefault="00CE670E" w:rsidP="00B43CFE"/>
        </w:tc>
        <w:tc>
          <w:tcPr>
            <w:tcW w:w="1620" w:type="dxa"/>
            <w:vMerge/>
          </w:tcPr>
          <w:p w14:paraId="429ED02B" w14:textId="77777777" w:rsidR="00CE670E" w:rsidRDefault="00CE670E" w:rsidP="00B43CFE"/>
        </w:tc>
        <w:tc>
          <w:tcPr>
            <w:tcW w:w="2970" w:type="dxa"/>
          </w:tcPr>
          <w:p w14:paraId="61A4CD26" w14:textId="1DBCAF65" w:rsidR="00CE670E" w:rsidRDefault="00CE670E" w:rsidP="00B43CFE">
            <w:proofErr w:type="spellStart"/>
            <w:r>
              <w:t>hedanthroside</w:t>
            </w:r>
            <w:proofErr w:type="spellEnd"/>
            <w:r>
              <w:t xml:space="preserve"> A</w:t>
            </w:r>
            <w:r w:rsidR="00C61800">
              <w:fldChar w:fldCharType="begin" w:fldLock="1"/>
            </w:r>
            <w:r w:rsidR="006C7CD2">
              <w:instrText>ADDIN CSL_CITATION {"citationItems":[{"id":"ITEM-1","itemData":{"author":[{"dropping-particle":"","family":"Hu","given":"Xiao-ping","non-dropping-particle":"","parse-names":false,"suffix":""},{"dropping-particle":"","family":"Zhang","given":"Shu-wei","non-dropping-particle":"","parse-names":false,"suffix":""},{"dropping-particle":"","family":"Liu","given":"Shan-shan","non-dropping-particle":"","parse-names":false,"suffix":""},{"dropping-particle":"","family":"Xuan","given":"Li-jiang","non-dropping-particle":"","parse-names":false,"suffix":""}],"id":"ITEM-1","issued":{"date-parts":[["2011"]]},"title":"New Anthraquinone and Iridoid Glycosides from the Stems of Hedyotis hedyotidea","type":"article-journal","volume":"94"},"uris":["http://www.mendeley.com/documents/?uuid=8908854c-4d64-445d-ba53-35b835f6f2b6"]}],"mendeley":{"formattedCitation":"&lt;sup&gt;7&lt;/sup&gt;","plainTextFormattedCitation":"7","previouslyFormattedCitation":"&lt;sup&gt;7&lt;/sup&gt;"},"properties":{"noteIndex":0},"schema":"https://github.com/citation-style-language/schema/raw/master/csl-citation.json"}</w:instrText>
            </w:r>
            <w:r w:rsidR="00C61800">
              <w:fldChar w:fldCharType="separate"/>
            </w:r>
            <w:r w:rsidR="00C61800" w:rsidRPr="00C61800">
              <w:rPr>
                <w:noProof/>
                <w:vertAlign w:val="superscript"/>
              </w:rPr>
              <w:t>7</w:t>
            </w:r>
            <w:r w:rsidR="00C61800">
              <w:fldChar w:fldCharType="end"/>
            </w:r>
          </w:p>
        </w:tc>
        <w:tc>
          <w:tcPr>
            <w:tcW w:w="13388" w:type="dxa"/>
          </w:tcPr>
          <w:p w14:paraId="0A5F083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359957</w:t>
            </w:r>
          </w:p>
        </w:tc>
      </w:tr>
      <w:tr w:rsidR="00CE670E" w14:paraId="3E58D268" w14:textId="77777777" w:rsidTr="00B43CFE">
        <w:tblPrEx>
          <w:tblLook w:val="04A0" w:firstRow="1" w:lastRow="0" w:firstColumn="1" w:lastColumn="0" w:noHBand="0" w:noVBand="1"/>
        </w:tblPrEx>
        <w:trPr>
          <w:trHeight w:val="147"/>
        </w:trPr>
        <w:tc>
          <w:tcPr>
            <w:tcW w:w="985" w:type="dxa"/>
            <w:vMerge w:val="restart"/>
          </w:tcPr>
          <w:p w14:paraId="4C3B615D" w14:textId="2E6274F5" w:rsidR="00CE670E" w:rsidRDefault="00CE670E" w:rsidP="00B43CFE">
            <w:r>
              <w:t>2</w:t>
            </w:r>
            <w:r w:rsidR="00E8771D">
              <w:t>0</w:t>
            </w:r>
          </w:p>
        </w:tc>
        <w:tc>
          <w:tcPr>
            <w:tcW w:w="1620" w:type="dxa"/>
            <w:vMerge w:val="restart"/>
          </w:tcPr>
          <w:p w14:paraId="1D12FA43" w14:textId="77777777" w:rsidR="00CE670E" w:rsidRDefault="00CE670E" w:rsidP="00B43CFE"/>
          <w:p w14:paraId="7C17AF22" w14:textId="77777777" w:rsidR="00CE670E" w:rsidRDefault="00CE670E" w:rsidP="00B43CFE"/>
          <w:p w14:paraId="33A6A08A" w14:textId="77777777" w:rsidR="00CE670E" w:rsidRDefault="00CE670E" w:rsidP="00B43CFE">
            <w:r>
              <w:t xml:space="preserve">Plumbago </w:t>
            </w:r>
            <w:proofErr w:type="spellStart"/>
            <w:r>
              <w:t>zeylanica</w:t>
            </w:r>
            <w:proofErr w:type="spellEnd"/>
            <w:r>
              <w:t xml:space="preserve"> Linn.</w:t>
            </w:r>
          </w:p>
          <w:p w14:paraId="1A69AB45" w14:textId="77777777" w:rsidR="00CE670E" w:rsidRDefault="00CE670E" w:rsidP="00B43CFE"/>
          <w:p w14:paraId="62DC4770" w14:textId="77777777" w:rsidR="00CE670E" w:rsidRDefault="00CE670E" w:rsidP="00B43CFE"/>
          <w:p w14:paraId="37AD7791" w14:textId="77777777" w:rsidR="00CE670E" w:rsidRDefault="00CE670E" w:rsidP="00B43CFE"/>
        </w:tc>
        <w:tc>
          <w:tcPr>
            <w:tcW w:w="2970" w:type="dxa"/>
          </w:tcPr>
          <w:p w14:paraId="14D0D463" w14:textId="2B0BB89F" w:rsidR="00CE670E" w:rsidRDefault="00CE670E" w:rsidP="00B43CFE">
            <w:r>
              <w:t>(5-hydroxy-2-methylnaphthalene-1,4-dione</w:t>
            </w:r>
            <w:r w:rsidR="006C7CD2">
              <w:fldChar w:fldCharType="begin" w:fldLock="1"/>
            </w:r>
            <w:r w:rsidR="006C7CD2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6C7CD2">
              <w:fldChar w:fldCharType="separate"/>
            </w:r>
            <w:r w:rsidR="006C7CD2" w:rsidRPr="006C7CD2">
              <w:rPr>
                <w:noProof/>
                <w:vertAlign w:val="superscript"/>
              </w:rPr>
              <w:t>8</w:t>
            </w:r>
            <w:r w:rsidR="006C7CD2">
              <w:fldChar w:fldCharType="end"/>
            </w:r>
          </w:p>
        </w:tc>
        <w:tc>
          <w:tcPr>
            <w:tcW w:w="13388" w:type="dxa"/>
          </w:tcPr>
          <w:p w14:paraId="2A70A43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338719</w:t>
            </w:r>
          </w:p>
        </w:tc>
      </w:tr>
      <w:tr w:rsidR="00CE670E" w14:paraId="7415D762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708CC65B" w14:textId="77777777" w:rsidR="00CE670E" w:rsidRDefault="00CE670E" w:rsidP="00B43CFE"/>
        </w:tc>
        <w:tc>
          <w:tcPr>
            <w:tcW w:w="1620" w:type="dxa"/>
            <w:vMerge/>
          </w:tcPr>
          <w:p w14:paraId="63A28472" w14:textId="77777777" w:rsidR="00CE670E" w:rsidRDefault="00CE670E" w:rsidP="00B43CFE"/>
        </w:tc>
        <w:tc>
          <w:tcPr>
            <w:tcW w:w="2970" w:type="dxa"/>
          </w:tcPr>
          <w:p w14:paraId="6CBFFF20" w14:textId="441EE9F8" w:rsidR="00CE670E" w:rsidRDefault="00CE670E" w:rsidP="00B43CFE">
            <w:r>
              <w:t>seselin</w:t>
            </w:r>
            <w:r w:rsidR="006C7CD2">
              <w:fldChar w:fldCharType="begin" w:fldLock="1"/>
            </w:r>
            <w:r w:rsidR="006C7CD2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6C7CD2">
              <w:fldChar w:fldCharType="separate"/>
            </w:r>
            <w:r w:rsidR="006C7CD2" w:rsidRPr="006C7CD2">
              <w:rPr>
                <w:noProof/>
                <w:vertAlign w:val="superscript"/>
              </w:rPr>
              <w:t>8</w:t>
            </w:r>
            <w:r w:rsidR="006C7CD2">
              <w:fldChar w:fldCharType="end"/>
            </w:r>
          </w:p>
        </w:tc>
        <w:tc>
          <w:tcPr>
            <w:tcW w:w="13388" w:type="dxa"/>
          </w:tcPr>
          <w:p w14:paraId="1CAB562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8229</w:t>
            </w:r>
          </w:p>
        </w:tc>
      </w:tr>
      <w:tr w:rsidR="00CE670E" w14:paraId="307B4E5A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04F4BF0B" w14:textId="77777777" w:rsidR="00CE670E" w:rsidRDefault="00CE670E" w:rsidP="00B43CFE"/>
        </w:tc>
        <w:tc>
          <w:tcPr>
            <w:tcW w:w="1620" w:type="dxa"/>
            <w:vMerge/>
          </w:tcPr>
          <w:p w14:paraId="3C51C6F6" w14:textId="77777777" w:rsidR="00CE670E" w:rsidRDefault="00CE670E" w:rsidP="00B43CFE"/>
        </w:tc>
        <w:tc>
          <w:tcPr>
            <w:tcW w:w="2970" w:type="dxa"/>
          </w:tcPr>
          <w:p w14:paraId="284AAD86" w14:textId="6CEFDAA1" w:rsidR="00CE670E" w:rsidRDefault="00CE670E" w:rsidP="00B43CFE">
            <w:r>
              <w:t>5-methoxyseselin</w:t>
            </w:r>
            <w:r w:rsidR="006C7CD2">
              <w:fldChar w:fldCharType="begin" w:fldLock="1"/>
            </w:r>
            <w:r w:rsidR="006C7CD2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6C7CD2">
              <w:fldChar w:fldCharType="separate"/>
            </w:r>
            <w:r w:rsidR="006C7CD2" w:rsidRPr="006C7CD2">
              <w:rPr>
                <w:noProof/>
                <w:vertAlign w:val="superscript"/>
              </w:rPr>
              <w:t>8</w:t>
            </w:r>
            <w:r w:rsidR="006C7CD2">
              <w:fldChar w:fldCharType="end"/>
            </w:r>
          </w:p>
        </w:tc>
        <w:tc>
          <w:tcPr>
            <w:tcW w:w="13388" w:type="dxa"/>
          </w:tcPr>
          <w:p w14:paraId="53EFC59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90897</w:t>
            </w:r>
          </w:p>
        </w:tc>
      </w:tr>
      <w:tr w:rsidR="00CE670E" w14:paraId="54571038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0579A425" w14:textId="77777777" w:rsidR="00CE670E" w:rsidRDefault="00CE670E" w:rsidP="00B43CFE"/>
        </w:tc>
        <w:tc>
          <w:tcPr>
            <w:tcW w:w="1620" w:type="dxa"/>
            <w:vMerge/>
          </w:tcPr>
          <w:p w14:paraId="269AE3EE" w14:textId="77777777" w:rsidR="00CE670E" w:rsidRDefault="00CE670E" w:rsidP="00B43CFE"/>
        </w:tc>
        <w:tc>
          <w:tcPr>
            <w:tcW w:w="2970" w:type="dxa"/>
          </w:tcPr>
          <w:p w14:paraId="1F26D5B0" w14:textId="5CF1DD13" w:rsidR="00CE670E" w:rsidRDefault="00CE670E" w:rsidP="00B43CFE">
            <w:r>
              <w:t>suberosin</w:t>
            </w:r>
            <w:r w:rsidR="006C7CD2">
              <w:fldChar w:fldCharType="begin" w:fldLock="1"/>
            </w:r>
            <w:r w:rsidR="006C7CD2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6C7CD2">
              <w:fldChar w:fldCharType="separate"/>
            </w:r>
            <w:r w:rsidR="006C7CD2" w:rsidRPr="006C7CD2">
              <w:rPr>
                <w:noProof/>
                <w:vertAlign w:val="superscript"/>
              </w:rPr>
              <w:t>8</w:t>
            </w:r>
            <w:r w:rsidR="006C7CD2">
              <w:fldChar w:fldCharType="end"/>
            </w:r>
          </w:p>
        </w:tc>
        <w:tc>
          <w:tcPr>
            <w:tcW w:w="13388" w:type="dxa"/>
          </w:tcPr>
          <w:p w14:paraId="2FE08B9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8486</w:t>
            </w:r>
          </w:p>
        </w:tc>
      </w:tr>
      <w:tr w:rsidR="00CE670E" w14:paraId="3A727653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2B160651" w14:textId="77777777" w:rsidR="00CE670E" w:rsidRDefault="00CE670E" w:rsidP="00B43CFE"/>
        </w:tc>
        <w:tc>
          <w:tcPr>
            <w:tcW w:w="1620" w:type="dxa"/>
            <w:vMerge/>
          </w:tcPr>
          <w:p w14:paraId="06FD2054" w14:textId="77777777" w:rsidR="00CE670E" w:rsidRDefault="00CE670E" w:rsidP="00B43CFE"/>
        </w:tc>
        <w:tc>
          <w:tcPr>
            <w:tcW w:w="2970" w:type="dxa"/>
          </w:tcPr>
          <w:p w14:paraId="37CDF442" w14:textId="079EF416" w:rsidR="00CE670E" w:rsidRDefault="00CE670E" w:rsidP="00B43CFE">
            <w:r>
              <w:t>xanthyletin</w:t>
            </w:r>
            <w:r w:rsidR="006C7CD2">
              <w:fldChar w:fldCharType="begin" w:fldLock="1"/>
            </w:r>
            <w:r w:rsidR="006C7CD2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6C7CD2">
              <w:fldChar w:fldCharType="separate"/>
            </w:r>
            <w:r w:rsidR="006C7CD2" w:rsidRPr="006C7CD2">
              <w:rPr>
                <w:noProof/>
                <w:vertAlign w:val="superscript"/>
              </w:rPr>
              <w:t>8</w:t>
            </w:r>
            <w:r w:rsidR="006C7CD2">
              <w:fldChar w:fldCharType="end"/>
            </w:r>
          </w:p>
        </w:tc>
        <w:tc>
          <w:tcPr>
            <w:tcW w:w="13388" w:type="dxa"/>
          </w:tcPr>
          <w:p w14:paraId="7320553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5188</w:t>
            </w:r>
          </w:p>
        </w:tc>
      </w:tr>
      <w:tr w:rsidR="00CE670E" w14:paraId="5EAEFA72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5432297D" w14:textId="77777777" w:rsidR="00CE670E" w:rsidRDefault="00CE670E" w:rsidP="00B43CFE"/>
        </w:tc>
        <w:tc>
          <w:tcPr>
            <w:tcW w:w="1620" w:type="dxa"/>
            <w:vMerge/>
          </w:tcPr>
          <w:p w14:paraId="236E8A5C" w14:textId="77777777" w:rsidR="00CE670E" w:rsidRDefault="00CE670E" w:rsidP="00B43CFE"/>
        </w:tc>
        <w:tc>
          <w:tcPr>
            <w:tcW w:w="2970" w:type="dxa"/>
          </w:tcPr>
          <w:p w14:paraId="62BEBF1D" w14:textId="2E0D95B8" w:rsidR="00CE670E" w:rsidRDefault="00CE670E" w:rsidP="00B43CFE">
            <w:r>
              <w:t>xanthoxyletin</w:t>
            </w:r>
            <w:r w:rsidR="006C7CD2">
              <w:fldChar w:fldCharType="begin" w:fldLock="1"/>
            </w:r>
            <w:r w:rsidR="006C7CD2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6C7CD2">
              <w:fldChar w:fldCharType="separate"/>
            </w:r>
            <w:r w:rsidR="006C7CD2" w:rsidRPr="006C7CD2">
              <w:rPr>
                <w:noProof/>
                <w:vertAlign w:val="superscript"/>
              </w:rPr>
              <w:t>8</w:t>
            </w:r>
            <w:r w:rsidR="006C7CD2">
              <w:fldChar w:fldCharType="end"/>
            </w:r>
          </w:p>
        </w:tc>
        <w:tc>
          <w:tcPr>
            <w:tcW w:w="13388" w:type="dxa"/>
          </w:tcPr>
          <w:p w14:paraId="4AB6B79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6548</w:t>
            </w:r>
          </w:p>
        </w:tc>
      </w:tr>
      <w:tr w:rsidR="00CE670E" w14:paraId="1239EEF9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79CABD47" w14:textId="77777777" w:rsidR="00CE670E" w:rsidRDefault="00CE670E" w:rsidP="00B43CFE"/>
        </w:tc>
        <w:tc>
          <w:tcPr>
            <w:tcW w:w="1620" w:type="dxa"/>
            <w:vMerge/>
          </w:tcPr>
          <w:p w14:paraId="71CC5323" w14:textId="77777777" w:rsidR="00CE670E" w:rsidRDefault="00CE670E" w:rsidP="00B43CFE"/>
        </w:tc>
        <w:tc>
          <w:tcPr>
            <w:tcW w:w="2970" w:type="dxa"/>
          </w:tcPr>
          <w:p w14:paraId="469E59C7" w14:textId="65B07602" w:rsidR="00CE670E" w:rsidRDefault="00CE670E" w:rsidP="00B43CFE">
            <w:r>
              <w:t>3- chloroplumbagin</w:t>
            </w:r>
            <w:r w:rsidR="006C7CD2">
              <w:fldChar w:fldCharType="begin" w:fldLock="1"/>
            </w:r>
            <w:r w:rsidR="006C7CD2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6C7CD2">
              <w:fldChar w:fldCharType="separate"/>
            </w:r>
            <w:r w:rsidR="006C7CD2" w:rsidRPr="006C7CD2">
              <w:rPr>
                <w:noProof/>
                <w:vertAlign w:val="superscript"/>
              </w:rPr>
              <w:t>8</w:t>
            </w:r>
            <w:r w:rsidR="006C7CD2">
              <w:fldChar w:fldCharType="end"/>
            </w:r>
          </w:p>
        </w:tc>
        <w:tc>
          <w:tcPr>
            <w:tcW w:w="13388" w:type="dxa"/>
          </w:tcPr>
          <w:p w14:paraId="43E70F1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338719</w:t>
            </w:r>
          </w:p>
        </w:tc>
      </w:tr>
      <w:tr w:rsidR="00CE670E" w14:paraId="1A0B614C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53917A3B" w14:textId="77777777" w:rsidR="00CE670E" w:rsidRDefault="00CE670E" w:rsidP="00B43CFE"/>
        </w:tc>
        <w:tc>
          <w:tcPr>
            <w:tcW w:w="1620" w:type="dxa"/>
            <w:vMerge/>
          </w:tcPr>
          <w:p w14:paraId="0F0B16FB" w14:textId="77777777" w:rsidR="00CE670E" w:rsidRDefault="00CE670E" w:rsidP="00B43CFE"/>
        </w:tc>
        <w:tc>
          <w:tcPr>
            <w:tcW w:w="2970" w:type="dxa"/>
          </w:tcPr>
          <w:p w14:paraId="377D6417" w14:textId="5347671A" w:rsidR="00CE670E" w:rsidRDefault="00CE670E" w:rsidP="00B43CFE">
            <w:r>
              <w:t>3, 3- biplumbagin</w:t>
            </w:r>
            <w:r w:rsidR="006C7CD2">
              <w:fldChar w:fldCharType="begin" w:fldLock="1"/>
            </w:r>
            <w:r w:rsidR="006C7CD2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6C7CD2">
              <w:fldChar w:fldCharType="separate"/>
            </w:r>
            <w:r w:rsidR="006C7CD2" w:rsidRPr="006C7CD2">
              <w:rPr>
                <w:noProof/>
                <w:vertAlign w:val="superscript"/>
              </w:rPr>
              <w:t>8</w:t>
            </w:r>
            <w:r w:rsidR="006C7CD2">
              <w:fldChar w:fldCharType="end"/>
            </w:r>
          </w:p>
        </w:tc>
        <w:tc>
          <w:tcPr>
            <w:tcW w:w="13388" w:type="dxa"/>
          </w:tcPr>
          <w:p w14:paraId="60759614" w14:textId="73031719" w:rsidR="00CE670E" w:rsidRDefault="001D2B15" w:rsidP="00B43CFE">
            <w:r>
              <w:t>183757</w:t>
            </w:r>
          </w:p>
        </w:tc>
      </w:tr>
      <w:tr w:rsidR="00CE670E" w14:paraId="5380F847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41A066E4" w14:textId="77777777" w:rsidR="00CE670E" w:rsidRDefault="00CE670E" w:rsidP="00B43CFE"/>
        </w:tc>
        <w:tc>
          <w:tcPr>
            <w:tcW w:w="1620" w:type="dxa"/>
            <w:vMerge/>
          </w:tcPr>
          <w:p w14:paraId="41982134" w14:textId="77777777" w:rsidR="00CE670E" w:rsidRDefault="00CE670E" w:rsidP="00B43CFE"/>
        </w:tc>
        <w:tc>
          <w:tcPr>
            <w:tcW w:w="2970" w:type="dxa"/>
          </w:tcPr>
          <w:p w14:paraId="043EA2B5" w14:textId="69323F26" w:rsidR="00CE670E" w:rsidRDefault="00CE670E" w:rsidP="00B43CFE">
            <w:r>
              <w:t>binaphthoquinone</w:t>
            </w:r>
            <w:r w:rsidR="006C7CD2">
              <w:fldChar w:fldCharType="begin" w:fldLock="1"/>
            </w:r>
            <w:r w:rsidR="00F0245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6C7CD2">
              <w:fldChar w:fldCharType="separate"/>
            </w:r>
            <w:r w:rsidR="006C7CD2" w:rsidRPr="006C7CD2">
              <w:rPr>
                <w:noProof/>
                <w:vertAlign w:val="superscript"/>
              </w:rPr>
              <w:t>8</w:t>
            </w:r>
            <w:r w:rsidR="006C7CD2">
              <w:fldChar w:fldCharType="end"/>
            </w:r>
          </w:p>
        </w:tc>
        <w:tc>
          <w:tcPr>
            <w:tcW w:w="13388" w:type="dxa"/>
          </w:tcPr>
          <w:p w14:paraId="71F4B2E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28770</w:t>
            </w:r>
          </w:p>
        </w:tc>
      </w:tr>
      <w:tr w:rsidR="00CE670E" w14:paraId="34899D7C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15C18F0B" w14:textId="77777777" w:rsidR="00CE670E" w:rsidRDefault="00CE670E" w:rsidP="00B43CFE"/>
        </w:tc>
        <w:tc>
          <w:tcPr>
            <w:tcW w:w="1620" w:type="dxa"/>
            <w:vMerge/>
          </w:tcPr>
          <w:p w14:paraId="3D9944E8" w14:textId="77777777" w:rsidR="00CE670E" w:rsidRDefault="00CE670E" w:rsidP="00B43CFE"/>
        </w:tc>
        <w:tc>
          <w:tcPr>
            <w:tcW w:w="2970" w:type="dxa"/>
          </w:tcPr>
          <w:p w14:paraId="3BF53CB1" w14:textId="73339F0A" w:rsidR="00CE670E" w:rsidRDefault="00CE670E" w:rsidP="00B43CFE">
            <w:r>
              <w:t>isozeylanone</w:t>
            </w:r>
            <w:r w:rsidR="00F02450">
              <w:fldChar w:fldCharType="begin" w:fldLock="1"/>
            </w:r>
            <w:r w:rsidR="00F0245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F02450">
              <w:fldChar w:fldCharType="separate"/>
            </w:r>
            <w:r w:rsidR="00F02450" w:rsidRPr="00F02450">
              <w:rPr>
                <w:noProof/>
                <w:vertAlign w:val="superscript"/>
              </w:rPr>
              <w:t>8</w:t>
            </w:r>
            <w:r w:rsidR="00F02450">
              <w:fldChar w:fldCharType="end"/>
            </w:r>
          </w:p>
        </w:tc>
        <w:tc>
          <w:tcPr>
            <w:tcW w:w="13388" w:type="dxa"/>
          </w:tcPr>
          <w:p w14:paraId="4A2625E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0947536</w:t>
            </w:r>
          </w:p>
        </w:tc>
      </w:tr>
      <w:tr w:rsidR="00CE670E" w14:paraId="24644AF1" w14:textId="77777777" w:rsidTr="00B43CFE">
        <w:tblPrEx>
          <w:tblLook w:val="04A0" w:firstRow="1" w:lastRow="0" w:firstColumn="1" w:lastColumn="0" w:noHBand="0" w:noVBand="1"/>
        </w:tblPrEx>
        <w:trPr>
          <w:trHeight w:val="458"/>
        </w:trPr>
        <w:tc>
          <w:tcPr>
            <w:tcW w:w="985" w:type="dxa"/>
            <w:vMerge/>
          </w:tcPr>
          <w:p w14:paraId="1E6B7437" w14:textId="77777777" w:rsidR="00CE670E" w:rsidRDefault="00CE670E" w:rsidP="00B43CFE"/>
        </w:tc>
        <w:tc>
          <w:tcPr>
            <w:tcW w:w="1620" w:type="dxa"/>
            <w:vMerge/>
          </w:tcPr>
          <w:p w14:paraId="1B56377A" w14:textId="77777777" w:rsidR="00CE670E" w:rsidRDefault="00CE670E" w:rsidP="00B43CFE"/>
        </w:tc>
        <w:tc>
          <w:tcPr>
            <w:tcW w:w="2970" w:type="dxa"/>
          </w:tcPr>
          <w:p w14:paraId="559B0076" w14:textId="323E0867" w:rsidR="00CE670E" w:rsidRDefault="00CE670E" w:rsidP="00B43CFE">
            <w:r>
              <w:t>zeylanone</w:t>
            </w:r>
            <w:r w:rsidR="00F02450">
              <w:fldChar w:fldCharType="begin" w:fldLock="1"/>
            </w:r>
            <w:r w:rsidR="00F0245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F02450">
              <w:fldChar w:fldCharType="separate"/>
            </w:r>
            <w:r w:rsidR="00F02450" w:rsidRPr="00F02450">
              <w:rPr>
                <w:noProof/>
                <w:vertAlign w:val="superscript"/>
              </w:rPr>
              <w:t>8</w:t>
            </w:r>
            <w:r w:rsidR="00F02450">
              <w:fldChar w:fldCharType="end"/>
            </w:r>
          </w:p>
        </w:tc>
        <w:tc>
          <w:tcPr>
            <w:tcW w:w="13388" w:type="dxa"/>
          </w:tcPr>
          <w:p w14:paraId="366D9119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76618</w:t>
            </w:r>
          </w:p>
        </w:tc>
      </w:tr>
      <w:tr w:rsidR="00CE670E" w14:paraId="16B58360" w14:textId="77777777" w:rsidTr="00B43CFE">
        <w:tblPrEx>
          <w:tblLook w:val="04A0" w:firstRow="1" w:lastRow="0" w:firstColumn="1" w:lastColumn="0" w:noHBand="0" w:noVBand="1"/>
        </w:tblPrEx>
        <w:trPr>
          <w:trHeight w:val="30"/>
        </w:trPr>
        <w:tc>
          <w:tcPr>
            <w:tcW w:w="985" w:type="dxa"/>
            <w:vMerge/>
          </w:tcPr>
          <w:p w14:paraId="369BD7BE" w14:textId="77777777" w:rsidR="00CE670E" w:rsidRDefault="00CE670E" w:rsidP="00B43CFE"/>
        </w:tc>
        <w:tc>
          <w:tcPr>
            <w:tcW w:w="1620" w:type="dxa"/>
            <w:vMerge/>
          </w:tcPr>
          <w:p w14:paraId="13B065D9" w14:textId="77777777" w:rsidR="00CE670E" w:rsidRDefault="00CE670E" w:rsidP="00B43CFE"/>
        </w:tc>
        <w:tc>
          <w:tcPr>
            <w:tcW w:w="2970" w:type="dxa"/>
          </w:tcPr>
          <w:p w14:paraId="713FF6CB" w14:textId="6E3C0280" w:rsidR="00CE670E" w:rsidRDefault="00CE670E" w:rsidP="00B43CFE">
            <w:r>
              <w:t>elliptinone</w:t>
            </w:r>
            <w:r w:rsidR="00F02450">
              <w:fldChar w:fldCharType="begin" w:fldLock="1"/>
            </w:r>
            <w:r w:rsidR="00F0245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F02450">
              <w:fldChar w:fldCharType="separate"/>
            </w:r>
            <w:r w:rsidR="00F02450" w:rsidRPr="00F02450">
              <w:rPr>
                <w:noProof/>
                <w:vertAlign w:val="superscript"/>
              </w:rPr>
              <w:t>8</w:t>
            </w:r>
            <w:r w:rsidR="00F02450">
              <w:fldChar w:fldCharType="end"/>
            </w:r>
          </w:p>
        </w:tc>
        <w:tc>
          <w:tcPr>
            <w:tcW w:w="13388" w:type="dxa"/>
          </w:tcPr>
          <w:p w14:paraId="3DEBB61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46680</w:t>
            </w:r>
          </w:p>
        </w:tc>
      </w:tr>
      <w:tr w:rsidR="00CE670E" w14:paraId="037FCDDD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4C7DA662" w14:textId="77777777" w:rsidR="00CE670E" w:rsidRDefault="00CE670E" w:rsidP="00B43CFE"/>
        </w:tc>
        <w:tc>
          <w:tcPr>
            <w:tcW w:w="1620" w:type="dxa"/>
            <w:vMerge/>
          </w:tcPr>
          <w:p w14:paraId="0B64D366" w14:textId="77777777" w:rsidR="00CE670E" w:rsidRDefault="00CE670E" w:rsidP="00B43CFE"/>
        </w:tc>
        <w:tc>
          <w:tcPr>
            <w:tcW w:w="2970" w:type="dxa"/>
          </w:tcPr>
          <w:p w14:paraId="360EA2B5" w14:textId="6FC56CFE" w:rsidR="00CE670E" w:rsidRPr="00B37C16" w:rsidRDefault="00CE670E" w:rsidP="00B43CFE">
            <w:pPr>
              <w:rPr>
                <w:b/>
                <w:bCs/>
              </w:rPr>
            </w:pPr>
            <w:r>
              <w:t>droserone</w:t>
            </w:r>
            <w:r w:rsidR="00F02450">
              <w:fldChar w:fldCharType="begin" w:fldLock="1"/>
            </w:r>
            <w:r w:rsidR="00F0245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F02450">
              <w:fldChar w:fldCharType="separate"/>
            </w:r>
            <w:r w:rsidR="00F02450" w:rsidRPr="00F02450">
              <w:rPr>
                <w:noProof/>
                <w:vertAlign w:val="superscript"/>
              </w:rPr>
              <w:t>8</w:t>
            </w:r>
            <w:r w:rsidR="00F02450">
              <w:fldChar w:fldCharType="end"/>
            </w:r>
          </w:p>
        </w:tc>
        <w:tc>
          <w:tcPr>
            <w:tcW w:w="13388" w:type="dxa"/>
          </w:tcPr>
          <w:p w14:paraId="6A84CB8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2739</w:t>
            </w:r>
          </w:p>
        </w:tc>
      </w:tr>
      <w:tr w:rsidR="00CE670E" w14:paraId="1FEE2169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9093B06" w14:textId="77777777" w:rsidR="00CE670E" w:rsidRDefault="00CE670E" w:rsidP="00B43CFE"/>
        </w:tc>
        <w:tc>
          <w:tcPr>
            <w:tcW w:w="1620" w:type="dxa"/>
            <w:vMerge/>
          </w:tcPr>
          <w:p w14:paraId="522A47AB" w14:textId="77777777" w:rsidR="00CE670E" w:rsidRDefault="00CE670E" w:rsidP="00B43CFE"/>
        </w:tc>
        <w:tc>
          <w:tcPr>
            <w:tcW w:w="2970" w:type="dxa"/>
          </w:tcPr>
          <w:p w14:paraId="3B0C59F1" w14:textId="49F7474B" w:rsidR="00CE670E" w:rsidRDefault="00CE670E" w:rsidP="00B43CFE">
            <w:r>
              <w:t>isoshinanolone</w:t>
            </w:r>
            <w:r w:rsidR="00F02450">
              <w:fldChar w:fldCharType="begin" w:fldLock="1"/>
            </w:r>
            <w:r w:rsidR="00F0245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F02450">
              <w:fldChar w:fldCharType="separate"/>
            </w:r>
            <w:r w:rsidR="00F02450" w:rsidRPr="00F02450">
              <w:rPr>
                <w:noProof/>
                <w:vertAlign w:val="superscript"/>
              </w:rPr>
              <w:t>8</w:t>
            </w:r>
            <w:r w:rsidR="00F02450">
              <w:fldChar w:fldCharType="end"/>
            </w:r>
          </w:p>
        </w:tc>
        <w:tc>
          <w:tcPr>
            <w:tcW w:w="13388" w:type="dxa"/>
          </w:tcPr>
          <w:p w14:paraId="63E33ED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3777</w:t>
            </w:r>
          </w:p>
        </w:tc>
      </w:tr>
      <w:tr w:rsidR="00CE670E" w14:paraId="755EE20D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0D847D2F" w14:textId="77777777" w:rsidR="00CE670E" w:rsidRDefault="00CE670E" w:rsidP="00B43CFE"/>
        </w:tc>
        <w:tc>
          <w:tcPr>
            <w:tcW w:w="1620" w:type="dxa"/>
            <w:vMerge/>
          </w:tcPr>
          <w:p w14:paraId="2EC324DB" w14:textId="77777777" w:rsidR="00CE670E" w:rsidRDefault="00CE670E" w:rsidP="00B43CFE"/>
        </w:tc>
        <w:tc>
          <w:tcPr>
            <w:tcW w:w="2970" w:type="dxa"/>
          </w:tcPr>
          <w:p w14:paraId="0F69A28E" w14:textId="384AE46A" w:rsidR="00CE670E" w:rsidRDefault="00CE670E" w:rsidP="00B43CFE">
            <w:r>
              <w:t xml:space="preserve">3’-o-beta- glucopyranosyl </w:t>
            </w:r>
            <w:proofErr w:type="spellStart"/>
            <w:r>
              <w:t>plumbagic</w:t>
            </w:r>
            <w:proofErr w:type="spellEnd"/>
            <w:r>
              <w:t xml:space="preserve"> acid methyl ester</w:t>
            </w:r>
            <w:r w:rsidR="00F02450">
              <w:fldChar w:fldCharType="begin" w:fldLock="1"/>
            </w:r>
            <w:r w:rsidR="00F0245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F02450">
              <w:fldChar w:fldCharType="separate"/>
            </w:r>
            <w:r w:rsidR="00F02450" w:rsidRPr="00F02450">
              <w:rPr>
                <w:noProof/>
                <w:vertAlign w:val="superscript"/>
              </w:rPr>
              <w:t>8</w:t>
            </w:r>
            <w:r w:rsidR="00F02450">
              <w:fldChar w:fldCharType="end"/>
            </w:r>
          </w:p>
        </w:tc>
        <w:tc>
          <w:tcPr>
            <w:tcW w:w="13388" w:type="dxa"/>
          </w:tcPr>
          <w:p w14:paraId="628DCF8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25261</w:t>
            </w:r>
          </w:p>
        </w:tc>
      </w:tr>
      <w:tr w:rsidR="00CE670E" w14:paraId="696C5B52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4130A87" w14:textId="77777777" w:rsidR="00CE670E" w:rsidRDefault="00CE670E" w:rsidP="00B43CFE"/>
        </w:tc>
        <w:tc>
          <w:tcPr>
            <w:tcW w:w="1620" w:type="dxa"/>
            <w:vMerge/>
          </w:tcPr>
          <w:p w14:paraId="7987B5FB" w14:textId="77777777" w:rsidR="00CE670E" w:rsidRDefault="00CE670E" w:rsidP="00B43CFE"/>
        </w:tc>
        <w:tc>
          <w:tcPr>
            <w:tcW w:w="2970" w:type="dxa"/>
          </w:tcPr>
          <w:p w14:paraId="665D4F53" w14:textId="70B67367" w:rsidR="00CE670E" w:rsidRDefault="00CE670E" w:rsidP="00B43CFE">
            <w:r>
              <w:t>chitranone</w:t>
            </w:r>
            <w:r w:rsidR="00F02450">
              <w:fldChar w:fldCharType="begin" w:fldLock="1"/>
            </w:r>
            <w:r w:rsidR="00CB1AA9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F02450">
              <w:fldChar w:fldCharType="separate"/>
            </w:r>
            <w:r w:rsidR="00F02450" w:rsidRPr="00F02450">
              <w:rPr>
                <w:noProof/>
                <w:vertAlign w:val="superscript"/>
              </w:rPr>
              <w:t>8</w:t>
            </w:r>
            <w:r w:rsidR="00F02450">
              <w:fldChar w:fldCharType="end"/>
            </w:r>
          </w:p>
        </w:tc>
        <w:tc>
          <w:tcPr>
            <w:tcW w:w="13388" w:type="dxa"/>
          </w:tcPr>
          <w:p w14:paraId="24B907C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3072</w:t>
            </w:r>
          </w:p>
        </w:tc>
      </w:tr>
      <w:tr w:rsidR="00CE670E" w14:paraId="2314334B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7CF8468E" w14:textId="77777777" w:rsidR="00CE670E" w:rsidRDefault="00CE670E" w:rsidP="00B43CFE"/>
        </w:tc>
        <w:tc>
          <w:tcPr>
            <w:tcW w:w="1620" w:type="dxa"/>
            <w:vMerge/>
          </w:tcPr>
          <w:p w14:paraId="5BB7B9C2" w14:textId="77777777" w:rsidR="00CE670E" w:rsidRDefault="00CE670E" w:rsidP="00B43CFE"/>
        </w:tc>
        <w:tc>
          <w:tcPr>
            <w:tcW w:w="2970" w:type="dxa"/>
          </w:tcPr>
          <w:p w14:paraId="325E3134" w14:textId="04A89BD9" w:rsidR="00CE670E" w:rsidRDefault="00CE670E" w:rsidP="00B43CFE">
            <w:r>
              <w:t>maritinone</w:t>
            </w:r>
            <w:r w:rsidR="00CB1AA9">
              <w:fldChar w:fldCharType="begin" w:fldLock="1"/>
            </w:r>
            <w:r w:rsidR="00CB1AA9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CB1AA9">
              <w:fldChar w:fldCharType="separate"/>
            </w:r>
            <w:r w:rsidR="00CB1AA9" w:rsidRPr="00CB1AA9">
              <w:rPr>
                <w:noProof/>
                <w:vertAlign w:val="superscript"/>
              </w:rPr>
              <w:t>8</w:t>
            </w:r>
            <w:r w:rsidR="00CB1AA9">
              <w:fldChar w:fldCharType="end"/>
            </w:r>
          </w:p>
        </w:tc>
        <w:tc>
          <w:tcPr>
            <w:tcW w:w="13388" w:type="dxa"/>
          </w:tcPr>
          <w:p w14:paraId="629256A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3024</w:t>
            </w:r>
          </w:p>
        </w:tc>
      </w:tr>
      <w:tr w:rsidR="00CE670E" w14:paraId="526C1BBF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900952B" w14:textId="77777777" w:rsidR="00CE670E" w:rsidRDefault="00CE670E" w:rsidP="00B43CFE"/>
        </w:tc>
        <w:tc>
          <w:tcPr>
            <w:tcW w:w="1620" w:type="dxa"/>
            <w:vMerge/>
          </w:tcPr>
          <w:p w14:paraId="0667730F" w14:textId="77777777" w:rsidR="00CE670E" w:rsidRDefault="00CE670E" w:rsidP="00B43CFE"/>
        </w:tc>
        <w:tc>
          <w:tcPr>
            <w:tcW w:w="2970" w:type="dxa"/>
          </w:tcPr>
          <w:p w14:paraId="49B5B128" w14:textId="2E9A2441" w:rsidR="00CE670E" w:rsidRDefault="00CE670E" w:rsidP="00B43CFE">
            <w:pPr>
              <w:tabs>
                <w:tab w:val="left" w:pos="1065"/>
              </w:tabs>
            </w:pPr>
            <w:r>
              <w:t>sitosterol</w:t>
            </w:r>
            <w:r w:rsidR="00CB1AA9">
              <w:fldChar w:fldCharType="begin" w:fldLock="1"/>
            </w:r>
            <w:r w:rsidR="00CB1AA9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CB1AA9">
              <w:fldChar w:fldCharType="separate"/>
            </w:r>
            <w:r w:rsidR="00CB1AA9" w:rsidRPr="00CB1AA9">
              <w:rPr>
                <w:noProof/>
                <w:vertAlign w:val="superscript"/>
              </w:rPr>
              <w:t>8</w:t>
            </w:r>
            <w:r w:rsidR="00CB1AA9">
              <w:fldChar w:fldCharType="end"/>
            </w:r>
          </w:p>
        </w:tc>
        <w:tc>
          <w:tcPr>
            <w:tcW w:w="13388" w:type="dxa"/>
          </w:tcPr>
          <w:p w14:paraId="5A5A39E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22284</w:t>
            </w:r>
          </w:p>
        </w:tc>
      </w:tr>
      <w:tr w:rsidR="00CE670E" w14:paraId="178E88D9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18715D82" w14:textId="77777777" w:rsidR="00CE670E" w:rsidRDefault="00CE670E" w:rsidP="00B43CFE"/>
        </w:tc>
        <w:tc>
          <w:tcPr>
            <w:tcW w:w="1620" w:type="dxa"/>
            <w:vMerge/>
          </w:tcPr>
          <w:p w14:paraId="501D0603" w14:textId="77777777" w:rsidR="00CE670E" w:rsidRDefault="00CE670E" w:rsidP="00B43CFE"/>
        </w:tc>
        <w:tc>
          <w:tcPr>
            <w:tcW w:w="2970" w:type="dxa"/>
          </w:tcPr>
          <w:p w14:paraId="047C8D5D" w14:textId="31BB99F9" w:rsidR="00CE670E" w:rsidRDefault="00CE670E" w:rsidP="00B43CFE">
            <w:r>
              <w:t>stigmasterol</w:t>
            </w:r>
            <w:r w:rsidR="00CB1AA9">
              <w:fldChar w:fldCharType="begin" w:fldLock="1"/>
            </w:r>
            <w:r w:rsidR="00CB1AA9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CB1AA9">
              <w:fldChar w:fldCharType="separate"/>
            </w:r>
            <w:r w:rsidR="00CB1AA9" w:rsidRPr="00CB1AA9">
              <w:rPr>
                <w:noProof/>
                <w:vertAlign w:val="superscript"/>
              </w:rPr>
              <w:t>8</w:t>
            </w:r>
            <w:r w:rsidR="00CB1AA9">
              <w:fldChar w:fldCharType="end"/>
            </w:r>
          </w:p>
        </w:tc>
        <w:tc>
          <w:tcPr>
            <w:tcW w:w="13388" w:type="dxa"/>
          </w:tcPr>
          <w:p w14:paraId="3947EE5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794</w:t>
            </w:r>
          </w:p>
        </w:tc>
      </w:tr>
      <w:tr w:rsidR="00CE670E" w14:paraId="4012963E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224A421" w14:textId="77777777" w:rsidR="00CE670E" w:rsidRDefault="00CE670E" w:rsidP="00B43CFE"/>
        </w:tc>
        <w:tc>
          <w:tcPr>
            <w:tcW w:w="1620" w:type="dxa"/>
            <w:vMerge/>
          </w:tcPr>
          <w:p w14:paraId="62B961C6" w14:textId="77777777" w:rsidR="00CE670E" w:rsidRDefault="00CE670E" w:rsidP="00B43CFE"/>
        </w:tc>
        <w:tc>
          <w:tcPr>
            <w:tcW w:w="2970" w:type="dxa"/>
          </w:tcPr>
          <w:p w14:paraId="7CE8D652" w14:textId="00DAB63B" w:rsidR="00CE670E" w:rsidRDefault="00CE670E" w:rsidP="00B43CFE">
            <w:r>
              <w:t>campesterol</w:t>
            </w:r>
            <w:r w:rsidR="00CB1AA9">
              <w:fldChar w:fldCharType="begin" w:fldLock="1"/>
            </w:r>
            <w:r w:rsidR="00CB1AA9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CB1AA9">
              <w:fldChar w:fldCharType="separate"/>
            </w:r>
            <w:r w:rsidR="00CB1AA9" w:rsidRPr="00CB1AA9">
              <w:rPr>
                <w:noProof/>
                <w:vertAlign w:val="superscript"/>
              </w:rPr>
              <w:t>8</w:t>
            </w:r>
            <w:r w:rsidR="00CB1AA9">
              <w:fldChar w:fldCharType="end"/>
            </w:r>
          </w:p>
        </w:tc>
        <w:tc>
          <w:tcPr>
            <w:tcW w:w="13388" w:type="dxa"/>
          </w:tcPr>
          <w:p w14:paraId="0B730F7D" w14:textId="755EC7F5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73183</w:t>
            </w:r>
          </w:p>
          <w:p w14:paraId="5825E016" w14:textId="77777777" w:rsidR="00CE670E" w:rsidRDefault="00CE670E" w:rsidP="00B43CFE"/>
        </w:tc>
      </w:tr>
      <w:tr w:rsidR="00CE670E" w14:paraId="08C88BE0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241A91BB" w14:textId="77777777" w:rsidR="00CE670E" w:rsidRDefault="00CE670E" w:rsidP="00B43CFE"/>
        </w:tc>
        <w:tc>
          <w:tcPr>
            <w:tcW w:w="1620" w:type="dxa"/>
            <w:vMerge/>
          </w:tcPr>
          <w:p w14:paraId="2A55782B" w14:textId="77777777" w:rsidR="00CE670E" w:rsidRDefault="00CE670E" w:rsidP="00B43CFE"/>
        </w:tc>
        <w:tc>
          <w:tcPr>
            <w:tcW w:w="2970" w:type="dxa"/>
          </w:tcPr>
          <w:p w14:paraId="2BEFDD2B" w14:textId="7B165983" w:rsidR="00CE670E" w:rsidRDefault="00CE670E" w:rsidP="00B43CFE">
            <w:r>
              <w:t>glucopyranoside</w:t>
            </w:r>
            <w:r w:rsidR="00CB1AA9">
              <w:fldChar w:fldCharType="begin" w:fldLock="1"/>
            </w:r>
            <w:r w:rsidR="00CB1AA9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CB1AA9">
              <w:fldChar w:fldCharType="separate"/>
            </w:r>
            <w:r w:rsidR="00CB1AA9" w:rsidRPr="00CB1AA9">
              <w:rPr>
                <w:noProof/>
                <w:vertAlign w:val="superscript"/>
              </w:rPr>
              <w:t>8</w:t>
            </w:r>
            <w:r w:rsidR="00CB1AA9">
              <w:fldChar w:fldCharType="end"/>
            </w:r>
          </w:p>
        </w:tc>
        <w:tc>
          <w:tcPr>
            <w:tcW w:w="13388" w:type="dxa"/>
          </w:tcPr>
          <w:p w14:paraId="2C048267" w14:textId="06A4A51C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793</w:t>
            </w:r>
          </w:p>
          <w:p w14:paraId="440B83B5" w14:textId="77777777" w:rsidR="00CE670E" w:rsidRDefault="00CE670E" w:rsidP="00B43CFE"/>
        </w:tc>
      </w:tr>
      <w:tr w:rsidR="00CE670E" w14:paraId="575EFA9E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10AAD10B" w14:textId="77777777" w:rsidR="00CE670E" w:rsidRDefault="00CE670E" w:rsidP="00B43CFE"/>
        </w:tc>
        <w:tc>
          <w:tcPr>
            <w:tcW w:w="1620" w:type="dxa"/>
            <w:vMerge/>
          </w:tcPr>
          <w:p w14:paraId="04223D1C" w14:textId="77777777" w:rsidR="00CE670E" w:rsidRDefault="00CE670E" w:rsidP="00B43CFE"/>
        </w:tc>
        <w:tc>
          <w:tcPr>
            <w:tcW w:w="2970" w:type="dxa"/>
          </w:tcPr>
          <w:p w14:paraId="308F11CC" w14:textId="60C7C5A2" w:rsidR="00CE670E" w:rsidRDefault="00CE670E" w:rsidP="00B43CFE">
            <w:r>
              <w:t>2- methyl-5-hydroxy-1,4-naphthoquinone</w:t>
            </w:r>
            <w:r w:rsidR="00CB1AA9">
              <w:fldChar w:fldCharType="begin" w:fldLock="1"/>
            </w:r>
            <w:r w:rsidR="00CB1AA9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CB1AA9">
              <w:fldChar w:fldCharType="separate"/>
            </w:r>
            <w:r w:rsidR="00CB1AA9" w:rsidRPr="00CB1AA9">
              <w:rPr>
                <w:noProof/>
                <w:vertAlign w:val="superscript"/>
              </w:rPr>
              <w:t>8</w:t>
            </w:r>
            <w:r w:rsidR="00CB1AA9">
              <w:fldChar w:fldCharType="end"/>
            </w:r>
          </w:p>
        </w:tc>
        <w:tc>
          <w:tcPr>
            <w:tcW w:w="13388" w:type="dxa"/>
          </w:tcPr>
          <w:p w14:paraId="7BAA828B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232585</w:t>
            </w:r>
          </w:p>
        </w:tc>
      </w:tr>
      <w:tr w:rsidR="00CE670E" w14:paraId="17F1A4F2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71C15D6E" w14:textId="77777777" w:rsidR="00CE670E" w:rsidRDefault="00CE670E" w:rsidP="00B43CFE"/>
        </w:tc>
        <w:tc>
          <w:tcPr>
            <w:tcW w:w="1620" w:type="dxa"/>
            <w:vMerge/>
          </w:tcPr>
          <w:p w14:paraId="222A4398" w14:textId="77777777" w:rsidR="00CE670E" w:rsidRDefault="00CE670E" w:rsidP="00B43CFE"/>
        </w:tc>
        <w:tc>
          <w:tcPr>
            <w:tcW w:w="2970" w:type="dxa"/>
          </w:tcPr>
          <w:p w14:paraId="4A6FD0CC" w14:textId="045F0CF2" w:rsidR="00CE670E" w:rsidRDefault="00CE670E" w:rsidP="00B43CFE">
            <w:r>
              <w:t>Linoleic acid</w:t>
            </w:r>
            <w:r w:rsidR="00CB1AA9">
              <w:fldChar w:fldCharType="begin" w:fldLock="1"/>
            </w:r>
            <w:r w:rsidR="00CB1AA9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CB1AA9">
              <w:fldChar w:fldCharType="separate"/>
            </w:r>
            <w:r w:rsidR="00CB1AA9" w:rsidRPr="00CB1AA9">
              <w:rPr>
                <w:noProof/>
                <w:vertAlign w:val="superscript"/>
              </w:rPr>
              <w:t>8</w:t>
            </w:r>
            <w:r w:rsidR="00CB1AA9">
              <w:fldChar w:fldCharType="end"/>
            </w:r>
          </w:p>
        </w:tc>
        <w:tc>
          <w:tcPr>
            <w:tcW w:w="13388" w:type="dxa"/>
          </w:tcPr>
          <w:p w14:paraId="3EA9ECE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50</w:t>
            </w:r>
          </w:p>
        </w:tc>
      </w:tr>
      <w:tr w:rsidR="00CE670E" w14:paraId="4D1633EE" w14:textId="77777777" w:rsidTr="00B43CFE">
        <w:tblPrEx>
          <w:tblLook w:val="04A0" w:firstRow="1" w:lastRow="0" w:firstColumn="1" w:lastColumn="0" w:noHBand="0" w:noVBand="1"/>
        </w:tblPrEx>
        <w:trPr>
          <w:trHeight w:val="51"/>
        </w:trPr>
        <w:tc>
          <w:tcPr>
            <w:tcW w:w="985" w:type="dxa"/>
            <w:vMerge/>
          </w:tcPr>
          <w:p w14:paraId="2C51A1A5" w14:textId="77777777" w:rsidR="00CE670E" w:rsidRDefault="00CE670E" w:rsidP="00B43CFE"/>
        </w:tc>
        <w:tc>
          <w:tcPr>
            <w:tcW w:w="1620" w:type="dxa"/>
            <w:vMerge/>
          </w:tcPr>
          <w:p w14:paraId="52B30697" w14:textId="77777777" w:rsidR="00CE670E" w:rsidRDefault="00CE670E" w:rsidP="00B43CFE"/>
        </w:tc>
        <w:tc>
          <w:tcPr>
            <w:tcW w:w="2970" w:type="dxa"/>
          </w:tcPr>
          <w:p w14:paraId="3910ABEB" w14:textId="7A2C8A06" w:rsidR="00CE670E" w:rsidRDefault="00CE670E" w:rsidP="00B43CFE">
            <w:r>
              <w:t>Palmitic acid</w:t>
            </w:r>
            <w:r w:rsidR="00CB1AA9">
              <w:fldChar w:fldCharType="begin" w:fldLock="1"/>
            </w:r>
            <w:r w:rsidR="00CB1AA9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CB1AA9">
              <w:fldChar w:fldCharType="separate"/>
            </w:r>
            <w:r w:rsidR="00CB1AA9" w:rsidRPr="00CB1AA9">
              <w:rPr>
                <w:noProof/>
                <w:vertAlign w:val="superscript"/>
              </w:rPr>
              <w:t>8</w:t>
            </w:r>
            <w:r w:rsidR="00CB1AA9">
              <w:fldChar w:fldCharType="end"/>
            </w:r>
          </w:p>
        </w:tc>
        <w:tc>
          <w:tcPr>
            <w:tcW w:w="13388" w:type="dxa"/>
          </w:tcPr>
          <w:p w14:paraId="4FA020C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85</w:t>
            </w:r>
          </w:p>
        </w:tc>
      </w:tr>
      <w:tr w:rsidR="00CE670E" w14:paraId="22FEFDB4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7D30FCB" w14:textId="77777777" w:rsidR="00CE670E" w:rsidRDefault="00CE670E" w:rsidP="00B43CFE"/>
        </w:tc>
        <w:tc>
          <w:tcPr>
            <w:tcW w:w="1620" w:type="dxa"/>
            <w:vMerge/>
          </w:tcPr>
          <w:p w14:paraId="2711D2E3" w14:textId="77777777" w:rsidR="00CE670E" w:rsidRDefault="00CE670E" w:rsidP="00B43CFE"/>
        </w:tc>
        <w:tc>
          <w:tcPr>
            <w:tcW w:w="2970" w:type="dxa"/>
          </w:tcPr>
          <w:p w14:paraId="71D416C5" w14:textId="396AAACD" w:rsidR="00CE670E" w:rsidRDefault="00CE670E" w:rsidP="00B43CFE">
            <w:r>
              <w:t>Trilinolein</w:t>
            </w:r>
            <w:r w:rsidR="00CB1AA9">
              <w:fldChar w:fldCharType="begin" w:fldLock="1"/>
            </w:r>
            <w:r w:rsidR="00CB1AA9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CB1AA9">
              <w:fldChar w:fldCharType="separate"/>
            </w:r>
            <w:r w:rsidR="00CB1AA9" w:rsidRPr="00CB1AA9">
              <w:rPr>
                <w:noProof/>
                <w:vertAlign w:val="superscript"/>
              </w:rPr>
              <w:t>8</w:t>
            </w:r>
            <w:r w:rsidR="00CB1AA9">
              <w:fldChar w:fldCharType="end"/>
            </w:r>
          </w:p>
        </w:tc>
        <w:tc>
          <w:tcPr>
            <w:tcW w:w="13388" w:type="dxa"/>
          </w:tcPr>
          <w:p w14:paraId="707A684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22095</w:t>
            </w:r>
          </w:p>
        </w:tc>
      </w:tr>
      <w:tr w:rsidR="00CE670E" w14:paraId="3814552B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B57A5C1" w14:textId="77777777" w:rsidR="00CE670E" w:rsidRDefault="00CE670E" w:rsidP="00B43CFE"/>
        </w:tc>
        <w:tc>
          <w:tcPr>
            <w:tcW w:w="1620" w:type="dxa"/>
            <w:vMerge/>
          </w:tcPr>
          <w:p w14:paraId="5C7E9BE7" w14:textId="77777777" w:rsidR="00CE670E" w:rsidRDefault="00CE670E" w:rsidP="00B43CFE"/>
        </w:tc>
        <w:tc>
          <w:tcPr>
            <w:tcW w:w="2970" w:type="dxa"/>
          </w:tcPr>
          <w:p w14:paraId="002FCF01" w14:textId="2517E8FB" w:rsidR="00CE670E" w:rsidRDefault="00CE670E" w:rsidP="00B43CFE">
            <w:r>
              <w:t>Nonyl nonanoate</w:t>
            </w:r>
            <w:r w:rsidR="00CB1AA9">
              <w:fldChar w:fldCharType="begin" w:fldLock="1"/>
            </w:r>
            <w:r w:rsidR="00D87293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CB1AA9">
              <w:fldChar w:fldCharType="separate"/>
            </w:r>
            <w:r w:rsidR="00CB1AA9" w:rsidRPr="00CB1AA9">
              <w:rPr>
                <w:noProof/>
                <w:vertAlign w:val="superscript"/>
              </w:rPr>
              <w:t>8</w:t>
            </w:r>
            <w:r w:rsidR="00CB1AA9">
              <w:fldChar w:fldCharType="end"/>
            </w:r>
            <w:r w:rsidR="00D87293">
              <w:t xml:space="preserve">   </w:t>
            </w:r>
          </w:p>
        </w:tc>
        <w:tc>
          <w:tcPr>
            <w:tcW w:w="13388" w:type="dxa"/>
          </w:tcPr>
          <w:p w14:paraId="452503EC" w14:textId="77777777" w:rsidR="00CE670E" w:rsidRDefault="00CE670E" w:rsidP="00B43CFE">
            <w:r>
              <w:t>522874</w:t>
            </w:r>
          </w:p>
        </w:tc>
      </w:tr>
      <w:tr w:rsidR="00CE670E" w14:paraId="36D5979A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F143214" w14:textId="77777777" w:rsidR="00CE670E" w:rsidRDefault="00CE670E" w:rsidP="00B43CFE"/>
        </w:tc>
        <w:tc>
          <w:tcPr>
            <w:tcW w:w="1620" w:type="dxa"/>
            <w:vMerge/>
          </w:tcPr>
          <w:p w14:paraId="44D212D7" w14:textId="77777777" w:rsidR="00CE670E" w:rsidRDefault="00CE670E" w:rsidP="00B43CFE"/>
        </w:tc>
        <w:tc>
          <w:tcPr>
            <w:tcW w:w="2970" w:type="dxa"/>
          </w:tcPr>
          <w:p w14:paraId="4A299966" w14:textId="4D5E5679" w:rsidR="00CE670E" w:rsidRDefault="00CE670E" w:rsidP="00B43CFE">
            <w:r>
              <w:t>Hentriacontane</w:t>
            </w:r>
            <w:r w:rsidR="00D87293">
              <w:fldChar w:fldCharType="begin" w:fldLock="1"/>
            </w:r>
            <w:r w:rsidR="00D87293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D87293">
              <w:fldChar w:fldCharType="separate"/>
            </w:r>
            <w:r w:rsidR="00D87293" w:rsidRPr="00D87293">
              <w:rPr>
                <w:noProof/>
                <w:vertAlign w:val="superscript"/>
              </w:rPr>
              <w:t>8</w:t>
            </w:r>
            <w:r w:rsidR="00D87293">
              <w:fldChar w:fldCharType="end"/>
            </w:r>
          </w:p>
        </w:tc>
        <w:tc>
          <w:tcPr>
            <w:tcW w:w="13388" w:type="dxa"/>
          </w:tcPr>
          <w:p w14:paraId="38EEA8F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410</w:t>
            </w:r>
          </w:p>
        </w:tc>
      </w:tr>
      <w:tr w:rsidR="00CE670E" w14:paraId="0964AEE0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3B25B06F" w14:textId="77777777" w:rsidR="00CE670E" w:rsidRDefault="00CE670E" w:rsidP="00B43CFE"/>
        </w:tc>
        <w:tc>
          <w:tcPr>
            <w:tcW w:w="1620" w:type="dxa"/>
            <w:vMerge/>
          </w:tcPr>
          <w:p w14:paraId="2FEE62B9" w14:textId="77777777" w:rsidR="00CE670E" w:rsidRDefault="00CE670E" w:rsidP="00B43CFE"/>
        </w:tc>
        <w:tc>
          <w:tcPr>
            <w:tcW w:w="2970" w:type="dxa"/>
          </w:tcPr>
          <w:p w14:paraId="674E2939" w14:textId="6FA6CB0D" w:rsidR="00CE670E" w:rsidRDefault="00CE670E" w:rsidP="00B43CFE">
            <w:r>
              <w:t>1,2-Benzenedicarboxylic acid</w:t>
            </w:r>
            <w:r w:rsidR="00D87293">
              <w:fldChar w:fldCharType="begin" w:fldLock="1"/>
            </w:r>
            <w:r w:rsidR="00D87293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D87293">
              <w:fldChar w:fldCharType="separate"/>
            </w:r>
            <w:r w:rsidR="00D87293" w:rsidRPr="00D87293">
              <w:rPr>
                <w:noProof/>
                <w:vertAlign w:val="superscript"/>
              </w:rPr>
              <w:t>8</w:t>
            </w:r>
            <w:r w:rsidR="00D87293">
              <w:fldChar w:fldCharType="end"/>
            </w:r>
          </w:p>
        </w:tc>
        <w:tc>
          <w:tcPr>
            <w:tcW w:w="13388" w:type="dxa"/>
          </w:tcPr>
          <w:p w14:paraId="3C905DA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17</w:t>
            </w:r>
          </w:p>
        </w:tc>
      </w:tr>
      <w:tr w:rsidR="00CE670E" w14:paraId="7121204F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695827E" w14:textId="77777777" w:rsidR="00CE670E" w:rsidRDefault="00CE670E" w:rsidP="00B43CFE"/>
        </w:tc>
        <w:tc>
          <w:tcPr>
            <w:tcW w:w="1620" w:type="dxa"/>
            <w:vMerge/>
          </w:tcPr>
          <w:p w14:paraId="60BC01AD" w14:textId="77777777" w:rsidR="00CE670E" w:rsidRDefault="00CE670E" w:rsidP="00B43CFE"/>
        </w:tc>
        <w:tc>
          <w:tcPr>
            <w:tcW w:w="2970" w:type="dxa"/>
          </w:tcPr>
          <w:p w14:paraId="279924E3" w14:textId="12D88988" w:rsidR="00CE670E" w:rsidRDefault="00CE670E" w:rsidP="00B43CFE">
            <w:proofErr w:type="spellStart"/>
            <w:r>
              <w:t>Diisooctyl</w:t>
            </w:r>
            <w:proofErr w:type="spellEnd"/>
            <w:r>
              <w:t xml:space="preserve"> phthalate</w:t>
            </w:r>
            <w:r w:rsidR="00D87293">
              <w:fldChar w:fldCharType="begin" w:fldLock="1"/>
            </w:r>
            <w:r w:rsidR="00D87293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D87293">
              <w:fldChar w:fldCharType="separate"/>
            </w:r>
            <w:r w:rsidR="00D87293" w:rsidRPr="00D87293">
              <w:rPr>
                <w:noProof/>
                <w:vertAlign w:val="superscript"/>
              </w:rPr>
              <w:t>8</w:t>
            </w:r>
            <w:r w:rsidR="00D87293">
              <w:fldChar w:fldCharType="end"/>
            </w:r>
          </w:p>
        </w:tc>
        <w:tc>
          <w:tcPr>
            <w:tcW w:w="13388" w:type="dxa"/>
          </w:tcPr>
          <w:p w14:paraId="3928E68A" w14:textId="77777777" w:rsidR="00CE670E" w:rsidRDefault="00CE670E" w:rsidP="00B43CFE">
            <w:r>
              <w:t>33934</w:t>
            </w:r>
          </w:p>
        </w:tc>
      </w:tr>
      <w:tr w:rsidR="00CE670E" w14:paraId="4977F2D3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EE17149" w14:textId="77777777" w:rsidR="00CE670E" w:rsidRDefault="00CE670E" w:rsidP="00B43CFE"/>
        </w:tc>
        <w:tc>
          <w:tcPr>
            <w:tcW w:w="1620" w:type="dxa"/>
            <w:vMerge/>
          </w:tcPr>
          <w:p w14:paraId="49C3B74A" w14:textId="77777777" w:rsidR="00CE670E" w:rsidRDefault="00CE670E" w:rsidP="00B43CFE"/>
        </w:tc>
        <w:tc>
          <w:tcPr>
            <w:tcW w:w="2970" w:type="dxa"/>
          </w:tcPr>
          <w:p w14:paraId="745B6D71" w14:textId="2B383C76" w:rsidR="00CE670E" w:rsidRDefault="00CE670E" w:rsidP="00B43CFE">
            <w:r>
              <w:t>Vanillic acid</w:t>
            </w:r>
            <w:r w:rsidR="00D87293">
              <w:fldChar w:fldCharType="begin" w:fldLock="1"/>
            </w:r>
            <w:r w:rsidR="00D87293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D87293">
              <w:fldChar w:fldCharType="separate"/>
            </w:r>
            <w:r w:rsidR="00D87293" w:rsidRPr="00D87293">
              <w:rPr>
                <w:noProof/>
                <w:vertAlign w:val="superscript"/>
              </w:rPr>
              <w:t>8</w:t>
            </w:r>
            <w:r w:rsidR="00D87293">
              <w:fldChar w:fldCharType="end"/>
            </w:r>
          </w:p>
        </w:tc>
        <w:tc>
          <w:tcPr>
            <w:tcW w:w="13388" w:type="dxa"/>
          </w:tcPr>
          <w:p w14:paraId="728286E7" w14:textId="42425ADD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8468</w:t>
            </w:r>
          </w:p>
          <w:p w14:paraId="147E39B1" w14:textId="77777777" w:rsidR="00CE670E" w:rsidRDefault="00CE670E" w:rsidP="00B43CFE"/>
        </w:tc>
      </w:tr>
      <w:tr w:rsidR="00CE670E" w14:paraId="624E9205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9AB52FC" w14:textId="77777777" w:rsidR="00CE670E" w:rsidRDefault="00CE670E" w:rsidP="00B43CFE"/>
        </w:tc>
        <w:tc>
          <w:tcPr>
            <w:tcW w:w="1620" w:type="dxa"/>
            <w:vMerge/>
          </w:tcPr>
          <w:p w14:paraId="5C9B4837" w14:textId="77777777" w:rsidR="00CE670E" w:rsidRDefault="00CE670E" w:rsidP="00B43CFE"/>
        </w:tc>
        <w:tc>
          <w:tcPr>
            <w:tcW w:w="2970" w:type="dxa"/>
          </w:tcPr>
          <w:p w14:paraId="4C2E4870" w14:textId="09C930AE" w:rsidR="00CE670E" w:rsidRDefault="00CE670E" w:rsidP="00B43CFE">
            <w:r>
              <w:t>2-methylnaphthazarin</w:t>
            </w:r>
            <w:r w:rsidR="00D87293">
              <w:fldChar w:fldCharType="begin" w:fldLock="1"/>
            </w:r>
            <w:r w:rsidR="00AA487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D87293">
              <w:fldChar w:fldCharType="separate"/>
            </w:r>
            <w:r w:rsidR="00D87293" w:rsidRPr="00D87293">
              <w:rPr>
                <w:noProof/>
                <w:vertAlign w:val="superscript"/>
              </w:rPr>
              <w:t>8</w:t>
            </w:r>
            <w:r w:rsidR="00D87293">
              <w:fldChar w:fldCharType="end"/>
            </w:r>
          </w:p>
        </w:tc>
        <w:tc>
          <w:tcPr>
            <w:tcW w:w="13388" w:type="dxa"/>
          </w:tcPr>
          <w:p w14:paraId="269DBE17" w14:textId="53BE2FF3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271296</w:t>
            </w:r>
          </w:p>
          <w:p w14:paraId="0C924430" w14:textId="77777777" w:rsidR="00CE670E" w:rsidRPr="007D32ED" w:rsidRDefault="00CE670E" w:rsidP="00B43CFE"/>
        </w:tc>
      </w:tr>
      <w:tr w:rsidR="00CE670E" w14:paraId="5AFDBC22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B44A693" w14:textId="77777777" w:rsidR="00CE670E" w:rsidRDefault="00CE670E" w:rsidP="00B43CFE"/>
        </w:tc>
        <w:tc>
          <w:tcPr>
            <w:tcW w:w="1620" w:type="dxa"/>
            <w:vMerge/>
          </w:tcPr>
          <w:p w14:paraId="13B750AA" w14:textId="77777777" w:rsidR="00CE670E" w:rsidRDefault="00CE670E" w:rsidP="00B43CFE"/>
        </w:tc>
        <w:tc>
          <w:tcPr>
            <w:tcW w:w="2970" w:type="dxa"/>
          </w:tcPr>
          <w:p w14:paraId="7A9E3596" w14:textId="267F85D7" w:rsidR="00CE670E" w:rsidRDefault="00CE670E" w:rsidP="00B43CFE">
            <w:r>
              <w:t>Dihydrogesterone</w:t>
            </w:r>
            <w:r w:rsidR="00AA4870">
              <w:fldChar w:fldCharType="begin" w:fldLock="1"/>
            </w:r>
            <w:r w:rsidR="00AA487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AA4870">
              <w:fldChar w:fldCharType="separate"/>
            </w:r>
            <w:r w:rsidR="00AA4870" w:rsidRPr="00AA4870">
              <w:rPr>
                <w:noProof/>
                <w:vertAlign w:val="superscript"/>
              </w:rPr>
              <w:t>8</w:t>
            </w:r>
            <w:r w:rsidR="00AA4870">
              <w:fldChar w:fldCharType="end"/>
            </w:r>
          </w:p>
        </w:tc>
        <w:tc>
          <w:tcPr>
            <w:tcW w:w="13388" w:type="dxa"/>
          </w:tcPr>
          <w:p w14:paraId="227AC5A9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956</w:t>
            </w:r>
          </w:p>
        </w:tc>
      </w:tr>
      <w:tr w:rsidR="00CE670E" w14:paraId="0F91D12D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3275917" w14:textId="77777777" w:rsidR="00CE670E" w:rsidRDefault="00CE670E" w:rsidP="00B43CFE"/>
        </w:tc>
        <w:tc>
          <w:tcPr>
            <w:tcW w:w="1620" w:type="dxa"/>
            <w:vMerge/>
          </w:tcPr>
          <w:p w14:paraId="2791A10C" w14:textId="77777777" w:rsidR="00CE670E" w:rsidRDefault="00CE670E" w:rsidP="00B43CFE"/>
        </w:tc>
        <w:tc>
          <w:tcPr>
            <w:tcW w:w="2970" w:type="dxa"/>
          </w:tcPr>
          <w:p w14:paraId="18DC0D19" w14:textId="439CD05C" w:rsidR="00CE670E" w:rsidRDefault="00CE670E" w:rsidP="00B43CFE">
            <w:r>
              <w:t>12</w:t>
            </w:r>
            <w:r>
              <w:noBreakHyphen/>
              <w:t xml:space="preserve"> hydroxyisobakuchiol</w:t>
            </w:r>
            <w:r w:rsidR="00AA4870">
              <w:fldChar w:fldCharType="begin" w:fldLock="1"/>
            </w:r>
            <w:r w:rsidR="00AA487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AA4870">
              <w:fldChar w:fldCharType="separate"/>
            </w:r>
            <w:r w:rsidR="00AA4870" w:rsidRPr="00AA4870">
              <w:rPr>
                <w:noProof/>
                <w:vertAlign w:val="superscript"/>
              </w:rPr>
              <w:t>8</w:t>
            </w:r>
            <w:r w:rsidR="00AA4870">
              <w:fldChar w:fldCharType="end"/>
            </w:r>
          </w:p>
        </w:tc>
        <w:tc>
          <w:tcPr>
            <w:tcW w:w="13388" w:type="dxa"/>
          </w:tcPr>
          <w:p w14:paraId="4CEF335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5818783</w:t>
            </w:r>
          </w:p>
        </w:tc>
      </w:tr>
      <w:tr w:rsidR="00CE670E" w14:paraId="24E3E0E2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81257C7" w14:textId="77777777" w:rsidR="00CE670E" w:rsidRDefault="00CE670E" w:rsidP="00B43CFE"/>
        </w:tc>
        <w:tc>
          <w:tcPr>
            <w:tcW w:w="1620" w:type="dxa"/>
            <w:vMerge/>
          </w:tcPr>
          <w:p w14:paraId="22BE627C" w14:textId="77777777" w:rsidR="00CE670E" w:rsidRDefault="00CE670E" w:rsidP="00B43CFE"/>
        </w:tc>
        <w:tc>
          <w:tcPr>
            <w:tcW w:w="2970" w:type="dxa"/>
          </w:tcPr>
          <w:p w14:paraId="7CD4E5D1" w14:textId="2AD0554C" w:rsidR="00CE670E" w:rsidRDefault="00CE670E" w:rsidP="00B43CFE">
            <w:r>
              <w:t>Bakuchiol</w:t>
            </w:r>
            <w:r w:rsidR="00AA4870">
              <w:fldChar w:fldCharType="begin" w:fldLock="1"/>
            </w:r>
            <w:r w:rsidR="00AA487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AA4870">
              <w:fldChar w:fldCharType="separate"/>
            </w:r>
            <w:r w:rsidR="00AA4870" w:rsidRPr="00AA4870">
              <w:rPr>
                <w:noProof/>
                <w:vertAlign w:val="superscript"/>
              </w:rPr>
              <w:t>8</w:t>
            </w:r>
            <w:r w:rsidR="00AA4870">
              <w:fldChar w:fldCharType="end"/>
            </w:r>
          </w:p>
        </w:tc>
        <w:tc>
          <w:tcPr>
            <w:tcW w:w="13388" w:type="dxa"/>
          </w:tcPr>
          <w:p w14:paraId="0E817AAA" w14:textId="476A4AA3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468522</w:t>
            </w:r>
          </w:p>
          <w:p w14:paraId="184B896D" w14:textId="77777777" w:rsidR="00CE670E" w:rsidRDefault="00CE670E" w:rsidP="00B43CFE"/>
        </w:tc>
      </w:tr>
      <w:tr w:rsidR="00CE670E" w14:paraId="2FC54A1D" w14:textId="77777777" w:rsidTr="00B43CFE">
        <w:tblPrEx>
          <w:tblLook w:val="04A0" w:firstRow="1" w:lastRow="0" w:firstColumn="1" w:lastColumn="0" w:noHBand="0" w:noVBand="1"/>
        </w:tblPrEx>
        <w:trPr>
          <w:trHeight w:val="51"/>
        </w:trPr>
        <w:tc>
          <w:tcPr>
            <w:tcW w:w="985" w:type="dxa"/>
            <w:vMerge/>
          </w:tcPr>
          <w:p w14:paraId="5537001D" w14:textId="77777777" w:rsidR="00CE670E" w:rsidRDefault="00CE670E" w:rsidP="00B43CFE"/>
        </w:tc>
        <w:tc>
          <w:tcPr>
            <w:tcW w:w="1620" w:type="dxa"/>
            <w:vMerge/>
          </w:tcPr>
          <w:p w14:paraId="3A0C3359" w14:textId="77777777" w:rsidR="00CE670E" w:rsidRDefault="00CE670E" w:rsidP="00B43CFE"/>
        </w:tc>
        <w:tc>
          <w:tcPr>
            <w:tcW w:w="2970" w:type="dxa"/>
          </w:tcPr>
          <w:p w14:paraId="011ABCDF" w14:textId="0A3C463F" w:rsidR="00CE670E" w:rsidRDefault="00CE670E" w:rsidP="00B43CFE">
            <w:r>
              <w:t>Saponaretin</w:t>
            </w:r>
            <w:r w:rsidR="00AA4870">
              <w:fldChar w:fldCharType="begin" w:fldLock="1"/>
            </w:r>
            <w:r w:rsidR="00AA487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AA4870">
              <w:fldChar w:fldCharType="separate"/>
            </w:r>
            <w:r w:rsidR="00AA4870" w:rsidRPr="00AA4870">
              <w:rPr>
                <w:noProof/>
                <w:vertAlign w:val="superscript"/>
              </w:rPr>
              <w:t>8</w:t>
            </w:r>
            <w:r w:rsidR="00AA4870">
              <w:fldChar w:fldCharType="end"/>
            </w:r>
          </w:p>
        </w:tc>
        <w:tc>
          <w:tcPr>
            <w:tcW w:w="13388" w:type="dxa"/>
          </w:tcPr>
          <w:p w14:paraId="79CC5AD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62350</w:t>
            </w:r>
          </w:p>
        </w:tc>
      </w:tr>
      <w:tr w:rsidR="00CE670E" w14:paraId="1DB1845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3EB90A7C" w14:textId="77777777" w:rsidR="00CE670E" w:rsidRDefault="00CE670E" w:rsidP="00B43CFE"/>
        </w:tc>
        <w:tc>
          <w:tcPr>
            <w:tcW w:w="1620" w:type="dxa"/>
            <w:vMerge/>
          </w:tcPr>
          <w:p w14:paraId="5BD4099E" w14:textId="77777777" w:rsidR="00CE670E" w:rsidRDefault="00CE670E" w:rsidP="00B43CFE"/>
        </w:tc>
        <w:tc>
          <w:tcPr>
            <w:tcW w:w="2970" w:type="dxa"/>
          </w:tcPr>
          <w:p w14:paraId="7081D2AE" w14:textId="2C370F9D" w:rsidR="00CE670E" w:rsidRDefault="00CE670E" w:rsidP="00B43CFE">
            <w:r>
              <w:t>Isoorientin</w:t>
            </w:r>
            <w:r w:rsidR="00AA4870">
              <w:fldChar w:fldCharType="begin" w:fldLock="1"/>
            </w:r>
            <w:r w:rsidR="00AA487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AA4870">
              <w:fldChar w:fldCharType="separate"/>
            </w:r>
            <w:r w:rsidR="00AA4870" w:rsidRPr="00AA4870">
              <w:rPr>
                <w:noProof/>
                <w:vertAlign w:val="superscript"/>
              </w:rPr>
              <w:t>8</w:t>
            </w:r>
            <w:r w:rsidR="00AA4870">
              <w:fldChar w:fldCharType="end"/>
            </w:r>
          </w:p>
        </w:tc>
        <w:tc>
          <w:tcPr>
            <w:tcW w:w="13388" w:type="dxa"/>
          </w:tcPr>
          <w:p w14:paraId="3F7C46B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14776</w:t>
            </w:r>
          </w:p>
        </w:tc>
      </w:tr>
      <w:tr w:rsidR="00CE670E" w14:paraId="476CC145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3E2FD23B" w14:textId="77777777" w:rsidR="00CE670E" w:rsidRDefault="00CE670E" w:rsidP="00B43CFE"/>
        </w:tc>
        <w:tc>
          <w:tcPr>
            <w:tcW w:w="1620" w:type="dxa"/>
            <w:vMerge/>
          </w:tcPr>
          <w:p w14:paraId="4BA0F13B" w14:textId="77777777" w:rsidR="00CE670E" w:rsidRDefault="00CE670E" w:rsidP="00B43CFE"/>
        </w:tc>
        <w:tc>
          <w:tcPr>
            <w:tcW w:w="2970" w:type="dxa"/>
          </w:tcPr>
          <w:p w14:paraId="78534F6E" w14:textId="7442BDCF" w:rsidR="00CE670E" w:rsidRDefault="00CE670E" w:rsidP="00B43CFE">
            <w:r>
              <w:t>Isoaffinetin</w:t>
            </w:r>
            <w:r w:rsidR="00AA4870">
              <w:fldChar w:fldCharType="begin" w:fldLock="1"/>
            </w:r>
            <w:r w:rsidR="00AA487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AA4870">
              <w:fldChar w:fldCharType="separate"/>
            </w:r>
            <w:r w:rsidR="00AA4870" w:rsidRPr="00AA4870">
              <w:rPr>
                <w:noProof/>
                <w:vertAlign w:val="superscript"/>
              </w:rPr>
              <w:t>8</w:t>
            </w:r>
            <w:r w:rsidR="00AA4870">
              <w:fldChar w:fldCharType="end"/>
            </w:r>
          </w:p>
        </w:tc>
        <w:tc>
          <w:tcPr>
            <w:tcW w:w="13388" w:type="dxa"/>
          </w:tcPr>
          <w:p w14:paraId="2F1B177D" w14:textId="03073AE0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44258239</w:t>
            </w:r>
          </w:p>
          <w:p w14:paraId="3D60D8DF" w14:textId="77777777" w:rsidR="00CE670E" w:rsidRDefault="00CE670E" w:rsidP="00B43CFE"/>
        </w:tc>
      </w:tr>
      <w:tr w:rsidR="00CE670E" w14:paraId="31ECE2A6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323F613D" w14:textId="77777777" w:rsidR="00CE670E" w:rsidRDefault="00CE670E" w:rsidP="00B43CFE"/>
        </w:tc>
        <w:tc>
          <w:tcPr>
            <w:tcW w:w="1620" w:type="dxa"/>
            <w:vMerge/>
          </w:tcPr>
          <w:p w14:paraId="44822D96" w14:textId="77777777" w:rsidR="00CE670E" w:rsidRDefault="00CE670E" w:rsidP="00B43CFE"/>
        </w:tc>
        <w:tc>
          <w:tcPr>
            <w:tcW w:w="2970" w:type="dxa"/>
          </w:tcPr>
          <w:p w14:paraId="511BB7D2" w14:textId="11831BFA" w:rsidR="00CE670E" w:rsidRDefault="00CE670E" w:rsidP="00B43CFE">
            <w:r>
              <w:t>Psoralen</w:t>
            </w:r>
            <w:r w:rsidR="00AA4870">
              <w:fldChar w:fldCharType="begin" w:fldLock="1"/>
            </w:r>
            <w:r w:rsidR="00AA4870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AA4870">
              <w:fldChar w:fldCharType="separate"/>
            </w:r>
            <w:r w:rsidR="00AA4870" w:rsidRPr="00AA4870">
              <w:rPr>
                <w:noProof/>
                <w:vertAlign w:val="superscript"/>
              </w:rPr>
              <w:t>8</w:t>
            </w:r>
            <w:r w:rsidR="00AA4870">
              <w:fldChar w:fldCharType="end"/>
            </w:r>
          </w:p>
        </w:tc>
        <w:tc>
          <w:tcPr>
            <w:tcW w:w="13388" w:type="dxa"/>
          </w:tcPr>
          <w:p w14:paraId="2F67D572" w14:textId="1D91F240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6199</w:t>
            </w:r>
          </w:p>
          <w:p w14:paraId="3D744E4E" w14:textId="77777777" w:rsidR="00CE670E" w:rsidRDefault="00CE670E" w:rsidP="00B43CFE"/>
        </w:tc>
      </w:tr>
      <w:tr w:rsidR="00CE670E" w14:paraId="2B0D2A94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7BFCBC0" w14:textId="77777777" w:rsidR="00CE670E" w:rsidRDefault="00CE670E" w:rsidP="00B43CFE"/>
        </w:tc>
        <w:tc>
          <w:tcPr>
            <w:tcW w:w="1620" w:type="dxa"/>
            <w:vMerge/>
          </w:tcPr>
          <w:p w14:paraId="43F86F99" w14:textId="77777777" w:rsidR="00CE670E" w:rsidRDefault="00CE670E" w:rsidP="00B43CFE"/>
        </w:tc>
        <w:tc>
          <w:tcPr>
            <w:tcW w:w="2970" w:type="dxa"/>
          </w:tcPr>
          <w:p w14:paraId="2CDE1B2C" w14:textId="728CEDA8" w:rsidR="00CE670E" w:rsidRDefault="00CE670E" w:rsidP="00B43CFE">
            <w:r>
              <w:t>2,2</w:t>
            </w:r>
            <w:r>
              <w:noBreakHyphen/>
              <w:t xml:space="preserve"> dimethyl</w:t>
            </w:r>
            <w:r>
              <w:noBreakHyphen/>
              <w:t xml:space="preserve"> 5</w:t>
            </w:r>
            <w:r>
              <w:noBreakHyphen/>
              <w:t xml:space="preserve"> hydroxy</w:t>
            </w:r>
            <w:r>
              <w:noBreakHyphen/>
              <w:t xml:space="preserve"> 6</w:t>
            </w:r>
            <w:r>
              <w:noBreakHyphen/>
              <w:t xml:space="preserve"> acetyl chromene</w:t>
            </w:r>
            <w:r w:rsidR="00AA4870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AA4870">
              <w:fldChar w:fldCharType="separate"/>
            </w:r>
            <w:r w:rsidR="00AA4870" w:rsidRPr="00AA4870">
              <w:rPr>
                <w:noProof/>
                <w:vertAlign w:val="superscript"/>
              </w:rPr>
              <w:t>8</w:t>
            </w:r>
            <w:r w:rsidR="00AA4870">
              <w:fldChar w:fldCharType="end"/>
            </w:r>
          </w:p>
        </w:tc>
        <w:tc>
          <w:tcPr>
            <w:tcW w:w="13388" w:type="dxa"/>
          </w:tcPr>
          <w:p w14:paraId="5FC5319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27487</w:t>
            </w:r>
          </w:p>
        </w:tc>
      </w:tr>
      <w:tr w:rsidR="00CE670E" w14:paraId="02EC6D80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332741BD" w14:textId="77777777" w:rsidR="00CE670E" w:rsidRDefault="00CE670E" w:rsidP="00B43CFE"/>
        </w:tc>
        <w:tc>
          <w:tcPr>
            <w:tcW w:w="1620" w:type="dxa"/>
            <w:vMerge/>
          </w:tcPr>
          <w:p w14:paraId="0411BE90" w14:textId="77777777" w:rsidR="00CE670E" w:rsidRDefault="00CE670E" w:rsidP="00B43CFE"/>
        </w:tc>
        <w:tc>
          <w:tcPr>
            <w:tcW w:w="2970" w:type="dxa"/>
          </w:tcPr>
          <w:p w14:paraId="37C8580E" w14:textId="068E9C7D" w:rsidR="00CE670E" w:rsidRDefault="00CE670E" w:rsidP="00B43CFE">
            <w:r>
              <w:t>2,5</w:t>
            </w:r>
            <w:r>
              <w:noBreakHyphen/>
              <w:t xml:space="preserve"> dimethyl</w:t>
            </w:r>
            <w:r>
              <w:noBreakHyphen/>
              <w:t xml:space="preserve"> 7</w:t>
            </w:r>
            <w:r>
              <w:noBreakHyphen/>
              <w:t xml:space="preserve"> hydroxychromone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1BE6DE5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16891</w:t>
            </w:r>
          </w:p>
        </w:tc>
      </w:tr>
      <w:tr w:rsidR="00CE670E" w14:paraId="041B6006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43317C53" w14:textId="77777777" w:rsidR="00CE670E" w:rsidRDefault="00CE670E" w:rsidP="00B43CFE"/>
        </w:tc>
        <w:tc>
          <w:tcPr>
            <w:tcW w:w="1620" w:type="dxa"/>
            <w:vMerge/>
          </w:tcPr>
          <w:p w14:paraId="5C7B582A" w14:textId="77777777" w:rsidR="00CE670E" w:rsidRDefault="00CE670E" w:rsidP="00B43CFE"/>
        </w:tc>
        <w:tc>
          <w:tcPr>
            <w:tcW w:w="2970" w:type="dxa"/>
          </w:tcPr>
          <w:p w14:paraId="02F23634" w14:textId="61CE2908" w:rsidR="00CE670E" w:rsidRDefault="00CE670E" w:rsidP="00B43CFE">
            <w:r>
              <w:t>Aspartic acid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21160E6F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960</w:t>
            </w:r>
          </w:p>
          <w:p w14:paraId="66346BE0" w14:textId="77777777" w:rsidR="00CE670E" w:rsidRDefault="00CE670E" w:rsidP="00B43CFE"/>
        </w:tc>
      </w:tr>
      <w:tr w:rsidR="00CE670E" w14:paraId="69C02729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93F6C05" w14:textId="77777777" w:rsidR="00CE670E" w:rsidRDefault="00CE670E" w:rsidP="00B43CFE"/>
        </w:tc>
        <w:tc>
          <w:tcPr>
            <w:tcW w:w="1620" w:type="dxa"/>
            <w:vMerge/>
          </w:tcPr>
          <w:p w14:paraId="011FCB3F" w14:textId="77777777" w:rsidR="00CE670E" w:rsidRDefault="00CE670E" w:rsidP="00B43CFE"/>
        </w:tc>
        <w:tc>
          <w:tcPr>
            <w:tcW w:w="2970" w:type="dxa"/>
          </w:tcPr>
          <w:p w14:paraId="3BC4D1AE" w14:textId="0ACB6D2A" w:rsidR="00CE670E" w:rsidRDefault="00CE670E" w:rsidP="00B43CFE">
            <w:r>
              <w:t>Stigmasterol acetate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08ACD6F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37330</w:t>
            </w:r>
          </w:p>
        </w:tc>
      </w:tr>
      <w:tr w:rsidR="00CE670E" w14:paraId="296B19DF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BAB30C8" w14:textId="77777777" w:rsidR="00CE670E" w:rsidRDefault="00CE670E" w:rsidP="00B43CFE"/>
        </w:tc>
        <w:tc>
          <w:tcPr>
            <w:tcW w:w="1620" w:type="dxa"/>
            <w:vMerge/>
          </w:tcPr>
          <w:p w14:paraId="417B16D0" w14:textId="77777777" w:rsidR="00CE670E" w:rsidRDefault="00CE670E" w:rsidP="00B43CFE"/>
        </w:tc>
        <w:tc>
          <w:tcPr>
            <w:tcW w:w="2970" w:type="dxa"/>
          </w:tcPr>
          <w:p w14:paraId="2A26FF35" w14:textId="356EDB80" w:rsidR="00CE670E" w:rsidRDefault="00CE670E" w:rsidP="00B43CFE">
            <w:r>
              <w:t>Sitosterone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35195F5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801811</w:t>
            </w:r>
          </w:p>
        </w:tc>
      </w:tr>
      <w:tr w:rsidR="00CE670E" w14:paraId="20426A2A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CCC3943" w14:textId="77777777" w:rsidR="00CE670E" w:rsidRDefault="00CE670E" w:rsidP="00B43CFE"/>
        </w:tc>
        <w:tc>
          <w:tcPr>
            <w:tcW w:w="1620" w:type="dxa"/>
            <w:vMerge/>
          </w:tcPr>
          <w:p w14:paraId="11BD6A21" w14:textId="77777777" w:rsidR="00CE670E" w:rsidRDefault="00CE670E" w:rsidP="00B43CFE"/>
        </w:tc>
        <w:tc>
          <w:tcPr>
            <w:tcW w:w="2970" w:type="dxa"/>
          </w:tcPr>
          <w:p w14:paraId="2A9D1C9A" w14:textId="4E8547B4" w:rsidR="00CE670E" w:rsidRDefault="00CE670E" w:rsidP="00B43CFE">
            <w:r>
              <w:t>Ergostadiene-3β,5α,6β-triol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685F04A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9649678</w:t>
            </w:r>
          </w:p>
        </w:tc>
      </w:tr>
      <w:tr w:rsidR="00CE670E" w14:paraId="1EA13152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EEF8B86" w14:textId="77777777" w:rsidR="00CE670E" w:rsidRDefault="00CE670E" w:rsidP="00B43CFE"/>
        </w:tc>
        <w:tc>
          <w:tcPr>
            <w:tcW w:w="1620" w:type="dxa"/>
            <w:vMerge/>
          </w:tcPr>
          <w:p w14:paraId="36C86B59" w14:textId="77777777" w:rsidR="00CE670E" w:rsidRDefault="00CE670E" w:rsidP="00B43CFE"/>
        </w:tc>
        <w:tc>
          <w:tcPr>
            <w:tcW w:w="2970" w:type="dxa"/>
          </w:tcPr>
          <w:p w14:paraId="41CAFCBD" w14:textId="74CD86E8" w:rsidR="00CE670E" w:rsidRDefault="00CE670E" w:rsidP="00B43CFE">
            <w:r>
              <w:t>α-amyrin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234EBC79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73170</w:t>
            </w:r>
          </w:p>
        </w:tc>
      </w:tr>
      <w:tr w:rsidR="00CE670E" w14:paraId="6A36D4E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8EDD595" w14:textId="77777777" w:rsidR="00CE670E" w:rsidRDefault="00CE670E" w:rsidP="00B43CFE"/>
        </w:tc>
        <w:tc>
          <w:tcPr>
            <w:tcW w:w="1620" w:type="dxa"/>
            <w:vMerge/>
          </w:tcPr>
          <w:p w14:paraId="472770D9" w14:textId="77777777" w:rsidR="00CE670E" w:rsidRDefault="00CE670E" w:rsidP="00B43CFE"/>
        </w:tc>
        <w:tc>
          <w:tcPr>
            <w:tcW w:w="2970" w:type="dxa"/>
          </w:tcPr>
          <w:p w14:paraId="4F2105C1" w14:textId="7F655488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beta-Amyrin</w:t>
            </w:r>
            <w:r w:rsidR="001E0815">
              <w:rPr>
                <w:rFonts w:ascii="Segoe UI" w:hAnsi="Segoe UI" w:cs="Segoe UI"/>
                <w:color w:val="212121"/>
                <w:shd w:val="clear" w:color="auto" w:fill="FFFFFF"/>
              </w:rPr>
              <w:fldChar w:fldCharType="begin" w:fldLock="1"/>
            </w:r>
            <w:r w:rsidR="001E0815">
              <w:rPr>
                <w:rFonts w:ascii="Segoe UI" w:hAnsi="Segoe UI" w:cs="Segoe UI"/>
                <w:color w:val="212121"/>
                <w:shd w:val="clear" w:color="auto" w:fill="FFFFFF"/>
              </w:rPr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rPr>
                <w:rFonts w:ascii="Segoe UI" w:hAnsi="Segoe UI" w:cs="Segoe UI"/>
                <w:color w:val="212121"/>
                <w:shd w:val="clear" w:color="auto" w:fill="FFFFFF"/>
              </w:rPr>
              <w:fldChar w:fldCharType="separate"/>
            </w:r>
            <w:r w:rsidR="001E0815" w:rsidRPr="001E0815">
              <w:rPr>
                <w:rFonts w:ascii="Segoe UI" w:hAnsi="Segoe UI" w:cs="Segoe UI"/>
                <w:noProof/>
                <w:color w:val="212121"/>
                <w:shd w:val="clear" w:color="auto" w:fill="FFFFFF"/>
                <w:vertAlign w:val="superscript"/>
              </w:rPr>
              <w:t>8</w:t>
            </w:r>
            <w:r w:rsidR="001E0815">
              <w:rPr>
                <w:rFonts w:ascii="Segoe UI" w:hAnsi="Segoe UI" w:cs="Segoe UI"/>
                <w:color w:val="212121"/>
                <w:shd w:val="clear" w:color="auto" w:fill="FFFFFF"/>
              </w:rPr>
              <w:fldChar w:fldCharType="end"/>
            </w:r>
          </w:p>
        </w:tc>
        <w:tc>
          <w:tcPr>
            <w:tcW w:w="13388" w:type="dxa"/>
          </w:tcPr>
          <w:p w14:paraId="40E69D8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73145</w:t>
            </w:r>
          </w:p>
        </w:tc>
      </w:tr>
      <w:tr w:rsidR="00CE670E" w14:paraId="30D34CA8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4939CD4" w14:textId="77777777" w:rsidR="00CE670E" w:rsidRDefault="00CE670E" w:rsidP="00B43CFE"/>
        </w:tc>
        <w:tc>
          <w:tcPr>
            <w:tcW w:w="1620" w:type="dxa"/>
            <w:vMerge/>
          </w:tcPr>
          <w:p w14:paraId="3DF46036" w14:textId="77777777" w:rsidR="00CE670E" w:rsidRDefault="00CE670E" w:rsidP="00B43CFE"/>
        </w:tc>
        <w:tc>
          <w:tcPr>
            <w:tcW w:w="2970" w:type="dxa"/>
          </w:tcPr>
          <w:p w14:paraId="631BC05F" w14:textId="0CE4559C" w:rsidR="00CE670E" w:rsidRDefault="00CE670E" w:rsidP="00B43CFE">
            <w:r>
              <w:t>Friedelinol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3AAFE4AA" w14:textId="3724E5D5" w:rsidR="00CE670E" w:rsidRDefault="00B26D92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`</w:t>
            </w:r>
            <w:r w:rsidR="00CE670E">
              <w:rPr>
                <w:rFonts w:ascii="Segoe UI" w:hAnsi="Segoe UI" w:cs="Segoe UI"/>
                <w:color w:val="212121"/>
              </w:rPr>
              <w:t>101341</w:t>
            </w:r>
          </w:p>
          <w:p w14:paraId="08E413AB" w14:textId="77777777" w:rsidR="00CE670E" w:rsidRDefault="00CE670E" w:rsidP="00B43CFE"/>
        </w:tc>
      </w:tr>
      <w:tr w:rsidR="00CE670E" w14:paraId="05348D1B" w14:textId="77777777" w:rsidTr="00B43CFE">
        <w:tblPrEx>
          <w:tblLook w:val="04A0" w:firstRow="1" w:lastRow="0" w:firstColumn="1" w:lastColumn="0" w:noHBand="0" w:noVBand="1"/>
        </w:tblPrEx>
        <w:trPr>
          <w:trHeight w:val="51"/>
        </w:trPr>
        <w:tc>
          <w:tcPr>
            <w:tcW w:w="985" w:type="dxa"/>
            <w:vMerge/>
          </w:tcPr>
          <w:p w14:paraId="35309216" w14:textId="77777777" w:rsidR="00CE670E" w:rsidRDefault="00CE670E" w:rsidP="00B43CFE"/>
        </w:tc>
        <w:tc>
          <w:tcPr>
            <w:tcW w:w="1620" w:type="dxa"/>
            <w:vMerge/>
          </w:tcPr>
          <w:p w14:paraId="236133A8" w14:textId="77777777" w:rsidR="00CE670E" w:rsidRDefault="00CE670E" w:rsidP="00B43CFE"/>
        </w:tc>
        <w:tc>
          <w:tcPr>
            <w:tcW w:w="2970" w:type="dxa"/>
          </w:tcPr>
          <w:p w14:paraId="63076974" w14:textId="06A1C4E7" w:rsidR="00CE670E" w:rsidRDefault="00CE670E" w:rsidP="00B43CFE">
            <w:r>
              <w:t>Lupeol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2E65748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59846</w:t>
            </w:r>
          </w:p>
        </w:tc>
      </w:tr>
      <w:tr w:rsidR="00CE670E" w14:paraId="75146492" w14:textId="77777777" w:rsidTr="00B43CFE">
        <w:tblPrEx>
          <w:tblLook w:val="04A0" w:firstRow="1" w:lastRow="0" w:firstColumn="1" w:lastColumn="0" w:noHBand="0" w:noVBand="1"/>
        </w:tblPrEx>
        <w:trPr>
          <w:trHeight w:val="188"/>
        </w:trPr>
        <w:tc>
          <w:tcPr>
            <w:tcW w:w="985" w:type="dxa"/>
            <w:vMerge/>
          </w:tcPr>
          <w:p w14:paraId="4C15F669" w14:textId="77777777" w:rsidR="00CE670E" w:rsidRDefault="00CE670E" w:rsidP="00B43CFE"/>
        </w:tc>
        <w:tc>
          <w:tcPr>
            <w:tcW w:w="1620" w:type="dxa"/>
            <w:vMerge/>
          </w:tcPr>
          <w:p w14:paraId="019AFD6E" w14:textId="77777777" w:rsidR="00CE670E" w:rsidRDefault="00CE670E" w:rsidP="00B43CFE"/>
        </w:tc>
        <w:tc>
          <w:tcPr>
            <w:tcW w:w="2970" w:type="dxa"/>
          </w:tcPr>
          <w:p w14:paraId="31F90BED" w14:textId="19C62633" w:rsidR="00CE670E" w:rsidRDefault="00CE670E" w:rsidP="00B43CFE">
            <w:r>
              <w:t>Lupanone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3A4B47F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9730785</w:t>
            </w:r>
          </w:p>
        </w:tc>
      </w:tr>
      <w:tr w:rsidR="00CE670E" w14:paraId="5B65D0E1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A63200A" w14:textId="77777777" w:rsidR="00CE670E" w:rsidRDefault="00CE670E" w:rsidP="00B43CFE"/>
        </w:tc>
        <w:tc>
          <w:tcPr>
            <w:tcW w:w="1620" w:type="dxa"/>
            <w:vMerge/>
          </w:tcPr>
          <w:p w14:paraId="37D0E1CC" w14:textId="77777777" w:rsidR="00CE670E" w:rsidRDefault="00CE670E" w:rsidP="00B43CFE"/>
        </w:tc>
        <w:tc>
          <w:tcPr>
            <w:tcW w:w="2970" w:type="dxa"/>
          </w:tcPr>
          <w:p w14:paraId="6373117E" w14:textId="7B6C5DFF" w:rsidR="00CE670E" w:rsidRDefault="00CE670E" w:rsidP="00B43CFE">
            <w:r>
              <w:t>Lupeol acetate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50730C6D" w14:textId="448844E9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92157</w:t>
            </w:r>
          </w:p>
          <w:p w14:paraId="68B0A2E3" w14:textId="77777777" w:rsidR="00CE670E" w:rsidRDefault="00CE670E" w:rsidP="00B43CFE"/>
        </w:tc>
      </w:tr>
      <w:tr w:rsidR="00CE670E" w14:paraId="7231006B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C0B2F96" w14:textId="77777777" w:rsidR="00CE670E" w:rsidRDefault="00CE670E" w:rsidP="00B43CFE"/>
        </w:tc>
        <w:tc>
          <w:tcPr>
            <w:tcW w:w="1620" w:type="dxa"/>
            <w:vMerge/>
          </w:tcPr>
          <w:p w14:paraId="042D8442" w14:textId="77777777" w:rsidR="00CE670E" w:rsidRDefault="00CE670E" w:rsidP="00B43CFE"/>
        </w:tc>
        <w:tc>
          <w:tcPr>
            <w:tcW w:w="2970" w:type="dxa"/>
          </w:tcPr>
          <w:p w14:paraId="613787B4" w14:textId="401B0D5D" w:rsidR="00CE670E" w:rsidRDefault="00CE670E" w:rsidP="00B43CFE">
            <w:r>
              <w:t xml:space="preserve">3’-O- β-glucopyranosyl </w:t>
            </w:r>
            <w:proofErr w:type="spellStart"/>
            <w:r>
              <w:t>plumbagic</w:t>
            </w:r>
            <w:proofErr w:type="spellEnd"/>
            <w:r>
              <w:t xml:space="preserve"> acid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2A5DF94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25262</w:t>
            </w:r>
          </w:p>
        </w:tc>
      </w:tr>
      <w:tr w:rsidR="00CE670E" w14:paraId="2310442D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CE9EABA" w14:textId="77777777" w:rsidR="00CE670E" w:rsidRDefault="00CE670E" w:rsidP="00B43CFE"/>
        </w:tc>
        <w:tc>
          <w:tcPr>
            <w:tcW w:w="1620" w:type="dxa"/>
            <w:vMerge/>
          </w:tcPr>
          <w:p w14:paraId="14DEC41B" w14:textId="77777777" w:rsidR="00CE670E" w:rsidRDefault="00CE670E" w:rsidP="00B43CFE"/>
        </w:tc>
        <w:tc>
          <w:tcPr>
            <w:tcW w:w="2970" w:type="dxa"/>
          </w:tcPr>
          <w:p w14:paraId="4115EDD1" w14:textId="36A6683A" w:rsidR="00CE670E" w:rsidRDefault="00CE670E" w:rsidP="00B43CFE">
            <w:proofErr w:type="spellStart"/>
            <w:r>
              <w:t>Plumbagic</w:t>
            </w:r>
            <w:proofErr w:type="spellEnd"/>
            <w:r>
              <w:t xml:space="preserve"> acid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015132A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2468470</w:t>
            </w:r>
          </w:p>
        </w:tc>
      </w:tr>
      <w:tr w:rsidR="00CE670E" w14:paraId="12CFB115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4214253A" w14:textId="77777777" w:rsidR="00CE670E" w:rsidRDefault="00CE670E" w:rsidP="00B43CFE"/>
        </w:tc>
        <w:tc>
          <w:tcPr>
            <w:tcW w:w="1620" w:type="dxa"/>
            <w:vMerge/>
          </w:tcPr>
          <w:p w14:paraId="19E4EDDD" w14:textId="77777777" w:rsidR="00CE670E" w:rsidRDefault="00CE670E" w:rsidP="00B43CFE"/>
        </w:tc>
        <w:tc>
          <w:tcPr>
            <w:tcW w:w="2970" w:type="dxa"/>
          </w:tcPr>
          <w:p w14:paraId="7E85F386" w14:textId="5290F52C" w:rsidR="00CE670E" w:rsidRDefault="00CE670E" w:rsidP="00B43CFE">
            <w:r>
              <w:t>4-hydroxybenzaldehyde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73DC5D61" w14:textId="3FCD05E2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26</w:t>
            </w:r>
          </w:p>
          <w:p w14:paraId="67F73C42" w14:textId="77777777" w:rsidR="00CE670E" w:rsidRDefault="00CE670E" w:rsidP="00B43CFE"/>
        </w:tc>
      </w:tr>
      <w:tr w:rsidR="00CE670E" w14:paraId="36227E76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44C924D5" w14:textId="77777777" w:rsidR="00CE670E" w:rsidRDefault="00CE670E" w:rsidP="00B43CFE"/>
        </w:tc>
        <w:tc>
          <w:tcPr>
            <w:tcW w:w="1620" w:type="dxa"/>
            <w:vMerge/>
          </w:tcPr>
          <w:p w14:paraId="7396CDAD" w14:textId="77777777" w:rsidR="00CE670E" w:rsidRDefault="00CE670E" w:rsidP="00B43CFE"/>
        </w:tc>
        <w:tc>
          <w:tcPr>
            <w:tcW w:w="2970" w:type="dxa"/>
          </w:tcPr>
          <w:p w14:paraId="7B5D5EEE" w14:textId="416D18DB" w:rsidR="00CE670E" w:rsidRDefault="00CE670E" w:rsidP="00B43CFE">
            <w:r>
              <w:t>Androsta-1,4-diene-3,17-dione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480FBEAE" w14:textId="12EF6718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3472</w:t>
            </w:r>
          </w:p>
          <w:p w14:paraId="1F12FA8C" w14:textId="77777777" w:rsidR="00CE670E" w:rsidRDefault="00CE670E" w:rsidP="00B43CFE"/>
        </w:tc>
      </w:tr>
      <w:tr w:rsidR="00CE670E" w14:paraId="1B6516AD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45A5825" w14:textId="77777777" w:rsidR="00CE670E" w:rsidRDefault="00CE670E" w:rsidP="00B43CFE"/>
        </w:tc>
        <w:tc>
          <w:tcPr>
            <w:tcW w:w="1620" w:type="dxa"/>
            <w:vMerge/>
          </w:tcPr>
          <w:p w14:paraId="78F47721" w14:textId="77777777" w:rsidR="00CE670E" w:rsidRDefault="00CE670E" w:rsidP="00B43CFE"/>
        </w:tc>
        <w:tc>
          <w:tcPr>
            <w:tcW w:w="2970" w:type="dxa"/>
          </w:tcPr>
          <w:p w14:paraId="558B1836" w14:textId="735151BC" w:rsidR="00CE670E" w:rsidRDefault="00CE670E" w:rsidP="00B43CFE">
            <w:r>
              <w:t>Trans-cinnamic acid</w:t>
            </w:r>
            <w:r w:rsidR="001E0815">
              <w:fldChar w:fldCharType="begin" w:fldLock="1"/>
            </w:r>
            <w:r w:rsidR="001E0815">
              <w:instrText>ADDIN CSL_CITATION {"citationItems":[{"id":"ITEM-1","itemData":{"author":[{"dropping-particle":"","family":"Chauhan","given":"Mukul","non-dropping-particle":"","parse-names":false,"suffix":""}],"id":"ITEM-1","issue":"2","issued":{"date-parts":[["2014"]]},"page":"95-118","title":"A review on Morphology , Phytochemistry and Pharmacological activities of medicinal herb Plumbago Zeylanica Linn .","type":"article-journal","volume":"3"},"uris":["http://www.mendeley.com/documents/?uuid=981e031d-e145-4a89-984d-49a6bb9f7a8f"]}],"mendeley":{"formattedCitation":"&lt;sup&gt;8&lt;/sup&gt;","plainTextFormattedCitation":"8","previouslyFormattedCitation":"&lt;sup&gt;8&lt;/sup&gt;"},"properties":{"noteIndex":0},"schema":"https://github.com/citation-style-language/schema/raw/master/csl-citation.json"}</w:instrText>
            </w:r>
            <w:r w:rsidR="001E0815">
              <w:fldChar w:fldCharType="separate"/>
            </w:r>
            <w:r w:rsidR="001E0815" w:rsidRPr="001E0815">
              <w:rPr>
                <w:noProof/>
                <w:vertAlign w:val="superscript"/>
              </w:rPr>
              <w:t>8</w:t>
            </w:r>
            <w:r w:rsidR="001E0815">
              <w:fldChar w:fldCharType="end"/>
            </w:r>
          </w:p>
        </w:tc>
        <w:tc>
          <w:tcPr>
            <w:tcW w:w="13388" w:type="dxa"/>
          </w:tcPr>
          <w:p w14:paraId="542CA6C2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444539</w:t>
            </w:r>
          </w:p>
          <w:p w14:paraId="500643D5" w14:textId="77777777" w:rsidR="00CE670E" w:rsidRDefault="00CE670E" w:rsidP="00B43CFE"/>
        </w:tc>
      </w:tr>
      <w:tr w:rsidR="00CE670E" w14:paraId="0511367A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023AB97" w14:textId="77777777" w:rsidR="00CE670E" w:rsidRDefault="00CE670E" w:rsidP="00B43CFE"/>
        </w:tc>
        <w:tc>
          <w:tcPr>
            <w:tcW w:w="1620" w:type="dxa"/>
            <w:vMerge/>
          </w:tcPr>
          <w:p w14:paraId="437A70EF" w14:textId="77777777" w:rsidR="00CE670E" w:rsidRDefault="00CE670E" w:rsidP="00B43CFE"/>
        </w:tc>
        <w:tc>
          <w:tcPr>
            <w:tcW w:w="2970" w:type="dxa"/>
          </w:tcPr>
          <w:p w14:paraId="34B8BE49" w14:textId="09B60D2B" w:rsidR="00CE670E" w:rsidRDefault="00CE670E" w:rsidP="00B43CFE">
            <w:r>
              <w:t>plumbazeylanone</w:t>
            </w:r>
            <w:r w:rsidR="00A93EEB">
              <w:fldChar w:fldCharType="begin" w:fldLock="1"/>
            </w:r>
            <w:r w:rsidR="00A93EEB">
              <w:instrText>ADDIN CSL_CITATION {"citationItems":[{"id":"ITEM-1","itemData":{"author":[{"dropping-particle":"","family":"Vivo","given":"Linn I N","non-dropping-particle":"","parse-names":false,"suffix":""},{"dropping-particle":"","family":"Vitro","given":"I N","non-dropping-particle":"","parse-names":false,"suffix":""}],"id":"ITEM-1","issue":"May 2014","issued":{"date-parts":[["2012"]]},"title":"Antioxidant activity and phytochemical evaluation of Plumbago zeylanica","type":"article-journal"},"uris":["http://www.mendeley.com/documents/?uuid=8647b924-02d4-4c94-b6ae-00ffe077798f"]}],"mendeley":{"formattedCitation":"&lt;sup&gt;9&lt;/sup&gt;","plainTextFormattedCitation":"9","previouslyFormattedCitation":"&lt;sup&gt;9&lt;/sup&gt;"},"properties":{"noteIndex":0},"schema":"https://github.com/citation-style-language/schema/raw/master/csl-citation.json"}</w:instrText>
            </w:r>
            <w:r w:rsidR="00A93EEB">
              <w:fldChar w:fldCharType="separate"/>
            </w:r>
            <w:r w:rsidR="00A93EEB" w:rsidRPr="00A93EEB">
              <w:rPr>
                <w:noProof/>
                <w:vertAlign w:val="superscript"/>
              </w:rPr>
              <w:t>9</w:t>
            </w:r>
            <w:r w:rsidR="00A93EEB">
              <w:fldChar w:fldCharType="end"/>
            </w:r>
          </w:p>
        </w:tc>
        <w:tc>
          <w:tcPr>
            <w:tcW w:w="13388" w:type="dxa"/>
          </w:tcPr>
          <w:p w14:paraId="2E68C9C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0947539</w:t>
            </w:r>
          </w:p>
        </w:tc>
      </w:tr>
      <w:tr w:rsidR="00CE670E" w14:paraId="35268A76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063AABC" w14:textId="77777777" w:rsidR="00CE670E" w:rsidRDefault="00CE670E" w:rsidP="00B43CFE"/>
        </w:tc>
        <w:tc>
          <w:tcPr>
            <w:tcW w:w="1620" w:type="dxa"/>
            <w:vMerge/>
          </w:tcPr>
          <w:p w14:paraId="0A999B8F" w14:textId="77777777" w:rsidR="00CE670E" w:rsidRDefault="00CE670E" w:rsidP="00B43CFE"/>
        </w:tc>
        <w:tc>
          <w:tcPr>
            <w:tcW w:w="2970" w:type="dxa"/>
          </w:tcPr>
          <w:p w14:paraId="658A90F0" w14:textId="3075CFB4" w:rsidR="00CE670E" w:rsidRDefault="00CE670E" w:rsidP="00B43CFE">
            <w:r>
              <w:t>uridine</w:t>
            </w:r>
            <w:r w:rsidR="00A93EEB">
              <w:fldChar w:fldCharType="begin" w:fldLock="1"/>
            </w:r>
            <w:r w:rsidR="00A93EEB">
              <w:instrText>ADDIN CSL_CITATION {"citationItems":[{"id":"ITEM-1","itemData":{"DOI":"10.4028/www.scientific.net/AMR.308-310.1662","author":[{"dropping-particle":"","family":"Min","given":"Yong","non-dropping-particle":"","parse-names":false,"suffix":""},{"dropping-particle":"","family":"Wang","given":"Jing","non-dropping-particle":"","parse-names":false,"suffix":""},{"dropping-particle":"","family":"Yang","given":"Jin","non-dropping-particle":"","parse-names":false,"suffix":""},{"dropping-particle":"","family":"Liu","given":"Wei","non-dropping-particle":"","parse-names":false,"suffix":""}],"id":"ITEM-1","issue":"August 2009","issued":{"date-parts":[["2011"]]},"page":"1662-1664","title":"Chemical Constituents of Plumbago zeylanica L .","type":"article-journal","volume":"310"},"uris":["http://www.mendeley.com/documents/?uuid=ec65fc77-c92a-4ac0-9c06-e2124550c611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A93EEB">
              <w:fldChar w:fldCharType="separate"/>
            </w:r>
            <w:r w:rsidR="00A93EEB" w:rsidRPr="00A93EEB">
              <w:rPr>
                <w:noProof/>
                <w:vertAlign w:val="superscript"/>
              </w:rPr>
              <w:t>10</w:t>
            </w:r>
            <w:r w:rsidR="00A93EEB">
              <w:fldChar w:fldCharType="end"/>
            </w:r>
          </w:p>
        </w:tc>
        <w:tc>
          <w:tcPr>
            <w:tcW w:w="13388" w:type="dxa"/>
          </w:tcPr>
          <w:p w14:paraId="0FE73D4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029</w:t>
            </w:r>
          </w:p>
        </w:tc>
      </w:tr>
      <w:tr w:rsidR="00CE670E" w14:paraId="026CEC2A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29A9727" w14:textId="77777777" w:rsidR="00CE670E" w:rsidRDefault="00CE670E" w:rsidP="00B43CFE"/>
        </w:tc>
        <w:tc>
          <w:tcPr>
            <w:tcW w:w="1620" w:type="dxa"/>
            <w:vMerge/>
          </w:tcPr>
          <w:p w14:paraId="1FA5752F" w14:textId="77777777" w:rsidR="00CE670E" w:rsidRDefault="00CE670E" w:rsidP="00B43CFE"/>
        </w:tc>
        <w:tc>
          <w:tcPr>
            <w:tcW w:w="2970" w:type="dxa"/>
          </w:tcPr>
          <w:p w14:paraId="298D4087" w14:textId="1AAC952A" w:rsidR="00CE670E" w:rsidRDefault="00CE670E" w:rsidP="00B43CFE">
            <w:r>
              <w:t>daucosterol</w:t>
            </w:r>
            <w:r w:rsidR="00A93EEB">
              <w:fldChar w:fldCharType="begin" w:fldLock="1"/>
            </w:r>
            <w:r w:rsidR="00BE22E4">
              <w:instrText>ADDIN CSL_CITATION {"citationItems":[{"id":"ITEM-1","itemData":{"DOI":"10.4028/www.scientific.net/AMR.308-310.1662","author":[{"dropping-particle":"","family":"Min","given":"Yong","non-dropping-particle":"","parse-names":false,"suffix":""},{"dropping-particle":"","family":"Wang","given":"Jing","non-dropping-particle":"","parse-names":false,"suffix":""},{"dropping-particle":"","family":"Yang","given":"Jin","non-dropping-particle":"","parse-names":false,"suffix":""},{"dropping-particle":"","family":"Liu","given":"Wei","non-dropping-particle":"","parse-names":false,"suffix":""}],"id":"ITEM-1","issue":"August 2009","issued":{"date-parts":[["2011"]]},"page":"1662-1664","title":"Chemical Constituents of Plumbago zeylanica L .","type":"article-journal","volume":"310"},"uris":["http://www.mendeley.com/documents/?uuid=ec65fc77-c92a-4ac0-9c06-e2124550c611"]}],"mendeley":{"formattedCitation":"&lt;sup&gt;10&lt;/sup&gt;","plainTextFormattedCitation":"10","previouslyFormattedCitation":"&lt;sup&gt;10&lt;/sup&gt;"},"properties":{"noteIndex":0},"schema":"https://github.com/citation-style-language/schema/raw/master/csl-citation.json"}</w:instrText>
            </w:r>
            <w:r w:rsidR="00A93EEB">
              <w:fldChar w:fldCharType="separate"/>
            </w:r>
            <w:r w:rsidR="00A93EEB" w:rsidRPr="00A93EEB">
              <w:rPr>
                <w:noProof/>
                <w:vertAlign w:val="superscript"/>
              </w:rPr>
              <w:t>10</w:t>
            </w:r>
            <w:r w:rsidR="00A93EEB">
              <w:fldChar w:fldCharType="end"/>
            </w:r>
          </w:p>
        </w:tc>
        <w:tc>
          <w:tcPr>
            <w:tcW w:w="13388" w:type="dxa"/>
          </w:tcPr>
          <w:p w14:paraId="2AF1343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96119</w:t>
            </w:r>
          </w:p>
        </w:tc>
      </w:tr>
      <w:tr w:rsidR="00CE670E" w14:paraId="4AB69F54" w14:textId="77777777" w:rsidTr="00B43CFE">
        <w:tblPrEx>
          <w:tblLook w:val="04A0" w:firstRow="1" w:lastRow="0" w:firstColumn="1" w:lastColumn="0" w:noHBand="0" w:noVBand="1"/>
        </w:tblPrEx>
        <w:trPr>
          <w:trHeight w:val="69"/>
        </w:trPr>
        <w:tc>
          <w:tcPr>
            <w:tcW w:w="985" w:type="dxa"/>
            <w:vMerge w:val="restart"/>
          </w:tcPr>
          <w:p w14:paraId="19BF8DB9" w14:textId="1921F6C9" w:rsidR="00CE670E" w:rsidRDefault="00CE670E" w:rsidP="00B43CFE">
            <w:r>
              <w:t>2</w:t>
            </w:r>
            <w:r w:rsidR="00E8771D">
              <w:t>1</w:t>
            </w:r>
          </w:p>
        </w:tc>
        <w:tc>
          <w:tcPr>
            <w:tcW w:w="1620" w:type="dxa"/>
            <w:vMerge w:val="restart"/>
          </w:tcPr>
          <w:p w14:paraId="64ACBCFC" w14:textId="77777777" w:rsidR="00CE670E" w:rsidRDefault="00CE670E" w:rsidP="00B43CFE">
            <w:r>
              <w:t>Plumeria rubra Linn</w:t>
            </w:r>
          </w:p>
        </w:tc>
        <w:tc>
          <w:tcPr>
            <w:tcW w:w="2970" w:type="dxa"/>
          </w:tcPr>
          <w:p w14:paraId="57D07A45" w14:textId="5B1DEFA6" w:rsidR="00CE670E" w:rsidRDefault="00CE670E" w:rsidP="00B43CFE">
            <w:r>
              <w:t>β-sitosterol-β-D- glucoside</w:t>
            </w:r>
            <w:r w:rsidR="003B281F">
              <w:fldChar w:fldCharType="begin" w:fldLock="1"/>
            </w:r>
            <w:r w:rsidR="003B281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73EF9F1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742590</w:t>
            </w:r>
          </w:p>
        </w:tc>
      </w:tr>
      <w:tr w:rsidR="00CE670E" w14:paraId="31CE0357" w14:textId="77777777" w:rsidTr="00B43CFE">
        <w:tblPrEx>
          <w:tblLook w:val="04A0" w:firstRow="1" w:lastRow="0" w:firstColumn="1" w:lastColumn="0" w:noHBand="0" w:noVBand="1"/>
        </w:tblPrEx>
        <w:trPr>
          <w:trHeight w:val="63"/>
        </w:trPr>
        <w:tc>
          <w:tcPr>
            <w:tcW w:w="985" w:type="dxa"/>
            <w:vMerge/>
          </w:tcPr>
          <w:p w14:paraId="5B0B2411" w14:textId="77777777" w:rsidR="00CE670E" w:rsidRDefault="00CE670E" w:rsidP="00B43CFE"/>
        </w:tc>
        <w:tc>
          <w:tcPr>
            <w:tcW w:w="1620" w:type="dxa"/>
            <w:vMerge/>
          </w:tcPr>
          <w:p w14:paraId="5573961D" w14:textId="77777777" w:rsidR="00CE670E" w:rsidRDefault="00CE670E" w:rsidP="00B43CFE"/>
        </w:tc>
        <w:tc>
          <w:tcPr>
            <w:tcW w:w="2970" w:type="dxa"/>
          </w:tcPr>
          <w:p w14:paraId="4E52ACA1" w14:textId="5F1C4730" w:rsidR="00CE670E" w:rsidRDefault="00CE670E" w:rsidP="00B43CFE">
            <w:r>
              <w:t>fulvoplumierin</w:t>
            </w:r>
            <w:r w:rsidR="003B281F">
              <w:fldChar w:fldCharType="begin" w:fldLock="1"/>
            </w:r>
            <w:r w:rsidR="003B281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54B56B03" w14:textId="0B725BD4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1541</w:t>
            </w:r>
          </w:p>
          <w:p w14:paraId="4ED739B7" w14:textId="77777777" w:rsidR="00CE670E" w:rsidRDefault="00CE670E" w:rsidP="00B43CFE"/>
        </w:tc>
      </w:tr>
      <w:tr w:rsidR="00CE670E" w14:paraId="2417CEE9" w14:textId="77777777" w:rsidTr="00B43CFE">
        <w:tblPrEx>
          <w:tblLook w:val="04A0" w:firstRow="1" w:lastRow="0" w:firstColumn="1" w:lastColumn="0" w:noHBand="0" w:noVBand="1"/>
        </w:tblPrEx>
        <w:trPr>
          <w:trHeight w:val="63"/>
        </w:trPr>
        <w:tc>
          <w:tcPr>
            <w:tcW w:w="985" w:type="dxa"/>
            <w:vMerge/>
          </w:tcPr>
          <w:p w14:paraId="4762DC9F" w14:textId="77777777" w:rsidR="00CE670E" w:rsidRDefault="00CE670E" w:rsidP="00B43CFE"/>
        </w:tc>
        <w:tc>
          <w:tcPr>
            <w:tcW w:w="1620" w:type="dxa"/>
            <w:vMerge/>
          </w:tcPr>
          <w:p w14:paraId="36B6AC8F" w14:textId="77777777" w:rsidR="00CE670E" w:rsidRDefault="00CE670E" w:rsidP="00B43CFE"/>
        </w:tc>
        <w:tc>
          <w:tcPr>
            <w:tcW w:w="2970" w:type="dxa"/>
          </w:tcPr>
          <w:p w14:paraId="1906B9E7" w14:textId="69A48532" w:rsidR="00CE670E" w:rsidRDefault="00CE670E" w:rsidP="00B43CFE">
            <w:r>
              <w:t>allamcin</w:t>
            </w:r>
            <w:r w:rsidR="003B281F">
              <w:fldChar w:fldCharType="begin" w:fldLock="1"/>
            </w:r>
            <w:r w:rsidR="003B281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32167F2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477870</w:t>
            </w:r>
          </w:p>
        </w:tc>
      </w:tr>
      <w:tr w:rsidR="00CE670E" w14:paraId="08D46921" w14:textId="77777777" w:rsidTr="00B43CFE">
        <w:tblPrEx>
          <w:tblLook w:val="04A0" w:firstRow="1" w:lastRow="0" w:firstColumn="1" w:lastColumn="0" w:noHBand="0" w:noVBand="1"/>
        </w:tblPrEx>
        <w:trPr>
          <w:trHeight w:val="63"/>
        </w:trPr>
        <w:tc>
          <w:tcPr>
            <w:tcW w:w="985" w:type="dxa"/>
            <w:vMerge/>
          </w:tcPr>
          <w:p w14:paraId="406983C8" w14:textId="77777777" w:rsidR="00CE670E" w:rsidRDefault="00CE670E" w:rsidP="00B43CFE"/>
        </w:tc>
        <w:tc>
          <w:tcPr>
            <w:tcW w:w="1620" w:type="dxa"/>
            <w:vMerge/>
          </w:tcPr>
          <w:p w14:paraId="2AF15FE8" w14:textId="77777777" w:rsidR="00CE670E" w:rsidRDefault="00CE670E" w:rsidP="00B43CFE"/>
        </w:tc>
        <w:tc>
          <w:tcPr>
            <w:tcW w:w="2970" w:type="dxa"/>
          </w:tcPr>
          <w:p w14:paraId="08F90F5E" w14:textId="62A105C7" w:rsidR="00CE670E" w:rsidRDefault="00CE670E" w:rsidP="00B43CFE">
            <w:r>
              <w:t>Scopoletin</w:t>
            </w:r>
            <w:r w:rsidR="003B281F">
              <w:fldChar w:fldCharType="begin" w:fldLock="1"/>
            </w:r>
            <w:r w:rsidR="003B281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55CF329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60</w:t>
            </w:r>
          </w:p>
        </w:tc>
      </w:tr>
      <w:tr w:rsidR="00CE670E" w14:paraId="00955F2D" w14:textId="77777777" w:rsidTr="00B43CFE">
        <w:tblPrEx>
          <w:tblLook w:val="04A0" w:firstRow="1" w:lastRow="0" w:firstColumn="1" w:lastColumn="0" w:noHBand="0" w:noVBand="1"/>
        </w:tblPrEx>
        <w:trPr>
          <w:trHeight w:val="63"/>
        </w:trPr>
        <w:tc>
          <w:tcPr>
            <w:tcW w:w="985" w:type="dxa"/>
            <w:vMerge/>
          </w:tcPr>
          <w:p w14:paraId="57D1D926" w14:textId="77777777" w:rsidR="00CE670E" w:rsidRDefault="00CE670E" w:rsidP="00B43CFE"/>
        </w:tc>
        <w:tc>
          <w:tcPr>
            <w:tcW w:w="1620" w:type="dxa"/>
            <w:vMerge/>
          </w:tcPr>
          <w:p w14:paraId="28846F8E" w14:textId="77777777" w:rsidR="00CE670E" w:rsidRDefault="00CE670E" w:rsidP="00B43CFE"/>
        </w:tc>
        <w:tc>
          <w:tcPr>
            <w:tcW w:w="2970" w:type="dxa"/>
          </w:tcPr>
          <w:p w14:paraId="7BB871E0" w14:textId="06201397" w:rsidR="00CE670E" w:rsidRDefault="00CE670E" w:rsidP="00B43CFE">
            <w:r>
              <w:t>β-sitosterol</w:t>
            </w:r>
            <w:r w:rsidR="003B281F">
              <w:fldChar w:fldCharType="begin" w:fldLock="1"/>
            </w:r>
            <w:r w:rsidR="003B281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6DF58FA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54503</w:t>
            </w:r>
          </w:p>
        </w:tc>
      </w:tr>
      <w:tr w:rsidR="00CE670E" w14:paraId="026E3BBF" w14:textId="77777777" w:rsidTr="00B43CFE">
        <w:tblPrEx>
          <w:tblLook w:val="04A0" w:firstRow="1" w:lastRow="0" w:firstColumn="1" w:lastColumn="0" w:noHBand="0" w:noVBand="1"/>
        </w:tblPrEx>
        <w:trPr>
          <w:trHeight w:val="63"/>
        </w:trPr>
        <w:tc>
          <w:tcPr>
            <w:tcW w:w="985" w:type="dxa"/>
            <w:vMerge/>
          </w:tcPr>
          <w:p w14:paraId="7D7102E8" w14:textId="77777777" w:rsidR="00CE670E" w:rsidRDefault="00CE670E" w:rsidP="00B43CFE"/>
        </w:tc>
        <w:tc>
          <w:tcPr>
            <w:tcW w:w="1620" w:type="dxa"/>
            <w:vMerge/>
          </w:tcPr>
          <w:p w14:paraId="73897C02" w14:textId="77777777" w:rsidR="00CE670E" w:rsidRDefault="00CE670E" w:rsidP="00B43CFE"/>
        </w:tc>
        <w:tc>
          <w:tcPr>
            <w:tcW w:w="2970" w:type="dxa"/>
          </w:tcPr>
          <w:p w14:paraId="7C675C86" w14:textId="0481FF14" w:rsidR="00CE670E" w:rsidRDefault="00CE670E" w:rsidP="00B43CFE">
            <w:r>
              <w:t>plumieride</w:t>
            </w:r>
            <w:r w:rsidR="003B281F">
              <w:fldChar w:fldCharType="begin" w:fldLock="1"/>
            </w:r>
            <w:r w:rsidR="003B281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24556E01" w14:textId="5E1D22A3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72319</w:t>
            </w:r>
          </w:p>
          <w:p w14:paraId="7C69D06F" w14:textId="77777777" w:rsidR="00CE670E" w:rsidRDefault="00CE670E" w:rsidP="00B43CFE"/>
        </w:tc>
      </w:tr>
      <w:tr w:rsidR="00CE670E" w14:paraId="6E0FAE7D" w14:textId="77777777" w:rsidTr="00B43CFE">
        <w:tblPrEx>
          <w:tblLook w:val="04A0" w:firstRow="1" w:lastRow="0" w:firstColumn="1" w:lastColumn="0" w:noHBand="0" w:noVBand="1"/>
        </w:tblPrEx>
        <w:trPr>
          <w:trHeight w:val="63"/>
        </w:trPr>
        <w:tc>
          <w:tcPr>
            <w:tcW w:w="985" w:type="dxa"/>
            <w:vMerge/>
          </w:tcPr>
          <w:p w14:paraId="59F6C6F5" w14:textId="77777777" w:rsidR="00CE670E" w:rsidRDefault="00CE670E" w:rsidP="00B43CFE"/>
        </w:tc>
        <w:tc>
          <w:tcPr>
            <w:tcW w:w="1620" w:type="dxa"/>
            <w:vMerge/>
          </w:tcPr>
          <w:p w14:paraId="6B3B842A" w14:textId="77777777" w:rsidR="00CE670E" w:rsidRDefault="00CE670E" w:rsidP="00B43CFE"/>
        </w:tc>
        <w:tc>
          <w:tcPr>
            <w:tcW w:w="2970" w:type="dxa"/>
          </w:tcPr>
          <w:p w14:paraId="654A23F6" w14:textId="27C28493" w:rsidR="00CE670E" w:rsidRDefault="00CE670E" w:rsidP="00B43CFE">
            <w:r>
              <w:t>plumericine</w:t>
            </w:r>
            <w:r w:rsidR="003B281F">
              <w:fldChar w:fldCharType="begin" w:fldLock="1"/>
            </w:r>
            <w:r w:rsidR="003B281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68527300" w14:textId="470DAB92" w:rsidR="00CE670E" w:rsidRDefault="0070061D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</w:t>
            </w:r>
            <w:r w:rsidR="00CE670E">
              <w:rPr>
                <w:rFonts w:ascii="Segoe UI" w:hAnsi="Segoe UI" w:cs="Segoe UI"/>
                <w:color w:val="212121"/>
              </w:rPr>
              <w:t>281545</w:t>
            </w:r>
          </w:p>
          <w:p w14:paraId="3E12B0A6" w14:textId="77777777" w:rsidR="00CE670E" w:rsidRDefault="00CE670E" w:rsidP="00B43CFE"/>
        </w:tc>
      </w:tr>
      <w:tr w:rsidR="00CE670E" w14:paraId="34268DA6" w14:textId="77777777" w:rsidTr="00B43CFE">
        <w:tblPrEx>
          <w:tblLook w:val="04A0" w:firstRow="1" w:lastRow="0" w:firstColumn="1" w:lastColumn="0" w:noHBand="0" w:noVBand="1"/>
        </w:tblPrEx>
        <w:trPr>
          <w:trHeight w:val="63"/>
        </w:trPr>
        <w:tc>
          <w:tcPr>
            <w:tcW w:w="985" w:type="dxa"/>
            <w:vMerge/>
          </w:tcPr>
          <w:p w14:paraId="6AA5D79C" w14:textId="77777777" w:rsidR="00CE670E" w:rsidRDefault="00CE670E" w:rsidP="00B43CFE"/>
        </w:tc>
        <w:tc>
          <w:tcPr>
            <w:tcW w:w="1620" w:type="dxa"/>
            <w:vMerge/>
          </w:tcPr>
          <w:p w14:paraId="774D7294" w14:textId="77777777" w:rsidR="00CE670E" w:rsidRDefault="00CE670E" w:rsidP="00B43CFE"/>
        </w:tc>
        <w:tc>
          <w:tcPr>
            <w:tcW w:w="2970" w:type="dxa"/>
          </w:tcPr>
          <w:p w14:paraId="7131A215" w14:textId="01FCBE08" w:rsidR="00CE670E" w:rsidRDefault="00CE670E" w:rsidP="00B43CFE">
            <w:r>
              <w:t>βdihydroplumericin</w:t>
            </w:r>
            <w:r w:rsidR="003B281F">
              <w:fldChar w:fldCharType="begin" w:fldLock="1"/>
            </w:r>
            <w:r w:rsidR="003B281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1823E57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7509488</w:t>
            </w:r>
          </w:p>
        </w:tc>
      </w:tr>
      <w:tr w:rsidR="00CE670E" w14:paraId="3DDDE01A" w14:textId="77777777" w:rsidTr="00B43CFE">
        <w:tblPrEx>
          <w:tblLook w:val="04A0" w:firstRow="1" w:lastRow="0" w:firstColumn="1" w:lastColumn="0" w:noHBand="0" w:noVBand="1"/>
        </w:tblPrEx>
        <w:trPr>
          <w:trHeight w:val="63"/>
        </w:trPr>
        <w:tc>
          <w:tcPr>
            <w:tcW w:w="985" w:type="dxa"/>
            <w:vMerge/>
          </w:tcPr>
          <w:p w14:paraId="4614F278" w14:textId="77777777" w:rsidR="00CE670E" w:rsidRDefault="00CE670E" w:rsidP="00B43CFE"/>
        </w:tc>
        <w:tc>
          <w:tcPr>
            <w:tcW w:w="1620" w:type="dxa"/>
            <w:vMerge/>
          </w:tcPr>
          <w:p w14:paraId="2CA6C547" w14:textId="77777777" w:rsidR="00CE670E" w:rsidRDefault="00CE670E" w:rsidP="00B43CFE"/>
        </w:tc>
        <w:tc>
          <w:tcPr>
            <w:tcW w:w="2970" w:type="dxa"/>
          </w:tcPr>
          <w:p w14:paraId="14EB0CE9" w14:textId="72D3D94B" w:rsidR="00CE670E" w:rsidRDefault="00CE670E" w:rsidP="00B43CFE">
            <w:r>
              <w:t>isoplumericin</w:t>
            </w:r>
            <w:r w:rsidR="003B281F">
              <w:fldChar w:fldCharType="begin" w:fldLock="1"/>
            </w:r>
            <w:r w:rsidR="003B281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185B1180" w14:textId="3A3EB696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1543</w:t>
            </w:r>
          </w:p>
          <w:p w14:paraId="78BB2095" w14:textId="77777777" w:rsidR="00CE670E" w:rsidRDefault="00CE670E" w:rsidP="00B43CFE"/>
        </w:tc>
      </w:tr>
      <w:tr w:rsidR="00CE670E" w14:paraId="74D4BA32" w14:textId="77777777" w:rsidTr="00B43CFE">
        <w:tblPrEx>
          <w:tblLook w:val="04A0" w:firstRow="1" w:lastRow="0" w:firstColumn="1" w:lastColumn="0" w:noHBand="0" w:noVBand="1"/>
        </w:tblPrEx>
        <w:trPr>
          <w:trHeight w:val="63"/>
        </w:trPr>
        <w:tc>
          <w:tcPr>
            <w:tcW w:w="985" w:type="dxa"/>
            <w:vMerge/>
          </w:tcPr>
          <w:p w14:paraId="03EB158C" w14:textId="77777777" w:rsidR="00CE670E" w:rsidRDefault="00CE670E" w:rsidP="00B43CFE"/>
        </w:tc>
        <w:tc>
          <w:tcPr>
            <w:tcW w:w="1620" w:type="dxa"/>
            <w:vMerge/>
          </w:tcPr>
          <w:p w14:paraId="6CA65600" w14:textId="77777777" w:rsidR="00CE670E" w:rsidRDefault="00CE670E" w:rsidP="00B43CFE"/>
        </w:tc>
        <w:tc>
          <w:tcPr>
            <w:tcW w:w="2970" w:type="dxa"/>
          </w:tcPr>
          <w:p w14:paraId="443E3C67" w14:textId="196FC78E" w:rsidR="00CE670E" w:rsidRDefault="00CE670E" w:rsidP="00B43CFE">
            <w:r>
              <w:t>Β-</w:t>
            </w:r>
            <w:proofErr w:type="spellStart"/>
            <w:r>
              <w:t>dihydroplumericinic</w:t>
            </w:r>
            <w:proofErr w:type="spellEnd"/>
            <w:r>
              <w:t xml:space="preserve"> acid</w:t>
            </w:r>
            <w:r w:rsidR="003B281F">
              <w:fldChar w:fldCharType="begin" w:fldLock="1"/>
            </w:r>
            <w:r w:rsidR="003B281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22A025B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38348965</w:t>
            </w:r>
          </w:p>
        </w:tc>
      </w:tr>
      <w:tr w:rsidR="00CE670E" w14:paraId="0B262DF4" w14:textId="77777777" w:rsidTr="00B43CFE">
        <w:tblPrEx>
          <w:tblLook w:val="04A0" w:firstRow="1" w:lastRow="0" w:firstColumn="1" w:lastColumn="0" w:noHBand="0" w:noVBand="1"/>
        </w:tblPrEx>
        <w:trPr>
          <w:trHeight w:val="63"/>
        </w:trPr>
        <w:tc>
          <w:tcPr>
            <w:tcW w:w="985" w:type="dxa"/>
            <w:vMerge/>
          </w:tcPr>
          <w:p w14:paraId="1FF7F7A4" w14:textId="77777777" w:rsidR="00CE670E" w:rsidRDefault="00CE670E" w:rsidP="00B43CFE"/>
        </w:tc>
        <w:tc>
          <w:tcPr>
            <w:tcW w:w="1620" w:type="dxa"/>
            <w:vMerge/>
          </w:tcPr>
          <w:p w14:paraId="06E42294" w14:textId="77777777" w:rsidR="00CE670E" w:rsidRDefault="00CE670E" w:rsidP="00B43CFE"/>
        </w:tc>
        <w:tc>
          <w:tcPr>
            <w:tcW w:w="2970" w:type="dxa"/>
          </w:tcPr>
          <w:p w14:paraId="790F2CA1" w14:textId="33CF6A5A" w:rsidR="00CE670E" w:rsidRDefault="00CE670E" w:rsidP="00B43CFE">
            <w:r>
              <w:t>lupeol</w:t>
            </w:r>
            <w:r w:rsidR="003B281F">
              <w:fldChar w:fldCharType="begin" w:fldLock="1"/>
            </w:r>
            <w:r w:rsidR="003B281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5630046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59846</w:t>
            </w:r>
          </w:p>
        </w:tc>
      </w:tr>
      <w:tr w:rsidR="00CE670E" w14:paraId="23EDB678" w14:textId="77777777" w:rsidTr="00B43CFE">
        <w:tblPrEx>
          <w:tblLook w:val="04A0" w:firstRow="1" w:lastRow="0" w:firstColumn="1" w:lastColumn="0" w:noHBand="0" w:noVBand="1"/>
        </w:tblPrEx>
        <w:trPr>
          <w:trHeight w:val="63"/>
        </w:trPr>
        <w:tc>
          <w:tcPr>
            <w:tcW w:w="985" w:type="dxa"/>
            <w:vMerge/>
          </w:tcPr>
          <w:p w14:paraId="52BD9C24" w14:textId="77777777" w:rsidR="00CE670E" w:rsidRDefault="00CE670E" w:rsidP="00B43CFE"/>
        </w:tc>
        <w:tc>
          <w:tcPr>
            <w:tcW w:w="1620" w:type="dxa"/>
            <w:vMerge/>
          </w:tcPr>
          <w:p w14:paraId="4F1BFB40" w14:textId="77777777" w:rsidR="00CE670E" w:rsidRDefault="00CE670E" w:rsidP="00B43CFE"/>
        </w:tc>
        <w:tc>
          <w:tcPr>
            <w:tcW w:w="2970" w:type="dxa"/>
          </w:tcPr>
          <w:p w14:paraId="7F82AED9" w14:textId="4FE09462" w:rsidR="00CE670E" w:rsidRDefault="00CE670E" w:rsidP="00B43CFE">
            <w:r>
              <w:t>stigmasterol</w:t>
            </w:r>
            <w:r w:rsidR="003B281F">
              <w:fldChar w:fldCharType="begin" w:fldLock="1"/>
            </w:r>
            <w:r w:rsidR="003B281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537AAA8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794</w:t>
            </w:r>
          </w:p>
        </w:tc>
      </w:tr>
      <w:tr w:rsidR="00CE670E" w14:paraId="534B26F1" w14:textId="77777777" w:rsidTr="00B43CFE">
        <w:tblPrEx>
          <w:tblLook w:val="04A0" w:firstRow="1" w:lastRow="0" w:firstColumn="1" w:lastColumn="0" w:noHBand="0" w:noVBand="1"/>
        </w:tblPrEx>
        <w:trPr>
          <w:trHeight w:val="51"/>
        </w:trPr>
        <w:tc>
          <w:tcPr>
            <w:tcW w:w="985" w:type="dxa"/>
            <w:vMerge/>
          </w:tcPr>
          <w:p w14:paraId="717DEBDD" w14:textId="77777777" w:rsidR="00CE670E" w:rsidRDefault="00CE670E" w:rsidP="00B43CFE"/>
        </w:tc>
        <w:tc>
          <w:tcPr>
            <w:tcW w:w="1620" w:type="dxa"/>
            <w:vMerge/>
          </w:tcPr>
          <w:p w14:paraId="06CE6810" w14:textId="77777777" w:rsidR="00CE670E" w:rsidRDefault="00CE670E" w:rsidP="00B43CFE"/>
        </w:tc>
        <w:tc>
          <w:tcPr>
            <w:tcW w:w="2970" w:type="dxa"/>
          </w:tcPr>
          <w:p w14:paraId="377ADB25" w14:textId="53DA17B9" w:rsidR="00CE670E" w:rsidRDefault="00CE670E" w:rsidP="00B43CFE">
            <w:r>
              <w:t>oleanolic acid</w:t>
            </w:r>
            <w:r w:rsidR="003B281F">
              <w:fldChar w:fldCharType="begin" w:fldLock="1"/>
            </w:r>
            <w:r w:rsidR="003B281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7F35F02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494</w:t>
            </w:r>
          </w:p>
        </w:tc>
      </w:tr>
      <w:tr w:rsidR="00CE670E" w14:paraId="320DF557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521C17F" w14:textId="77777777" w:rsidR="00CE670E" w:rsidRDefault="00CE670E" w:rsidP="00B43CFE"/>
        </w:tc>
        <w:tc>
          <w:tcPr>
            <w:tcW w:w="1620" w:type="dxa"/>
            <w:vMerge/>
          </w:tcPr>
          <w:p w14:paraId="7B08E5B9" w14:textId="77777777" w:rsidR="00CE670E" w:rsidRDefault="00CE670E" w:rsidP="00B43CFE"/>
        </w:tc>
        <w:tc>
          <w:tcPr>
            <w:tcW w:w="2970" w:type="dxa"/>
          </w:tcPr>
          <w:p w14:paraId="1F61DA14" w14:textId="4AF32C9D" w:rsidR="00CE670E" w:rsidRDefault="00CE670E" w:rsidP="00B43CFE">
            <w:r>
              <w:t>1-diethoxyethane</w:t>
            </w:r>
            <w:r w:rsidR="003B281F">
              <w:fldChar w:fldCharType="begin" w:fldLock="1"/>
            </w:r>
            <w:r w:rsidR="00465CD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3B281F">
              <w:fldChar w:fldCharType="separate"/>
            </w:r>
            <w:r w:rsidR="003B281F" w:rsidRPr="003B281F">
              <w:rPr>
                <w:noProof/>
                <w:vertAlign w:val="superscript"/>
              </w:rPr>
              <w:t>11</w:t>
            </w:r>
            <w:r w:rsidR="003B281F">
              <w:fldChar w:fldCharType="end"/>
            </w:r>
          </w:p>
        </w:tc>
        <w:tc>
          <w:tcPr>
            <w:tcW w:w="13388" w:type="dxa"/>
          </w:tcPr>
          <w:p w14:paraId="07F7EC17" w14:textId="35708F85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7765</w:t>
            </w:r>
          </w:p>
          <w:p w14:paraId="4D28D205" w14:textId="77777777" w:rsidR="00CE670E" w:rsidRDefault="00CE670E" w:rsidP="00B43CFE"/>
        </w:tc>
      </w:tr>
      <w:tr w:rsidR="00CE670E" w14:paraId="09DCC576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C89D72E" w14:textId="77777777" w:rsidR="00CE670E" w:rsidRDefault="00CE670E" w:rsidP="00B43CFE"/>
        </w:tc>
        <w:tc>
          <w:tcPr>
            <w:tcW w:w="1620" w:type="dxa"/>
            <w:vMerge/>
          </w:tcPr>
          <w:p w14:paraId="2F10F1FA" w14:textId="77777777" w:rsidR="00CE670E" w:rsidRDefault="00CE670E" w:rsidP="00B43CFE"/>
        </w:tc>
        <w:tc>
          <w:tcPr>
            <w:tcW w:w="2970" w:type="dxa"/>
          </w:tcPr>
          <w:p w14:paraId="381FDDBC" w14:textId="261D7482" w:rsidR="00CE670E" w:rsidRDefault="00CE670E" w:rsidP="00B43CFE">
            <w:r>
              <w:t>benzaldehyde</w:t>
            </w:r>
            <w:r w:rsidR="00465CDF">
              <w:fldChar w:fldCharType="begin" w:fldLock="1"/>
            </w:r>
            <w:r w:rsidR="00465CD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465CDF">
              <w:fldChar w:fldCharType="separate"/>
            </w:r>
            <w:r w:rsidR="00465CDF" w:rsidRPr="00465CDF">
              <w:rPr>
                <w:noProof/>
                <w:vertAlign w:val="superscript"/>
              </w:rPr>
              <w:t>11</w:t>
            </w:r>
            <w:r w:rsidR="00465CDF">
              <w:fldChar w:fldCharType="end"/>
            </w:r>
          </w:p>
        </w:tc>
        <w:tc>
          <w:tcPr>
            <w:tcW w:w="13388" w:type="dxa"/>
          </w:tcPr>
          <w:p w14:paraId="398A4DF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40</w:t>
            </w:r>
          </w:p>
        </w:tc>
      </w:tr>
      <w:tr w:rsidR="00CE670E" w14:paraId="7A843030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58FE81A" w14:textId="77777777" w:rsidR="00CE670E" w:rsidRDefault="00CE670E" w:rsidP="00B43CFE"/>
        </w:tc>
        <w:tc>
          <w:tcPr>
            <w:tcW w:w="1620" w:type="dxa"/>
            <w:vMerge/>
          </w:tcPr>
          <w:p w14:paraId="2CC81C0A" w14:textId="77777777" w:rsidR="00CE670E" w:rsidRDefault="00CE670E" w:rsidP="00B43CFE"/>
        </w:tc>
        <w:tc>
          <w:tcPr>
            <w:tcW w:w="2970" w:type="dxa"/>
          </w:tcPr>
          <w:p w14:paraId="13E8895F" w14:textId="45EE38ED" w:rsidR="00CE670E" w:rsidRDefault="00CE670E" w:rsidP="00B43CFE">
            <w:r>
              <w:t>geraniol</w:t>
            </w:r>
            <w:r w:rsidR="00465CDF">
              <w:fldChar w:fldCharType="begin" w:fldLock="1"/>
            </w:r>
            <w:r w:rsidR="00465CD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465CDF">
              <w:fldChar w:fldCharType="separate"/>
            </w:r>
            <w:r w:rsidR="00465CDF" w:rsidRPr="00465CDF">
              <w:rPr>
                <w:noProof/>
                <w:vertAlign w:val="superscript"/>
              </w:rPr>
              <w:t>11</w:t>
            </w:r>
            <w:r w:rsidR="00465CDF">
              <w:fldChar w:fldCharType="end"/>
            </w:r>
          </w:p>
        </w:tc>
        <w:tc>
          <w:tcPr>
            <w:tcW w:w="13388" w:type="dxa"/>
          </w:tcPr>
          <w:p w14:paraId="5AEABDE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7566</w:t>
            </w:r>
          </w:p>
        </w:tc>
      </w:tr>
      <w:tr w:rsidR="00CE670E" w14:paraId="24D47B03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3C39A982" w14:textId="77777777" w:rsidR="00CE670E" w:rsidRDefault="00CE670E" w:rsidP="00B43CFE"/>
        </w:tc>
        <w:tc>
          <w:tcPr>
            <w:tcW w:w="1620" w:type="dxa"/>
            <w:vMerge/>
          </w:tcPr>
          <w:p w14:paraId="0B28B4AD" w14:textId="77777777" w:rsidR="00CE670E" w:rsidRDefault="00CE670E" w:rsidP="00B43CFE"/>
        </w:tc>
        <w:tc>
          <w:tcPr>
            <w:tcW w:w="2970" w:type="dxa"/>
          </w:tcPr>
          <w:p w14:paraId="33A7F929" w14:textId="1BC46234" w:rsidR="00CE670E" w:rsidRDefault="00CE670E" w:rsidP="00B43CFE">
            <w:r>
              <w:t>citral</w:t>
            </w:r>
            <w:r w:rsidR="00465CDF">
              <w:fldChar w:fldCharType="begin" w:fldLock="1"/>
            </w:r>
            <w:r w:rsidR="00465CD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465CDF">
              <w:fldChar w:fldCharType="separate"/>
            </w:r>
            <w:r w:rsidR="00465CDF" w:rsidRPr="00465CDF">
              <w:rPr>
                <w:noProof/>
                <w:vertAlign w:val="superscript"/>
              </w:rPr>
              <w:t>11</w:t>
            </w:r>
            <w:r w:rsidR="00465CDF">
              <w:fldChar w:fldCharType="end"/>
            </w:r>
          </w:p>
        </w:tc>
        <w:tc>
          <w:tcPr>
            <w:tcW w:w="13388" w:type="dxa"/>
          </w:tcPr>
          <w:p w14:paraId="4E0E6918" w14:textId="050F4256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638011</w:t>
            </w:r>
          </w:p>
          <w:p w14:paraId="19E29756" w14:textId="77777777" w:rsidR="00CE670E" w:rsidRDefault="00CE670E" w:rsidP="00B43CFE"/>
        </w:tc>
      </w:tr>
      <w:tr w:rsidR="00CE670E" w14:paraId="0E24C4D3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67FE17C" w14:textId="77777777" w:rsidR="00CE670E" w:rsidRDefault="00CE670E" w:rsidP="00B43CFE"/>
        </w:tc>
        <w:tc>
          <w:tcPr>
            <w:tcW w:w="1620" w:type="dxa"/>
            <w:vMerge/>
          </w:tcPr>
          <w:p w14:paraId="72F9F8C8" w14:textId="77777777" w:rsidR="00CE670E" w:rsidRDefault="00CE670E" w:rsidP="00B43CFE"/>
        </w:tc>
        <w:tc>
          <w:tcPr>
            <w:tcW w:w="2970" w:type="dxa"/>
          </w:tcPr>
          <w:p w14:paraId="7ACA0D55" w14:textId="341BE453" w:rsidR="00CE670E" w:rsidRDefault="00CE670E" w:rsidP="00B43CFE">
            <w:r>
              <w:t>methylbenzoate</w:t>
            </w:r>
            <w:r w:rsidR="00465CDF">
              <w:fldChar w:fldCharType="begin" w:fldLock="1"/>
            </w:r>
            <w:r w:rsidR="00465CD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465CDF">
              <w:fldChar w:fldCharType="separate"/>
            </w:r>
            <w:r w:rsidR="00465CDF" w:rsidRPr="00465CDF">
              <w:rPr>
                <w:noProof/>
                <w:vertAlign w:val="superscript"/>
              </w:rPr>
              <w:t>11</w:t>
            </w:r>
            <w:r w:rsidR="00465CDF">
              <w:fldChar w:fldCharType="end"/>
            </w:r>
          </w:p>
        </w:tc>
        <w:tc>
          <w:tcPr>
            <w:tcW w:w="13388" w:type="dxa"/>
          </w:tcPr>
          <w:p w14:paraId="346E7FA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549</w:t>
            </w:r>
          </w:p>
        </w:tc>
      </w:tr>
      <w:tr w:rsidR="00CE670E" w14:paraId="723CF70C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339F963D" w14:textId="77777777" w:rsidR="00CE670E" w:rsidRDefault="00CE670E" w:rsidP="00B43CFE"/>
        </w:tc>
        <w:tc>
          <w:tcPr>
            <w:tcW w:w="1620" w:type="dxa"/>
            <w:vMerge/>
          </w:tcPr>
          <w:p w14:paraId="0C5375DC" w14:textId="77777777" w:rsidR="00CE670E" w:rsidRDefault="00CE670E" w:rsidP="00B43CFE"/>
        </w:tc>
        <w:tc>
          <w:tcPr>
            <w:tcW w:w="2970" w:type="dxa"/>
          </w:tcPr>
          <w:p w14:paraId="78DD2846" w14:textId="1695BEC6" w:rsidR="00CE670E" w:rsidRDefault="00CE670E" w:rsidP="00B43CFE">
            <w:r>
              <w:t>methyl salicylate</w:t>
            </w:r>
            <w:r w:rsidR="00465CDF">
              <w:fldChar w:fldCharType="begin" w:fldLock="1"/>
            </w:r>
            <w:r w:rsidR="00465CD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465CDF">
              <w:fldChar w:fldCharType="separate"/>
            </w:r>
            <w:r w:rsidR="00465CDF" w:rsidRPr="00465CDF">
              <w:rPr>
                <w:noProof/>
                <w:vertAlign w:val="superscript"/>
              </w:rPr>
              <w:t>11</w:t>
            </w:r>
            <w:r w:rsidR="00465CDF">
              <w:fldChar w:fldCharType="end"/>
            </w:r>
          </w:p>
        </w:tc>
        <w:tc>
          <w:tcPr>
            <w:tcW w:w="13388" w:type="dxa"/>
          </w:tcPr>
          <w:p w14:paraId="575EFDD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133</w:t>
            </w:r>
          </w:p>
        </w:tc>
      </w:tr>
      <w:tr w:rsidR="00CE670E" w14:paraId="3C690851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7DE6E50" w14:textId="77777777" w:rsidR="00CE670E" w:rsidRDefault="00CE670E" w:rsidP="00B43CFE"/>
        </w:tc>
        <w:tc>
          <w:tcPr>
            <w:tcW w:w="1620" w:type="dxa"/>
            <w:vMerge/>
          </w:tcPr>
          <w:p w14:paraId="1B3ABCB8" w14:textId="77777777" w:rsidR="00CE670E" w:rsidRDefault="00CE670E" w:rsidP="00B43CFE"/>
        </w:tc>
        <w:tc>
          <w:tcPr>
            <w:tcW w:w="2970" w:type="dxa"/>
          </w:tcPr>
          <w:p w14:paraId="3766A786" w14:textId="55A4237D" w:rsidR="00CE670E" w:rsidRDefault="00CE670E" w:rsidP="00B43CFE">
            <w:r>
              <w:t>amyrin acetate</w:t>
            </w:r>
            <w:r w:rsidR="00465CDF">
              <w:fldChar w:fldCharType="begin" w:fldLock="1"/>
            </w:r>
            <w:r w:rsidR="00465CD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465CDF">
              <w:fldChar w:fldCharType="separate"/>
            </w:r>
            <w:r w:rsidR="00465CDF" w:rsidRPr="00465CDF">
              <w:rPr>
                <w:noProof/>
                <w:vertAlign w:val="superscript"/>
              </w:rPr>
              <w:t>11</w:t>
            </w:r>
            <w:r w:rsidR="00465CDF">
              <w:fldChar w:fldCharType="end"/>
            </w:r>
          </w:p>
        </w:tc>
        <w:tc>
          <w:tcPr>
            <w:tcW w:w="13388" w:type="dxa"/>
          </w:tcPr>
          <w:p w14:paraId="7835A0D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93754</w:t>
            </w:r>
          </w:p>
        </w:tc>
      </w:tr>
      <w:tr w:rsidR="00CE670E" w14:paraId="51D5A55F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470D096" w14:textId="77777777" w:rsidR="00CE670E" w:rsidRDefault="00CE670E" w:rsidP="00B43CFE"/>
        </w:tc>
        <w:tc>
          <w:tcPr>
            <w:tcW w:w="1620" w:type="dxa"/>
            <w:vMerge/>
          </w:tcPr>
          <w:p w14:paraId="16FED712" w14:textId="77777777" w:rsidR="00CE670E" w:rsidRDefault="00CE670E" w:rsidP="00B43CFE"/>
        </w:tc>
        <w:tc>
          <w:tcPr>
            <w:tcW w:w="2970" w:type="dxa"/>
          </w:tcPr>
          <w:p w14:paraId="498D9971" w14:textId="17D9FB32" w:rsidR="00CE670E" w:rsidRDefault="00CE670E" w:rsidP="00B43CFE">
            <w:r>
              <w:t>citronellol</w:t>
            </w:r>
            <w:r w:rsidR="00465CDF">
              <w:fldChar w:fldCharType="begin" w:fldLock="1"/>
            </w:r>
            <w:r w:rsidR="00465CD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465CDF">
              <w:fldChar w:fldCharType="separate"/>
            </w:r>
            <w:r w:rsidR="00465CDF" w:rsidRPr="00465CDF">
              <w:rPr>
                <w:noProof/>
                <w:vertAlign w:val="superscript"/>
              </w:rPr>
              <w:t>11</w:t>
            </w:r>
            <w:r w:rsidR="00465CDF">
              <w:fldChar w:fldCharType="end"/>
            </w:r>
          </w:p>
        </w:tc>
        <w:tc>
          <w:tcPr>
            <w:tcW w:w="13388" w:type="dxa"/>
          </w:tcPr>
          <w:p w14:paraId="58445DF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842</w:t>
            </w:r>
          </w:p>
        </w:tc>
      </w:tr>
      <w:tr w:rsidR="00CE670E" w14:paraId="495233AA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C3602C9" w14:textId="77777777" w:rsidR="00CE670E" w:rsidRDefault="00CE670E" w:rsidP="00B43CFE"/>
        </w:tc>
        <w:tc>
          <w:tcPr>
            <w:tcW w:w="1620" w:type="dxa"/>
            <w:vMerge/>
          </w:tcPr>
          <w:p w14:paraId="0F158142" w14:textId="77777777" w:rsidR="00CE670E" w:rsidRDefault="00CE670E" w:rsidP="00B43CFE"/>
        </w:tc>
        <w:tc>
          <w:tcPr>
            <w:tcW w:w="2970" w:type="dxa"/>
          </w:tcPr>
          <w:p w14:paraId="470C8935" w14:textId="4B0795EF" w:rsidR="00CE670E" w:rsidRDefault="00CE670E" w:rsidP="00B43CFE">
            <w:r>
              <w:t>farnesol</w:t>
            </w:r>
            <w:r w:rsidR="00465CDF">
              <w:fldChar w:fldCharType="begin" w:fldLock="1"/>
            </w:r>
            <w:r w:rsidR="00465CD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465CDF">
              <w:fldChar w:fldCharType="separate"/>
            </w:r>
            <w:r w:rsidR="00465CDF" w:rsidRPr="00465CDF">
              <w:rPr>
                <w:noProof/>
                <w:vertAlign w:val="superscript"/>
              </w:rPr>
              <w:t>11</w:t>
            </w:r>
            <w:r w:rsidR="00465CDF">
              <w:fldChar w:fldCharType="end"/>
            </w:r>
          </w:p>
        </w:tc>
        <w:tc>
          <w:tcPr>
            <w:tcW w:w="13388" w:type="dxa"/>
          </w:tcPr>
          <w:p w14:paraId="46F893F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5070</w:t>
            </w:r>
          </w:p>
        </w:tc>
      </w:tr>
      <w:tr w:rsidR="00CE670E" w14:paraId="7240F144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194EA08" w14:textId="77777777" w:rsidR="00CE670E" w:rsidRDefault="00CE670E" w:rsidP="00B43CFE"/>
        </w:tc>
        <w:tc>
          <w:tcPr>
            <w:tcW w:w="1620" w:type="dxa"/>
            <w:vMerge/>
          </w:tcPr>
          <w:p w14:paraId="78E3169C" w14:textId="77777777" w:rsidR="00CE670E" w:rsidRDefault="00CE670E" w:rsidP="00B43CFE"/>
        </w:tc>
        <w:tc>
          <w:tcPr>
            <w:tcW w:w="2970" w:type="dxa"/>
          </w:tcPr>
          <w:p w14:paraId="3AE7597B" w14:textId="1638AF19" w:rsidR="00CE670E" w:rsidRDefault="00CE670E" w:rsidP="00B43CFE">
            <w:r>
              <w:t>phenyl ethyl alcohol</w:t>
            </w:r>
            <w:r w:rsidR="00465CDF">
              <w:fldChar w:fldCharType="begin" w:fldLock="1"/>
            </w:r>
            <w:r w:rsidR="00465CD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465CDF">
              <w:fldChar w:fldCharType="separate"/>
            </w:r>
            <w:r w:rsidR="00465CDF" w:rsidRPr="00465CDF">
              <w:rPr>
                <w:noProof/>
                <w:vertAlign w:val="superscript"/>
              </w:rPr>
              <w:t>11</w:t>
            </w:r>
            <w:r w:rsidR="00465CDF">
              <w:fldChar w:fldCharType="end"/>
            </w:r>
          </w:p>
        </w:tc>
        <w:tc>
          <w:tcPr>
            <w:tcW w:w="13388" w:type="dxa"/>
          </w:tcPr>
          <w:p w14:paraId="5860926F" w14:textId="7F7D4D66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6054</w:t>
            </w:r>
          </w:p>
          <w:p w14:paraId="0BDE827F" w14:textId="77777777" w:rsidR="00CE670E" w:rsidRDefault="00CE670E" w:rsidP="00B43CFE"/>
        </w:tc>
      </w:tr>
      <w:tr w:rsidR="00CE670E" w14:paraId="3E697AC7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4074A135" w14:textId="77777777" w:rsidR="00CE670E" w:rsidRDefault="00CE670E" w:rsidP="00B43CFE"/>
        </w:tc>
        <w:tc>
          <w:tcPr>
            <w:tcW w:w="1620" w:type="dxa"/>
            <w:vMerge/>
          </w:tcPr>
          <w:p w14:paraId="5559507C" w14:textId="77777777" w:rsidR="00CE670E" w:rsidRDefault="00CE670E" w:rsidP="00B43CFE"/>
        </w:tc>
        <w:tc>
          <w:tcPr>
            <w:tcW w:w="2970" w:type="dxa"/>
          </w:tcPr>
          <w:p w14:paraId="5E7183E8" w14:textId="16F14423" w:rsidR="00CE670E" w:rsidRDefault="00CE670E" w:rsidP="00465CDF">
            <w:pPr>
              <w:tabs>
                <w:tab w:val="center" w:pos="1377"/>
              </w:tabs>
            </w:pPr>
            <w:r>
              <w:t>linalool</w:t>
            </w:r>
            <w:r w:rsidR="00465CDF">
              <w:fldChar w:fldCharType="begin" w:fldLock="1"/>
            </w:r>
            <w:r w:rsidR="00465CD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465CDF">
              <w:fldChar w:fldCharType="separate"/>
            </w:r>
            <w:r w:rsidR="00465CDF" w:rsidRPr="00465CDF">
              <w:rPr>
                <w:noProof/>
                <w:vertAlign w:val="superscript"/>
              </w:rPr>
              <w:t>11</w:t>
            </w:r>
            <w:r w:rsidR="00465CDF">
              <w:fldChar w:fldCharType="end"/>
            </w:r>
            <w:r w:rsidR="00465CDF">
              <w:tab/>
            </w:r>
          </w:p>
        </w:tc>
        <w:tc>
          <w:tcPr>
            <w:tcW w:w="13388" w:type="dxa"/>
          </w:tcPr>
          <w:p w14:paraId="43DE3379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549</w:t>
            </w:r>
          </w:p>
        </w:tc>
      </w:tr>
      <w:tr w:rsidR="00CE670E" w14:paraId="6D8EB8CE" w14:textId="77777777" w:rsidTr="00B43CFE">
        <w:tblPrEx>
          <w:tblLook w:val="04A0" w:firstRow="1" w:lastRow="0" w:firstColumn="1" w:lastColumn="0" w:noHBand="0" w:noVBand="1"/>
        </w:tblPrEx>
        <w:trPr>
          <w:trHeight w:val="30"/>
        </w:trPr>
        <w:tc>
          <w:tcPr>
            <w:tcW w:w="985" w:type="dxa"/>
            <w:vMerge/>
          </w:tcPr>
          <w:p w14:paraId="6F980B9E" w14:textId="77777777" w:rsidR="00CE670E" w:rsidRDefault="00CE670E" w:rsidP="00B43CFE"/>
        </w:tc>
        <w:tc>
          <w:tcPr>
            <w:tcW w:w="1620" w:type="dxa"/>
            <w:vMerge/>
          </w:tcPr>
          <w:p w14:paraId="370298BF" w14:textId="77777777" w:rsidR="00CE670E" w:rsidRDefault="00CE670E" w:rsidP="00B43CFE"/>
        </w:tc>
        <w:tc>
          <w:tcPr>
            <w:tcW w:w="2970" w:type="dxa"/>
          </w:tcPr>
          <w:p w14:paraId="79AAA409" w14:textId="4FA3C2AC" w:rsidR="00CE670E" w:rsidRDefault="00CE670E" w:rsidP="00B43CFE">
            <w:r>
              <w:t>quercetin</w:t>
            </w:r>
            <w:r w:rsidR="00465CDF">
              <w:fldChar w:fldCharType="begin" w:fldLock="1"/>
            </w:r>
            <w:r w:rsidR="00465CDF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465CDF">
              <w:fldChar w:fldCharType="separate"/>
            </w:r>
            <w:r w:rsidR="00465CDF" w:rsidRPr="00465CDF">
              <w:rPr>
                <w:noProof/>
                <w:vertAlign w:val="superscript"/>
              </w:rPr>
              <w:t>11</w:t>
            </w:r>
            <w:r w:rsidR="00465CDF">
              <w:fldChar w:fldCharType="end"/>
            </w:r>
          </w:p>
        </w:tc>
        <w:tc>
          <w:tcPr>
            <w:tcW w:w="13388" w:type="dxa"/>
          </w:tcPr>
          <w:p w14:paraId="2263E68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343</w:t>
            </w:r>
          </w:p>
        </w:tc>
      </w:tr>
      <w:tr w:rsidR="00CE670E" w14:paraId="653FE0EA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17549DCA" w14:textId="77777777" w:rsidR="00CE670E" w:rsidRDefault="00CE670E" w:rsidP="00B43CFE"/>
        </w:tc>
        <w:tc>
          <w:tcPr>
            <w:tcW w:w="1620" w:type="dxa"/>
            <w:vMerge/>
          </w:tcPr>
          <w:p w14:paraId="2436180A" w14:textId="77777777" w:rsidR="00CE670E" w:rsidRDefault="00CE670E" w:rsidP="00B43CFE"/>
        </w:tc>
        <w:tc>
          <w:tcPr>
            <w:tcW w:w="2970" w:type="dxa"/>
          </w:tcPr>
          <w:p w14:paraId="4A450050" w14:textId="56E290BD" w:rsidR="00CE670E" w:rsidRDefault="00CE670E" w:rsidP="00B43CFE">
            <w:r>
              <w:t>kaempferol</w:t>
            </w:r>
            <w:r w:rsidR="00465CDF">
              <w:fldChar w:fldCharType="begin" w:fldLock="1"/>
            </w:r>
            <w:r w:rsidR="00E8771D">
              <w:instrText>ADDIN CSL_CITATION {"citationItems":[{"id":"ITEM-1","itemData":{"author":[{"dropping-particle":"","family":"Shinde","given":"P R","non-dropping-particle":"","parse-names":false,"suffix":""},{"dropping-particle":"","family":"Patil","given":"P S","non-dropping-particle":"","parse-names":false,"suffix":""},{"dropping-particle":"","family":"Bairagi","given":"V A","non-dropping-particle":"","parse-names":false,"suffix":""}],"id":"ITEM-1","issue":"2","issued":{"date-parts":[["2014"]]},"page":"217-227","title":"Review Article Phytopharmacological Review of Plumeria species","type":"article-journal","volume":"3"},"uris":["http://www.mendeley.com/documents/?uuid=5f67b80f-e878-4405-8874-41f87b7c8833"]}],"mendeley":{"formattedCitation":"&lt;sup&gt;11&lt;/sup&gt;","plainTextFormattedCitation":"11","previouslyFormattedCitation":"&lt;sup&gt;11&lt;/sup&gt;"},"properties":{"noteIndex":0},"schema":"https://github.com/citation-style-language/schema/raw/master/csl-citation.json"}</w:instrText>
            </w:r>
            <w:r w:rsidR="00465CDF">
              <w:fldChar w:fldCharType="separate"/>
            </w:r>
            <w:r w:rsidR="00465CDF" w:rsidRPr="00465CDF">
              <w:rPr>
                <w:noProof/>
                <w:vertAlign w:val="superscript"/>
              </w:rPr>
              <w:t>11</w:t>
            </w:r>
            <w:r w:rsidR="00465CDF">
              <w:fldChar w:fldCharType="end"/>
            </w:r>
          </w:p>
        </w:tc>
        <w:tc>
          <w:tcPr>
            <w:tcW w:w="13388" w:type="dxa"/>
          </w:tcPr>
          <w:p w14:paraId="5429DE3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863</w:t>
            </w:r>
          </w:p>
        </w:tc>
      </w:tr>
      <w:tr w:rsidR="00CE670E" w14:paraId="593049E5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EA45C87" w14:textId="77777777" w:rsidR="00CE670E" w:rsidRDefault="00CE670E" w:rsidP="00B43CFE"/>
        </w:tc>
        <w:tc>
          <w:tcPr>
            <w:tcW w:w="1620" w:type="dxa"/>
            <w:vMerge/>
          </w:tcPr>
          <w:p w14:paraId="627E99FB" w14:textId="77777777" w:rsidR="00CE670E" w:rsidRDefault="00CE670E" w:rsidP="00B43CFE"/>
        </w:tc>
        <w:tc>
          <w:tcPr>
            <w:tcW w:w="2970" w:type="dxa"/>
          </w:tcPr>
          <w:p w14:paraId="711129B0" w14:textId="7E3F6C7D" w:rsidR="00CE670E" w:rsidRDefault="00CE670E" w:rsidP="00B43CFE">
            <w:r>
              <w:t>α-Pinene</w:t>
            </w:r>
            <w:r w:rsidR="00E8771D">
              <w:fldChar w:fldCharType="begin" w:fldLock="1"/>
            </w:r>
            <w:r w:rsidR="00E8771D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E8771D">
              <w:fldChar w:fldCharType="separate"/>
            </w:r>
            <w:r w:rsidR="00E8771D" w:rsidRPr="00E8771D">
              <w:rPr>
                <w:noProof/>
                <w:vertAlign w:val="superscript"/>
              </w:rPr>
              <w:t>12</w:t>
            </w:r>
            <w:r w:rsidR="00E8771D">
              <w:fldChar w:fldCharType="end"/>
            </w:r>
          </w:p>
        </w:tc>
        <w:tc>
          <w:tcPr>
            <w:tcW w:w="13388" w:type="dxa"/>
          </w:tcPr>
          <w:p w14:paraId="3A7943F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0968</w:t>
            </w:r>
          </w:p>
        </w:tc>
      </w:tr>
      <w:tr w:rsidR="00CE670E" w14:paraId="3252E6BF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2C8FABC3" w14:textId="77777777" w:rsidR="00CE670E" w:rsidRDefault="00CE670E" w:rsidP="00B43CFE"/>
        </w:tc>
        <w:tc>
          <w:tcPr>
            <w:tcW w:w="1620" w:type="dxa"/>
            <w:vMerge/>
          </w:tcPr>
          <w:p w14:paraId="1EBD1BF4" w14:textId="77777777" w:rsidR="00CE670E" w:rsidRDefault="00CE670E" w:rsidP="00B43CFE"/>
        </w:tc>
        <w:tc>
          <w:tcPr>
            <w:tcW w:w="2970" w:type="dxa"/>
          </w:tcPr>
          <w:p w14:paraId="57E61763" w14:textId="0E45E26B" w:rsidR="00CE670E" w:rsidRDefault="00CE670E" w:rsidP="00B43CFE">
            <w:r>
              <w:t>β-Pinene</w:t>
            </w:r>
            <w:r w:rsidR="00E8771D">
              <w:fldChar w:fldCharType="begin" w:fldLock="1"/>
            </w:r>
            <w:r w:rsidR="00E8771D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E8771D">
              <w:fldChar w:fldCharType="separate"/>
            </w:r>
            <w:r w:rsidR="00E8771D" w:rsidRPr="00E8771D">
              <w:rPr>
                <w:noProof/>
                <w:vertAlign w:val="superscript"/>
              </w:rPr>
              <w:t>12</w:t>
            </w:r>
            <w:r w:rsidR="00E8771D">
              <w:fldChar w:fldCharType="end"/>
            </w:r>
          </w:p>
        </w:tc>
        <w:tc>
          <w:tcPr>
            <w:tcW w:w="13388" w:type="dxa"/>
          </w:tcPr>
          <w:p w14:paraId="311C1033" w14:textId="05B3ABF9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14896</w:t>
            </w:r>
          </w:p>
          <w:p w14:paraId="1CA64933" w14:textId="77777777" w:rsidR="00CE670E" w:rsidRDefault="00CE670E" w:rsidP="00B43CFE"/>
        </w:tc>
      </w:tr>
      <w:tr w:rsidR="00CE670E" w14:paraId="6419B513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316AF039" w14:textId="77777777" w:rsidR="00CE670E" w:rsidRDefault="00CE670E" w:rsidP="00B43CFE"/>
        </w:tc>
        <w:tc>
          <w:tcPr>
            <w:tcW w:w="1620" w:type="dxa"/>
            <w:vMerge/>
          </w:tcPr>
          <w:p w14:paraId="6E8E9571" w14:textId="77777777" w:rsidR="00CE670E" w:rsidRDefault="00CE670E" w:rsidP="00B43CFE"/>
        </w:tc>
        <w:tc>
          <w:tcPr>
            <w:tcW w:w="2970" w:type="dxa"/>
          </w:tcPr>
          <w:p w14:paraId="6F080EFA" w14:textId="4681605B" w:rsidR="00CE670E" w:rsidRDefault="00CE670E" w:rsidP="00B43CFE">
            <w:r>
              <w:t>(E,E)-2,4-Heptadienal</w:t>
            </w:r>
            <w:r w:rsidR="00E8771D">
              <w:fldChar w:fldCharType="begin" w:fldLock="1"/>
            </w:r>
            <w:r w:rsidR="00E8771D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E8771D">
              <w:fldChar w:fldCharType="separate"/>
            </w:r>
            <w:r w:rsidR="00E8771D" w:rsidRPr="00E8771D">
              <w:rPr>
                <w:noProof/>
                <w:vertAlign w:val="superscript"/>
              </w:rPr>
              <w:t>12</w:t>
            </w:r>
            <w:r w:rsidR="00E8771D">
              <w:fldChar w:fldCharType="end"/>
            </w:r>
          </w:p>
        </w:tc>
        <w:tc>
          <w:tcPr>
            <w:tcW w:w="13388" w:type="dxa"/>
          </w:tcPr>
          <w:p w14:paraId="233381A3" w14:textId="44D6F64C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3321</w:t>
            </w:r>
          </w:p>
          <w:p w14:paraId="0A010496" w14:textId="77777777" w:rsidR="00CE670E" w:rsidRDefault="00CE670E" w:rsidP="00B43CFE"/>
        </w:tc>
      </w:tr>
      <w:tr w:rsidR="00CE670E" w14:paraId="0875ACBF" w14:textId="77777777" w:rsidTr="00B43CFE">
        <w:tblPrEx>
          <w:tblLook w:val="04A0" w:firstRow="1" w:lastRow="0" w:firstColumn="1" w:lastColumn="0" w:noHBand="0" w:noVBand="1"/>
        </w:tblPrEx>
        <w:trPr>
          <w:trHeight w:val="647"/>
        </w:trPr>
        <w:tc>
          <w:tcPr>
            <w:tcW w:w="985" w:type="dxa"/>
            <w:vMerge/>
          </w:tcPr>
          <w:p w14:paraId="494477CA" w14:textId="77777777" w:rsidR="00CE670E" w:rsidRDefault="00CE670E" w:rsidP="00B43CFE"/>
        </w:tc>
        <w:tc>
          <w:tcPr>
            <w:tcW w:w="1620" w:type="dxa"/>
            <w:vMerge/>
          </w:tcPr>
          <w:p w14:paraId="62B44AB6" w14:textId="77777777" w:rsidR="00CE670E" w:rsidRDefault="00CE670E" w:rsidP="00B43CFE"/>
        </w:tc>
        <w:tc>
          <w:tcPr>
            <w:tcW w:w="2970" w:type="dxa"/>
          </w:tcPr>
          <w:p w14:paraId="39A30926" w14:textId="2260F620" w:rsidR="00CE670E" w:rsidRDefault="00CE670E" w:rsidP="00B43CFE">
            <w:r>
              <w:t>Limonene</w:t>
            </w:r>
            <w:r w:rsidR="00E8771D">
              <w:fldChar w:fldCharType="begin" w:fldLock="1"/>
            </w:r>
            <w:r w:rsidR="00E8771D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E8771D">
              <w:fldChar w:fldCharType="separate"/>
            </w:r>
            <w:r w:rsidR="00E8771D" w:rsidRPr="00E8771D">
              <w:rPr>
                <w:noProof/>
                <w:vertAlign w:val="superscript"/>
              </w:rPr>
              <w:t>12</w:t>
            </w:r>
            <w:r w:rsidR="00E8771D">
              <w:fldChar w:fldCharType="end"/>
            </w:r>
          </w:p>
        </w:tc>
        <w:tc>
          <w:tcPr>
            <w:tcW w:w="13388" w:type="dxa"/>
          </w:tcPr>
          <w:p w14:paraId="3EA2D94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2311</w:t>
            </w:r>
          </w:p>
        </w:tc>
      </w:tr>
      <w:tr w:rsidR="00CE670E" w14:paraId="3F5089DD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2570C0DA" w14:textId="77777777" w:rsidR="00CE670E" w:rsidRDefault="00CE670E" w:rsidP="00B43CFE"/>
        </w:tc>
        <w:tc>
          <w:tcPr>
            <w:tcW w:w="1620" w:type="dxa"/>
            <w:vMerge/>
          </w:tcPr>
          <w:p w14:paraId="71A33E23" w14:textId="77777777" w:rsidR="00CE670E" w:rsidRDefault="00CE670E" w:rsidP="00B43CFE"/>
        </w:tc>
        <w:tc>
          <w:tcPr>
            <w:tcW w:w="2970" w:type="dxa"/>
          </w:tcPr>
          <w:p w14:paraId="1E93C7D7" w14:textId="1AF7A106" w:rsidR="00CE670E" w:rsidRDefault="00CE670E" w:rsidP="00B43CFE">
            <w:r>
              <w:t>3,5,5-Trimethylhexanol</w:t>
            </w:r>
            <w:r w:rsidR="00E8771D">
              <w:fldChar w:fldCharType="begin" w:fldLock="1"/>
            </w:r>
            <w:r w:rsidR="00E8771D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E8771D">
              <w:fldChar w:fldCharType="separate"/>
            </w:r>
            <w:r w:rsidR="00E8771D" w:rsidRPr="00E8771D">
              <w:rPr>
                <w:noProof/>
                <w:vertAlign w:val="superscript"/>
              </w:rPr>
              <w:t>12</w:t>
            </w:r>
            <w:r w:rsidR="00E8771D">
              <w:fldChar w:fldCharType="end"/>
            </w:r>
          </w:p>
        </w:tc>
        <w:tc>
          <w:tcPr>
            <w:tcW w:w="13388" w:type="dxa"/>
          </w:tcPr>
          <w:p w14:paraId="2666582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8938</w:t>
            </w:r>
          </w:p>
        </w:tc>
      </w:tr>
      <w:tr w:rsidR="00CE670E" w14:paraId="73E0B1FE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0FC5B7E2" w14:textId="77777777" w:rsidR="00CE670E" w:rsidRDefault="00CE670E" w:rsidP="00B43CFE"/>
        </w:tc>
        <w:tc>
          <w:tcPr>
            <w:tcW w:w="1620" w:type="dxa"/>
            <w:vMerge/>
          </w:tcPr>
          <w:p w14:paraId="2F2C0F5A" w14:textId="77777777" w:rsidR="00CE670E" w:rsidRDefault="00CE670E" w:rsidP="00B43CFE"/>
        </w:tc>
        <w:tc>
          <w:tcPr>
            <w:tcW w:w="2970" w:type="dxa"/>
          </w:tcPr>
          <w:p w14:paraId="4855B6A7" w14:textId="41B890EB" w:rsidR="00CE670E" w:rsidRDefault="00CE670E" w:rsidP="00B43CFE">
            <w:r>
              <w:t>Phenyl acetaldehyde</w:t>
            </w:r>
            <w:r w:rsidR="00E8771D">
              <w:fldChar w:fldCharType="begin" w:fldLock="1"/>
            </w:r>
            <w:r w:rsidR="00E8771D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E8771D">
              <w:fldChar w:fldCharType="separate"/>
            </w:r>
            <w:r w:rsidR="00E8771D" w:rsidRPr="00E8771D">
              <w:rPr>
                <w:noProof/>
                <w:vertAlign w:val="superscript"/>
              </w:rPr>
              <w:t>12</w:t>
            </w:r>
            <w:r w:rsidR="00E8771D">
              <w:fldChar w:fldCharType="end"/>
            </w:r>
          </w:p>
        </w:tc>
        <w:tc>
          <w:tcPr>
            <w:tcW w:w="13388" w:type="dxa"/>
          </w:tcPr>
          <w:p w14:paraId="1B4CFF09" w14:textId="77777777" w:rsidR="00CE670E" w:rsidRPr="000F5BC5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98</w:t>
            </w:r>
          </w:p>
        </w:tc>
      </w:tr>
      <w:tr w:rsidR="00CE670E" w14:paraId="144283C4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0E19402F" w14:textId="77777777" w:rsidR="00CE670E" w:rsidRDefault="00CE670E" w:rsidP="00B43CFE"/>
        </w:tc>
        <w:tc>
          <w:tcPr>
            <w:tcW w:w="1620" w:type="dxa"/>
            <w:vMerge/>
          </w:tcPr>
          <w:p w14:paraId="79BFF58E" w14:textId="77777777" w:rsidR="00CE670E" w:rsidRDefault="00CE670E" w:rsidP="00B43CFE"/>
        </w:tc>
        <w:tc>
          <w:tcPr>
            <w:tcW w:w="2970" w:type="dxa"/>
          </w:tcPr>
          <w:p w14:paraId="543C486A" w14:textId="27D2D9AF" w:rsidR="00CE670E" w:rsidRDefault="00CE670E" w:rsidP="00B43CFE">
            <w:r>
              <w:t>γ-Terpinene</w:t>
            </w:r>
            <w:r w:rsidR="00E8771D">
              <w:fldChar w:fldCharType="begin" w:fldLock="1"/>
            </w:r>
            <w:r w:rsidR="00E8771D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E8771D">
              <w:fldChar w:fldCharType="separate"/>
            </w:r>
            <w:r w:rsidR="00E8771D" w:rsidRPr="00E8771D">
              <w:rPr>
                <w:noProof/>
                <w:vertAlign w:val="superscript"/>
              </w:rPr>
              <w:t>12</w:t>
            </w:r>
            <w:r w:rsidR="00E8771D">
              <w:fldChar w:fldCharType="end"/>
            </w:r>
          </w:p>
        </w:tc>
        <w:tc>
          <w:tcPr>
            <w:tcW w:w="13388" w:type="dxa"/>
          </w:tcPr>
          <w:p w14:paraId="27B2DFDA" w14:textId="77777777" w:rsidR="00CE670E" w:rsidRDefault="00CE670E" w:rsidP="00B43CFE">
            <w:r>
              <w:t xml:space="preserve"> </w:t>
            </w:r>
            <w:r>
              <w:rPr>
                <w:rFonts w:ascii="Segoe UI" w:hAnsi="Segoe UI" w:cs="Segoe UI"/>
                <w:color w:val="212121"/>
                <w:shd w:val="clear" w:color="auto" w:fill="FFFFFF"/>
              </w:rPr>
              <w:t>7461</w:t>
            </w:r>
          </w:p>
        </w:tc>
      </w:tr>
      <w:tr w:rsidR="00CE670E" w14:paraId="3FF8D4E1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6C5BA50" w14:textId="77777777" w:rsidR="00CE670E" w:rsidRDefault="00CE670E" w:rsidP="00B43CFE"/>
        </w:tc>
        <w:tc>
          <w:tcPr>
            <w:tcW w:w="1620" w:type="dxa"/>
            <w:vMerge/>
          </w:tcPr>
          <w:p w14:paraId="7A896D2B" w14:textId="77777777" w:rsidR="00CE670E" w:rsidRDefault="00CE670E" w:rsidP="00B43CFE"/>
        </w:tc>
        <w:tc>
          <w:tcPr>
            <w:tcW w:w="2970" w:type="dxa"/>
          </w:tcPr>
          <w:p w14:paraId="052E1039" w14:textId="21036877" w:rsidR="00CE670E" w:rsidRDefault="00CE670E" w:rsidP="00B43CFE">
            <w:r>
              <w:t>1-Octanol</w:t>
            </w:r>
            <w:r w:rsidR="00E8771D">
              <w:fldChar w:fldCharType="begin" w:fldLock="1"/>
            </w:r>
            <w:r w:rsidR="00E8771D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E8771D">
              <w:fldChar w:fldCharType="separate"/>
            </w:r>
            <w:r w:rsidR="00E8771D" w:rsidRPr="00E8771D">
              <w:rPr>
                <w:noProof/>
                <w:vertAlign w:val="superscript"/>
              </w:rPr>
              <w:t>12</w:t>
            </w:r>
            <w:r w:rsidR="00E8771D">
              <w:fldChar w:fldCharType="end"/>
            </w:r>
          </w:p>
        </w:tc>
        <w:tc>
          <w:tcPr>
            <w:tcW w:w="13388" w:type="dxa"/>
          </w:tcPr>
          <w:tbl>
            <w:tblPr>
              <w:tblW w:w="13600" w:type="dxa"/>
              <w:shd w:val="clear" w:color="auto" w:fill="FFFFFF"/>
              <w:tblLayout w:type="fixed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13600"/>
            </w:tblGrid>
            <w:tr w:rsidR="00CE670E" w:rsidRPr="000F5BC5" w14:paraId="1B367B8B" w14:textId="77777777" w:rsidTr="00B43CFE">
              <w:tc>
                <w:tcPr>
                  <w:tcW w:w="13600" w:type="dxa"/>
                  <w:shd w:val="clear" w:color="auto" w:fill="FFFFFF"/>
                  <w:tcMar>
                    <w:top w:w="60" w:type="dxa"/>
                    <w:left w:w="120" w:type="dxa"/>
                    <w:bottom w:w="60" w:type="dxa"/>
                    <w:right w:w="120" w:type="dxa"/>
                  </w:tcMar>
                  <w:vAlign w:val="center"/>
                  <w:hideMark/>
                </w:tcPr>
                <w:p w14:paraId="53310916" w14:textId="77777777" w:rsidR="00CE670E" w:rsidRPr="000F5BC5" w:rsidRDefault="00CE670E" w:rsidP="00954A36">
                  <w:pPr>
                    <w:framePr w:hSpace="180" w:wrap="around" w:vAnchor="text" w:hAnchor="text" w:y="1"/>
                    <w:spacing w:after="0" w:line="240" w:lineRule="auto"/>
                    <w:suppressOverlap/>
                    <w:rPr>
                      <w:rFonts w:ascii="Segoe UI" w:eastAsia="Times New Roman" w:hAnsi="Segoe UI" w:cs="Segoe UI"/>
                      <w:color w:val="212121"/>
                      <w:sz w:val="24"/>
                      <w:szCs w:val="24"/>
                    </w:rPr>
                  </w:pPr>
                  <w:r w:rsidRPr="000F5BC5">
                    <w:rPr>
                      <w:rFonts w:ascii="Segoe UI" w:eastAsia="Times New Roman" w:hAnsi="Segoe UI" w:cs="Segoe UI"/>
                      <w:color w:val="212121"/>
                      <w:sz w:val="24"/>
                      <w:szCs w:val="24"/>
                    </w:rPr>
                    <w:t>957</w:t>
                  </w:r>
                </w:p>
              </w:tc>
            </w:tr>
            <w:tr w:rsidR="00CE670E" w:rsidRPr="000F5BC5" w14:paraId="4DAEECBB" w14:textId="77777777" w:rsidTr="00B43CFE">
              <w:tc>
                <w:tcPr>
                  <w:tcW w:w="13600" w:type="dxa"/>
                  <w:shd w:val="clear" w:color="auto" w:fill="FFFFFF"/>
                  <w:vAlign w:val="center"/>
                  <w:hideMark/>
                </w:tcPr>
                <w:p w14:paraId="142E4237" w14:textId="77777777" w:rsidR="00CE670E" w:rsidRPr="000F5BC5" w:rsidRDefault="00CE670E" w:rsidP="00954A36">
                  <w:pPr>
                    <w:framePr w:hSpace="180" w:wrap="around" w:vAnchor="text" w:hAnchor="text" w:y="1"/>
                    <w:spacing w:after="0" w:line="240" w:lineRule="auto"/>
                    <w:suppressOverlap/>
                    <w:rPr>
                      <w:rFonts w:ascii="Segoe UI" w:eastAsia="Times New Roman" w:hAnsi="Segoe UI" w:cs="Segoe UI"/>
                      <w:color w:val="212121"/>
                      <w:sz w:val="24"/>
                      <w:szCs w:val="24"/>
                    </w:rPr>
                  </w:pPr>
                </w:p>
              </w:tc>
            </w:tr>
          </w:tbl>
          <w:p w14:paraId="4ABC96FA" w14:textId="77777777" w:rsidR="00CE670E" w:rsidRDefault="00CE670E" w:rsidP="00B43CFE"/>
        </w:tc>
      </w:tr>
      <w:tr w:rsidR="00CE670E" w14:paraId="277FF492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480B9055" w14:textId="77777777" w:rsidR="00CE670E" w:rsidRDefault="00CE670E" w:rsidP="00B43CFE"/>
        </w:tc>
        <w:tc>
          <w:tcPr>
            <w:tcW w:w="1620" w:type="dxa"/>
            <w:vMerge/>
          </w:tcPr>
          <w:p w14:paraId="7EACE97D" w14:textId="77777777" w:rsidR="00CE670E" w:rsidRDefault="00CE670E" w:rsidP="00B43CFE"/>
        </w:tc>
        <w:tc>
          <w:tcPr>
            <w:tcW w:w="2970" w:type="dxa"/>
          </w:tcPr>
          <w:p w14:paraId="4A864DBB" w14:textId="10B705AC" w:rsidR="00CE670E" w:rsidRDefault="00CE670E" w:rsidP="00B43CFE">
            <w:r>
              <w:t>Terpinolene</w:t>
            </w:r>
            <w:r w:rsidR="00E8771D">
              <w:fldChar w:fldCharType="begin" w:fldLock="1"/>
            </w:r>
            <w:r w:rsidR="00A960FB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E8771D">
              <w:fldChar w:fldCharType="separate"/>
            </w:r>
            <w:r w:rsidR="00E8771D" w:rsidRPr="00E8771D">
              <w:rPr>
                <w:noProof/>
                <w:vertAlign w:val="superscript"/>
              </w:rPr>
              <w:t>12</w:t>
            </w:r>
            <w:r w:rsidR="00E8771D">
              <w:fldChar w:fldCharType="end"/>
            </w:r>
          </w:p>
        </w:tc>
        <w:tc>
          <w:tcPr>
            <w:tcW w:w="13388" w:type="dxa"/>
          </w:tcPr>
          <w:p w14:paraId="1D60D96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1463</w:t>
            </w:r>
          </w:p>
        </w:tc>
      </w:tr>
      <w:tr w:rsidR="00CE670E" w14:paraId="79ED14D0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72D63D75" w14:textId="77777777" w:rsidR="00CE670E" w:rsidRDefault="00CE670E" w:rsidP="00B43CFE"/>
        </w:tc>
        <w:tc>
          <w:tcPr>
            <w:tcW w:w="1620" w:type="dxa"/>
            <w:vMerge/>
          </w:tcPr>
          <w:p w14:paraId="2000A917" w14:textId="77777777" w:rsidR="00CE670E" w:rsidRDefault="00CE670E" w:rsidP="00B43CFE"/>
        </w:tc>
        <w:tc>
          <w:tcPr>
            <w:tcW w:w="2970" w:type="dxa"/>
          </w:tcPr>
          <w:p w14:paraId="5463AD4C" w14:textId="66970AEC" w:rsidR="00CE670E" w:rsidRDefault="00CE670E" w:rsidP="00B43CFE">
            <w:r>
              <w:t>(E)-Non-2-en-1-ol</w:t>
            </w:r>
            <w:r w:rsidR="00A960FB">
              <w:fldChar w:fldCharType="begin" w:fldLock="1"/>
            </w:r>
            <w:r w:rsidR="00A960FB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A960FB">
              <w:fldChar w:fldCharType="separate"/>
            </w:r>
            <w:r w:rsidR="00A960FB" w:rsidRPr="00A960FB">
              <w:rPr>
                <w:noProof/>
                <w:vertAlign w:val="superscript"/>
              </w:rPr>
              <w:t>12</w:t>
            </w:r>
            <w:r w:rsidR="00A960FB">
              <w:fldChar w:fldCharType="end"/>
            </w:r>
          </w:p>
        </w:tc>
        <w:tc>
          <w:tcPr>
            <w:tcW w:w="13388" w:type="dxa"/>
          </w:tcPr>
          <w:p w14:paraId="0EFC239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64941</w:t>
            </w:r>
          </w:p>
        </w:tc>
      </w:tr>
      <w:tr w:rsidR="00CE670E" w14:paraId="53C2B762" w14:textId="77777777" w:rsidTr="00B55084">
        <w:tblPrEx>
          <w:tblLook w:val="04A0" w:firstRow="1" w:lastRow="0" w:firstColumn="1" w:lastColumn="0" w:noHBand="0" w:noVBand="1"/>
        </w:tblPrEx>
        <w:trPr>
          <w:trHeight w:val="440"/>
        </w:trPr>
        <w:tc>
          <w:tcPr>
            <w:tcW w:w="985" w:type="dxa"/>
            <w:vMerge/>
          </w:tcPr>
          <w:p w14:paraId="17447709" w14:textId="77777777" w:rsidR="00CE670E" w:rsidRDefault="00CE670E" w:rsidP="00B43CFE"/>
        </w:tc>
        <w:tc>
          <w:tcPr>
            <w:tcW w:w="1620" w:type="dxa"/>
            <w:vMerge/>
          </w:tcPr>
          <w:p w14:paraId="38975755" w14:textId="77777777" w:rsidR="00CE670E" w:rsidRDefault="00CE670E" w:rsidP="00B43CFE"/>
        </w:tc>
        <w:tc>
          <w:tcPr>
            <w:tcW w:w="2970" w:type="dxa"/>
          </w:tcPr>
          <w:p w14:paraId="504AEE19" w14:textId="17A8E146" w:rsidR="00CE670E" w:rsidRPr="00B55084" w:rsidRDefault="00CE670E" w:rsidP="00B43CFE">
            <w:r>
              <w:t>n-Nonanal</w:t>
            </w:r>
            <w:r w:rsidR="00A960FB">
              <w:fldChar w:fldCharType="begin" w:fldLock="1"/>
            </w:r>
            <w:r w:rsidR="00A960FB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A960FB">
              <w:fldChar w:fldCharType="separate"/>
            </w:r>
            <w:r w:rsidR="00A960FB" w:rsidRPr="00A960FB">
              <w:rPr>
                <w:noProof/>
                <w:vertAlign w:val="superscript"/>
              </w:rPr>
              <w:t>12</w:t>
            </w:r>
            <w:r w:rsidR="00A960FB">
              <w:fldChar w:fldCharType="end"/>
            </w:r>
          </w:p>
        </w:tc>
        <w:tc>
          <w:tcPr>
            <w:tcW w:w="13388" w:type="dxa"/>
          </w:tcPr>
          <w:p w14:paraId="659D0481" w14:textId="77777777" w:rsidR="00CE670E" w:rsidRDefault="00CE670E" w:rsidP="00B43CFE">
            <w:r>
              <w:rPr>
                <w:rFonts w:ascii="Segoe UI" w:hAnsi="Segoe UI" w:cs="Segoe UI"/>
                <w:color w:val="212121"/>
              </w:rPr>
              <w:t>31289</w:t>
            </w:r>
          </w:p>
        </w:tc>
      </w:tr>
      <w:tr w:rsidR="00CE670E" w14:paraId="2B36A6A9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7002015E" w14:textId="77777777" w:rsidR="00CE670E" w:rsidRDefault="00CE670E" w:rsidP="00B43CFE"/>
        </w:tc>
        <w:tc>
          <w:tcPr>
            <w:tcW w:w="1620" w:type="dxa"/>
            <w:vMerge/>
          </w:tcPr>
          <w:p w14:paraId="17FB5A07" w14:textId="77777777" w:rsidR="00CE670E" w:rsidRDefault="00CE670E" w:rsidP="00B43CFE"/>
        </w:tc>
        <w:tc>
          <w:tcPr>
            <w:tcW w:w="2970" w:type="dxa"/>
          </w:tcPr>
          <w:p w14:paraId="20B98128" w14:textId="09E4DE7F" w:rsidR="00CE670E" w:rsidRDefault="00CE670E" w:rsidP="00B43CFE">
            <w:r>
              <w:t>n-Nonanol</w:t>
            </w:r>
            <w:r w:rsidR="00A960FB">
              <w:fldChar w:fldCharType="begin" w:fldLock="1"/>
            </w:r>
            <w:r w:rsidR="00A3469C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A960FB">
              <w:fldChar w:fldCharType="separate"/>
            </w:r>
            <w:r w:rsidR="00A960FB" w:rsidRPr="00A960FB">
              <w:rPr>
                <w:noProof/>
                <w:vertAlign w:val="superscript"/>
              </w:rPr>
              <w:t>12</w:t>
            </w:r>
            <w:r w:rsidR="00A960FB">
              <w:fldChar w:fldCharType="end"/>
            </w:r>
          </w:p>
        </w:tc>
        <w:tc>
          <w:tcPr>
            <w:tcW w:w="13388" w:type="dxa"/>
          </w:tcPr>
          <w:p w14:paraId="079CA15E" w14:textId="0284A4F1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8914</w:t>
            </w:r>
          </w:p>
          <w:p w14:paraId="1EE751B7" w14:textId="77777777" w:rsidR="00CE670E" w:rsidRDefault="00CE670E" w:rsidP="00B43CFE"/>
        </w:tc>
      </w:tr>
      <w:tr w:rsidR="00CE670E" w14:paraId="6F3EA574" w14:textId="77777777" w:rsidTr="00B55084">
        <w:tblPrEx>
          <w:tblLook w:val="04A0" w:firstRow="1" w:lastRow="0" w:firstColumn="1" w:lastColumn="0" w:noHBand="0" w:noVBand="1"/>
        </w:tblPrEx>
        <w:trPr>
          <w:trHeight w:val="440"/>
        </w:trPr>
        <w:tc>
          <w:tcPr>
            <w:tcW w:w="985" w:type="dxa"/>
            <w:vMerge/>
          </w:tcPr>
          <w:p w14:paraId="6AA45851" w14:textId="77777777" w:rsidR="00CE670E" w:rsidRDefault="00CE670E" w:rsidP="00B43CFE"/>
        </w:tc>
        <w:tc>
          <w:tcPr>
            <w:tcW w:w="1620" w:type="dxa"/>
            <w:vMerge/>
          </w:tcPr>
          <w:p w14:paraId="3DDCFABC" w14:textId="77777777" w:rsidR="00CE670E" w:rsidRDefault="00CE670E" w:rsidP="00B43CFE"/>
        </w:tc>
        <w:tc>
          <w:tcPr>
            <w:tcW w:w="2970" w:type="dxa"/>
          </w:tcPr>
          <w:p w14:paraId="72ED0729" w14:textId="5658F287" w:rsidR="00CE670E" w:rsidRPr="00E8771D" w:rsidRDefault="00CE670E" w:rsidP="00B43CFE">
            <w:pPr>
              <w:rPr>
                <w:color w:val="000000" w:themeColor="text1"/>
              </w:rPr>
            </w:pPr>
            <w:r w:rsidRPr="00E8771D">
              <w:rPr>
                <w:color w:val="000000" w:themeColor="text1"/>
              </w:rPr>
              <w:t>(E,E)-2,4-Heptadienal</w:t>
            </w:r>
            <w:r w:rsidR="00A3469C">
              <w:rPr>
                <w:color w:val="000000" w:themeColor="text1"/>
              </w:rPr>
              <w:fldChar w:fldCharType="begin" w:fldLock="1"/>
            </w:r>
            <w:r w:rsidR="00A3469C">
              <w:rPr>
                <w:color w:val="000000" w:themeColor="text1"/>
              </w:rPr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A3469C">
              <w:rPr>
                <w:color w:val="000000" w:themeColor="text1"/>
              </w:rPr>
              <w:fldChar w:fldCharType="separate"/>
            </w:r>
            <w:r w:rsidR="00A3469C" w:rsidRPr="00A3469C">
              <w:rPr>
                <w:noProof/>
                <w:color w:val="000000" w:themeColor="text1"/>
                <w:vertAlign w:val="superscript"/>
              </w:rPr>
              <w:t>12</w:t>
            </w:r>
            <w:r w:rsidR="00A3469C">
              <w:rPr>
                <w:color w:val="000000" w:themeColor="text1"/>
              </w:rPr>
              <w:fldChar w:fldCharType="end"/>
            </w:r>
          </w:p>
        </w:tc>
        <w:tc>
          <w:tcPr>
            <w:tcW w:w="13388" w:type="dxa"/>
          </w:tcPr>
          <w:p w14:paraId="0A389760" w14:textId="35B8554B" w:rsidR="00CE670E" w:rsidRPr="00E8771D" w:rsidRDefault="00CE670E" w:rsidP="00B43CFE">
            <w:pPr>
              <w:rPr>
                <w:rFonts w:ascii="Segoe UI" w:eastAsia="Times New Roman" w:hAnsi="Segoe UI" w:cs="Segoe UI"/>
                <w:color w:val="000000" w:themeColor="text1"/>
              </w:rPr>
            </w:pPr>
            <w:r w:rsidRPr="00E8771D">
              <w:rPr>
                <w:rFonts w:ascii="Segoe UI" w:hAnsi="Segoe UI" w:cs="Segoe UI"/>
                <w:color w:val="000000" w:themeColor="text1"/>
              </w:rPr>
              <w:t>5283321</w:t>
            </w:r>
          </w:p>
          <w:p w14:paraId="3813EB82" w14:textId="77777777" w:rsidR="00CE670E" w:rsidRPr="00E8771D" w:rsidRDefault="00CE670E" w:rsidP="00B43CFE">
            <w:pPr>
              <w:rPr>
                <w:color w:val="000000" w:themeColor="text1"/>
              </w:rPr>
            </w:pPr>
          </w:p>
        </w:tc>
      </w:tr>
      <w:tr w:rsidR="00CE670E" w14:paraId="789A7E30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515E3B11" w14:textId="77777777" w:rsidR="00CE670E" w:rsidRDefault="00CE670E" w:rsidP="00B43CFE"/>
        </w:tc>
        <w:tc>
          <w:tcPr>
            <w:tcW w:w="1620" w:type="dxa"/>
            <w:vMerge/>
          </w:tcPr>
          <w:p w14:paraId="270CD29E" w14:textId="77777777" w:rsidR="00CE670E" w:rsidRDefault="00CE670E" w:rsidP="00B43CFE"/>
        </w:tc>
        <w:tc>
          <w:tcPr>
            <w:tcW w:w="2970" w:type="dxa"/>
          </w:tcPr>
          <w:p w14:paraId="31F8D044" w14:textId="3CB7F0D0" w:rsidR="00CE670E" w:rsidRPr="00E8771D" w:rsidRDefault="00CE670E" w:rsidP="00B43CFE">
            <w:pPr>
              <w:rPr>
                <w:color w:val="000000" w:themeColor="text1"/>
              </w:rPr>
            </w:pPr>
            <w:r w:rsidRPr="00E8771D">
              <w:rPr>
                <w:color w:val="000000" w:themeColor="text1"/>
              </w:rPr>
              <w:t>Limonene</w:t>
            </w:r>
            <w:r w:rsidR="00A3469C">
              <w:rPr>
                <w:color w:val="000000" w:themeColor="text1"/>
              </w:rPr>
              <w:fldChar w:fldCharType="begin" w:fldLock="1"/>
            </w:r>
            <w:r w:rsidR="00A3469C">
              <w:rPr>
                <w:color w:val="000000" w:themeColor="text1"/>
              </w:rPr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A3469C">
              <w:rPr>
                <w:color w:val="000000" w:themeColor="text1"/>
              </w:rPr>
              <w:fldChar w:fldCharType="separate"/>
            </w:r>
            <w:r w:rsidR="00A3469C" w:rsidRPr="00A3469C">
              <w:rPr>
                <w:noProof/>
                <w:color w:val="000000" w:themeColor="text1"/>
                <w:vertAlign w:val="superscript"/>
              </w:rPr>
              <w:t>12</w:t>
            </w:r>
            <w:r w:rsidR="00A3469C">
              <w:rPr>
                <w:color w:val="000000" w:themeColor="text1"/>
              </w:rPr>
              <w:fldChar w:fldCharType="end"/>
            </w:r>
          </w:p>
        </w:tc>
        <w:tc>
          <w:tcPr>
            <w:tcW w:w="13388" w:type="dxa"/>
          </w:tcPr>
          <w:p w14:paraId="315A8484" w14:textId="77777777" w:rsidR="00CE670E" w:rsidRPr="00E8771D" w:rsidRDefault="00CE670E" w:rsidP="00B43CFE">
            <w:pPr>
              <w:rPr>
                <w:color w:val="000000" w:themeColor="text1"/>
              </w:rPr>
            </w:pPr>
            <w:r w:rsidRPr="00E8771D">
              <w:rPr>
                <w:rFonts w:ascii="Segoe UI" w:hAnsi="Segoe UI" w:cs="Segoe UI"/>
                <w:color w:val="000000" w:themeColor="text1"/>
                <w:shd w:val="clear" w:color="auto" w:fill="FFFFFF"/>
              </w:rPr>
              <w:t>22311</w:t>
            </w:r>
          </w:p>
        </w:tc>
      </w:tr>
      <w:tr w:rsidR="00CE670E" w14:paraId="372FFFC9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59E7E728" w14:textId="77777777" w:rsidR="00CE670E" w:rsidRDefault="00CE670E" w:rsidP="00B43CFE"/>
        </w:tc>
        <w:tc>
          <w:tcPr>
            <w:tcW w:w="1620" w:type="dxa"/>
            <w:vMerge/>
          </w:tcPr>
          <w:p w14:paraId="309BBCC7" w14:textId="77777777" w:rsidR="00CE670E" w:rsidRDefault="00CE670E" w:rsidP="00B43CFE"/>
        </w:tc>
        <w:tc>
          <w:tcPr>
            <w:tcW w:w="2970" w:type="dxa"/>
          </w:tcPr>
          <w:p w14:paraId="61A5F090" w14:textId="047CEF78" w:rsidR="00CE670E" w:rsidRPr="00E8771D" w:rsidRDefault="00CE670E" w:rsidP="00B43CFE">
            <w:pPr>
              <w:rPr>
                <w:color w:val="000000" w:themeColor="text1"/>
              </w:rPr>
            </w:pPr>
            <w:r w:rsidRPr="00E8771D">
              <w:rPr>
                <w:color w:val="000000" w:themeColor="text1"/>
              </w:rPr>
              <w:t>3,5,5-Trimethylhexanol</w:t>
            </w:r>
            <w:r w:rsidR="00A3469C">
              <w:rPr>
                <w:color w:val="000000" w:themeColor="text1"/>
              </w:rPr>
              <w:fldChar w:fldCharType="begin" w:fldLock="1"/>
            </w:r>
            <w:r w:rsidR="00A3469C">
              <w:rPr>
                <w:color w:val="000000" w:themeColor="text1"/>
              </w:rPr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A3469C">
              <w:rPr>
                <w:color w:val="000000" w:themeColor="text1"/>
              </w:rPr>
              <w:fldChar w:fldCharType="separate"/>
            </w:r>
            <w:r w:rsidR="00A3469C" w:rsidRPr="00A3469C">
              <w:rPr>
                <w:noProof/>
                <w:color w:val="000000" w:themeColor="text1"/>
                <w:vertAlign w:val="superscript"/>
              </w:rPr>
              <w:t>12</w:t>
            </w:r>
            <w:r w:rsidR="00A3469C">
              <w:rPr>
                <w:color w:val="000000" w:themeColor="text1"/>
              </w:rPr>
              <w:fldChar w:fldCharType="end"/>
            </w:r>
          </w:p>
        </w:tc>
        <w:tc>
          <w:tcPr>
            <w:tcW w:w="13388" w:type="dxa"/>
          </w:tcPr>
          <w:p w14:paraId="360AAF16" w14:textId="6232C029" w:rsidR="00CE670E" w:rsidRPr="00E8771D" w:rsidRDefault="00CE670E" w:rsidP="00B43CFE">
            <w:pPr>
              <w:rPr>
                <w:rFonts w:ascii="Segoe UI" w:eastAsia="Times New Roman" w:hAnsi="Segoe UI" w:cs="Segoe UI"/>
                <w:color w:val="000000" w:themeColor="text1"/>
              </w:rPr>
            </w:pPr>
            <w:r w:rsidRPr="00E8771D">
              <w:rPr>
                <w:rFonts w:ascii="Segoe UI" w:hAnsi="Segoe UI" w:cs="Segoe UI"/>
                <w:color w:val="000000" w:themeColor="text1"/>
              </w:rPr>
              <w:t>18938</w:t>
            </w:r>
          </w:p>
          <w:p w14:paraId="52EBB29D" w14:textId="77777777" w:rsidR="00CE670E" w:rsidRPr="00E8771D" w:rsidRDefault="00CE670E" w:rsidP="00B43CFE">
            <w:pPr>
              <w:rPr>
                <w:color w:val="000000" w:themeColor="text1"/>
              </w:rPr>
            </w:pPr>
          </w:p>
        </w:tc>
      </w:tr>
      <w:tr w:rsidR="00CE670E" w14:paraId="25F3D83B" w14:textId="77777777" w:rsidTr="00E8771D">
        <w:tblPrEx>
          <w:tblLook w:val="04A0" w:firstRow="1" w:lastRow="0" w:firstColumn="1" w:lastColumn="0" w:noHBand="0" w:noVBand="1"/>
        </w:tblPrEx>
        <w:trPr>
          <w:trHeight w:val="395"/>
        </w:trPr>
        <w:tc>
          <w:tcPr>
            <w:tcW w:w="985" w:type="dxa"/>
            <w:vMerge/>
          </w:tcPr>
          <w:p w14:paraId="47749830" w14:textId="77777777" w:rsidR="00CE670E" w:rsidRDefault="00CE670E" w:rsidP="00B43CFE"/>
        </w:tc>
        <w:tc>
          <w:tcPr>
            <w:tcW w:w="1620" w:type="dxa"/>
            <w:vMerge/>
          </w:tcPr>
          <w:p w14:paraId="5EFF3EEE" w14:textId="77777777" w:rsidR="00CE670E" w:rsidRDefault="00CE670E" w:rsidP="00B43CFE"/>
        </w:tc>
        <w:tc>
          <w:tcPr>
            <w:tcW w:w="2970" w:type="dxa"/>
          </w:tcPr>
          <w:p w14:paraId="011E13F8" w14:textId="2543FC3F" w:rsidR="00CE670E" w:rsidRPr="00E8771D" w:rsidRDefault="00CE670E" w:rsidP="00B43CFE">
            <w:pPr>
              <w:rPr>
                <w:color w:val="000000" w:themeColor="text1"/>
              </w:rPr>
            </w:pPr>
            <w:r w:rsidRPr="00E8771D">
              <w:rPr>
                <w:color w:val="000000" w:themeColor="text1"/>
              </w:rPr>
              <w:t>Phenyl acetaldehyde</w:t>
            </w:r>
            <w:r w:rsidR="00A3469C">
              <w:rPr>
                <w:color w:val="000000" w:themeColor="text1"/>
              </w:rPr>
              <w:fldChar w:fldCharType="begin" w:fldLock="1"/>
            </w:r>
            <w:r w:rsidR="00A3469C">
              <w:rPr>
                <w:color w:val="000000" w:themeColor="text1"/>
              </w:rPr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A3469C">
              <w:rPr>
                <w:color w:val="000000" w:themeColor="text1"/>
              </w:rPr>
              <w:fldChar w:fldCharType="separate"/>
            </w:r>
            <w:r w:rsidR="00A3469C" w:rsidRPr="00A3469C">
              <w:rPr>
                <w:noProof/>
                <w:color w:val="000000" w:themeColor="text1"/>
                <w:vertAlign w:val="superscript"/>
              </w:rPr>
              <w:t>12</w:t>
            </w:r>
            <w:r w:rsidR="00A3469C">
              <w:rPr>
                <w:color w:val="000000" w:themeColor="text1"/>
              </w:rPr>
              <w:fldChar w:fldCharType="end"/>
            </w:r>
          </w:p>
        </w:tc>
        <w:tc>
          <w:tcPr>
            <w:tcW w:w="13388" w:type="dxa"/>
          </w:tcPr>
          <w:p w14:paraId="79F0CCF5" w14:textId="77777777" w:rsidR="00CE670E" w:rsidRPr="00E8771D" w:rsidRDefault="00CE670E" w:rsidP="00B43CFE">
            <w:pPr>
              <w:rPr>
                <w:color w:val="000000" w:themeColor="text1"/>
              </w:rPr>
            </w:pPr>
            <w:r w:rsidRPr="00E8771D">
              <w:rPr>
                <w:rFonts w:ascii="Segoe UI" w:hAnsi="Segoe UI" w:cs="Segoe UI"/>
                <w:color w:val="000000" w:themeColor="text1"/>
                <w:shd w:val="clear" w:color="auto" w:fill="FFFFFF"/>
              </w:rPr>
              <w:t>998</w:t>
            </w:r>
          </w:p>
        </w:tc>
      </w:tr>
      <w:tr w:rsidR="00CE670E" w14:paraId="01BC7AA2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16BB0CCD" w14:textId="77777777" w:rsidR="00CE670E" w:rsidRDefault="00CE670E" w:rsidP="00B43CFE"/>
        </w:tc>
        <w:tc>
          <w:tcPr>
            <w:tcW w:w="1620" w:type="dxa"/>
            <w:vMerge/>
          </w:tcPr>
          <w:p w14:paraId="20E6E53F" w14:textId="77777777" w:rsidR="00CE670E" w:rsidRDefault="00CE670E" w:rsidP="00B43CFE"/>
        </w:tc>
        <w:tc>
          <w:tcPr>
            <w:tcW w:w="2970" w:type="dxa"/>
          </w:tcPr>
          <w:p w14:paraId="54F57462" w14:textId="7DB6676A" w:rsidR="00CE670E" w:rsidRDefault="00CE670E" w:rsidP="00B43CFE">
            <w:r>
              <w:t>γ-Terpinene</w:t>
            </w:r>
            <w:r w:rsidR="00A3469C">
              <w:fldChar w:fldCharType="begin" w:fldLock="1"/>
            </w:r>
            <w:r w:rsidR="00A3469C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A3469C">
              <w:fldChar w:fldCharType="separate"/>
            </w:r>
            <w:r w:rsidR="00A3469C" w:rsidRPr="00A3469C">
              <w:rPr>
                <w:noProof/>
                <w:vertAlign w:val="superscript"/>
              </w:rPr>
              <w:t>12</w:t>
            </w:r>
            <w:r w:rsidR="00A3469C">
              <w:fldChar w:fldCharType="end"/>
            </w:r>
          </w:p>
        </w:tc>
        <w:tc>
          <w:tcPr>
            <w:tcW w:w="13388" w:type="dxa"/>
          </w:tcPr>
          <w:p w14:paraId="677EACEA" w14:textId="77777777" w:rsidR="00CE670E" w:rsidRPr="00E8771D" w:rsidRDefault="00CE670E" w:rsidP="00B43CFE">
            <w:pPr>
              <w:rPr>
                <w:color w:val="000000" w:themeColor="text1"/>
              </w:rPr>
            </w:pPr>
            <w:r w:rsidRPr="00E8771D">
              <w:rPr>
                <w:rFonts w:ascii="Segoe UI" w:hAnsi="Segoe UI" w:cs="Segoe UI"/>
                <w:color w:val="000000" w:themeColor="text1"/>
                <w:shd w:val="clear" w:color="auto" w:fill="FFFFFF"/>
              </w:rPr>
              <w:t>7461</w:t>
            </w:r>
          </w:p>
        </w:tc>
      </w:tr>
      <w:tr w:rsidR="00CE670E" w14:paraId="3CB56381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36B9425D" w14:textId="77777777" w:rsidR="00CE670E" w:rsidRDefault="00CE670E" w:rsidP="00B43CFE"/>
        </w:tc>
        <w:tc>
          <w:tcPr>
            <w:tcW w:w="1620" w:type="dxa"/>
            <w:vMerge/>
          </w:tcPr>
          <w:p w14:paraId="7C33B563" w14:textId="77777777" w:rsidR="00CE670E" w:rsidRDefault="00CE670E" w:rsidP="00B43CFE"/>
        </w:tc>
        <w:tc>
          <w:tcPr>
            <w:tcW w:w="2970" w:type="dxa"/>
          </w:tcPr>
          <w:p w14:paraId="66C2925F" w14:textId="6D76A686" w:rsidR="00CE670E" w:rsidRDefault="00CE670E" w:rsidP="00B43CFE">
            <w:r>
              <w:t>E)-Non-2-en-1-ol</w:t>
            </w:r>
            <w:r w:rsidR="00A3469C">
              <w:fldChar w:fldCharType="begin" w:fldLock="1"/>
            </w:r>
            <w:r w:rsidR="00A3469C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A3469C">
              <w:fldChar w:fldCharType="separate"/>
            </w:r>
            <w:r w:rsidR="00A3469C" w:rsidRPr="00A3469C">
              <w:rPr>
                <w:noProof/>
                <w:vertAlign w:val="superscript"/>
              </w:rPr>
              <w:t>12</w:t>
            </w:r>
            <w:r w:rsidR="00A3469C">
              <w:fldChar w:fldCharType="end"/>
            </w:r>
          </w:p>
        </w:tc>
        <w:tc>
          <w:tcPr>
            <w:tcW w:w="13388" w:type="dxa"/>
          </w:tcPr>
          <w:p w14:paraId="517626A5" w14:textId="77777777" w:rsidR="00CE670E" w:rsidRPr="00E8771D" w:rsidRDefault="00CE670E" w:rsidP="00B43CFE">
            <w:pPr>
              <w:rPr>
                <w:color w:val="000000" w:themeColor="text1"/>
              </w:rPr>
            </w:pPr>
            <w:r w:rsidRPr="00E8771D">
              <w:rPr>
                <w:rFonts w:ascii="Segoe UI" w:hAnsi="Segoe UI" w:cs="Segoe UI"/>
                <w:color w:val="000000" w:themeColor="text1"/>
                <w:shd w:val="clear" w:color="auto" w:fill="FFFFFF"/>
              </w:rPr>
              <w:t>5364941</w:t>
            </w:r>
          </w:p>
        </w:tc>
      </w:tr>
      <w:tr w:rsidR="00CE670E" w14:paraId="04365E2A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15B7245B" w14:textId="77777777" w:rsidR="00CE670E" w:rsidRDefault="00CE670E" w:rsidP="00B43CFE"/>
        </w:tc>
        <w:tc>
          <w:tcPr>
            <w:tcW w:w="1620" w:type="dxa"/>
            <w:vMerge/>
          </w:tcPr>
          <w:p w14:paraId="2DFA7E64" w14:textId="77777777" w:rsidR="00CE670E" w:rsidRDefault="00CE670E" w:rsidP="00B43CFE"/>
        </w:tc>
        <w:tc>
          <w:tcPr>
            <w:tcW w:w="2970" w:type="dxa"/>
          </w:tcPr>
          <w:p w14:paraId="7DCF992B" w14:textId="1B2BB076" w:rsidR="00CE670E" w:rsidRDefault="00CE670E" w:rsidP="00B43CFE">
            <w:r>
              <w:t>β-Cyclocitral</w:t>
            </w:r>
            <w:r w:rsidR="00A3469C">
              <w:fldChar w:fldCharType="begin" w:fldLock="1"/>
            </w:r>
            <w:r w:rsidR="00A3469C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A3469C">
              <w:fldChar w:fldCharType="separate"/>
            </w:r>
            <w:r w:rsidR="00A3469C" w:rsidRPr="00A3469C">
              <w:rPr>
                <w:noProof/>
                <w:vertAlign w:val="superscript"/>
              </w:rPr>
              <w:t>12</w:t>
            </w:r>
            <w:r w:rsidR="00A3469C">
              <w:fldChar w:fldCharType="end"/>
            </w:r>
          </w:p>
        </w:tc>
        <w:tc>
          <w:tcPr>
            <w:tcW w:w="13388" w:type="dxa"/>
          </w:tcPr>
          <w:p w14:paraId="2033F47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895</w:t>
            </w:r>
          </w:p>
        </w:tc>
      </w:tr>
      <w:tr w:rsidR="00CE670E" w14:paraId="0C02C2D3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34C71812" w14:textId="77777777" w:rsidR="00CE670E" w:rsidRDefault="00CE670E" w:rsidP="00B43CFE"/>
        </w:tc>
        <w:tc>
          <w:tcPr>
            <w:tcW w:w="1620" w:type="dxa"/>
            <w:vMerge/>
          </w:tcPr>
          <w:p w14:paraId="54F347D3" w14:textId="77777777" w:rsidR="00CE670E" w:rsidRDefault="00CE670E" w:rsidP="00B43CFE"/>
        </w:tc>
        <w:tc>
          <w:tcPr>
            <w:tcW w:w="2970" w:type="dxa"/>
          </w:tcPr>
          <w:p w14:paraId="141748F7" w14:textId="6953E4E8" w:rsidR="00CE670E" w:rsidRDefault="00CE670E" w:rsidP="00B43CFE">
            <w:r>
              <w:t>Citronellol</w:t>
            </w:r>
            <w:r w:rsidR="00A3469C">
              <w:fldChar w:fldCharType="begin" w:fldLock="1"/>
            </w:r>
            <w:r w:rsidR="00A3469C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A3469C">
              <w:fldChar w:fldCharType="separate"/>
            </w:r>
            <w:r w:rsidR="00A3469C" w:rsidRPr="00A3469C">
              <w:rPr>
                <w:noProof/>
                <w:vertAlign w:val="superscript"/>
              </w:rPr>
              <w:t>12</w:t>
            </w:r>
            <w:r w:rsidR="00A3469C">
              <w:fldChar w:fldCharType="end"/>
            </w:r>
          </w:p>
        </w:tc>
        <w:tc>
          <w:tcPr>
            <w:tcW w:w="13388" w:type="dxa"/>
          </w:tcPr>
          <w:p w14:paraId="5C56E10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842</w:t>
            </w:r>
          </w:p>
        </w:tc>
      </w:tr>
      <w:tr w:rsidR="00CE670E" w14:paraId="0224E822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60F8DBDD" w14:textId="77777777" w:rsidR="00CE670E" w:rsidRDefault="00CE670E" w:rsidP="00B43CFE"/>
        </w:tc>
        <w:tc>
          <w:tcPr>
            <w:tcW w:w="1620" w:type="dxa"/>
            <w:vMerge/>
          </w:tcPr>
          <w:p w14:paraId="46178480" w14:textId="77777777" w:rsidR="00CE670E" w:rsidRDefault="00CE670E" w:rsidP="00B43CFE"/>
        </w:tc>
        <w:tc>
          <w:tcPr>
            <w:tcW w:w="2970" w:type="dxa"/>
          </w:tcPr>
          <w:p w14:paraId="0F430CD4" w14:textId="6A05D596" w:rsidR="00CE670E" w:rsidRDefault="00CE670E" w:rsidP="00B43CFE">
            <w:r>
              <w:t>Geraniol</w:t>
            </w:r>
            <w:r w:rsidR="00A3469C">
              <w:fldChar w:fldCharType="begin" w:fldLock="1"/>
            </w:r>
            <w:r w:rsidR="0095110A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A3469C">
              <w:fldChar w:fldCharType="separate"/>
            </w:r>
            <w:r w:rsidR="00A3469C" w:rsidRPr="00A3469C">
              <w:rPr>
                <w:noProof/>
                <w:vertAlign w:val="superscript"/>
              </w:rPr>
              <w:t>12</w:t>
            </w:r>
            <w:r w:rsidR="00A3469C">
              <w:fldChar w:fldCharType="end"/>
            </w:r>
          </w:p>
        </w:tc>
        <w:tc>
          <w:tcPr>
            <w:tcW w:w="13388" w:type="dxa"/>
          </w:tcPr>
          <w:p w14:paraId="1A4FCAD4" w14:textId="77777777" w:rsidR="00CE670E" w:rsidRPr="009E0B3A" w:rsidRDefault="00CE670E" w:rsidP="00B43CFE">
            <w:pPr>
              <w:rPr>
                <w:color w:val="FF0000"/>
              </w:rPr>
            </w:pPr>
            <w:r w:rsidRPr="00E8771D">
              <w:rPr>
                <w:rFonts w:ascii="Segoe UI" w:hAnsi="Segoe UI" w:cs="Segoe UI"/>
                <w:color w:val="000000" w:themeColor="text1"/>
                <w:shd w:val="clear" w:color="auto" w:fill="FFFFFF"/>
              </w:rPr>
              <w:t>637566</w:t>
            </w:r>
          </w:p>
        </w:tc>
      </w:tr>
      <w:tr w:rsidR="00CE670E" w14:paraId="20B75110" w14:textId="77777777" w:rsidTr="00B43CFE">
        <w:tblPrEx>
          <w:tblLook w:val="04A0" w:firstRow="1" w:lastRow="0" w:firstColumn="1" w:lastColumn="0" w:noHBand="0" w:noVBand="1"/>
        </w:tblPrEx>
        <w:trPr>
          <w:trHeight w:val="350"/>
        </w:trPr>
        <w:tc>
          <w:tcPr>
            <w:tcW w:w="985" w:type="dxa"/>
            <w:vMerge/>
          </w:tcPr>
          <w:p w14:paraId="5CEA0DE8" w14:textId="77777777" w:rsidR="00CE670E" w:rsidRDefault="00CE670E" w:rsidP="00B43CFE"/>
        </w:tc>
        <w:tc>
          <w:tcPr>
            <w:tcW w:w="1620" w:type="dxa"/>
            <w:vMerge/>
          </w:tcPr>
          <w:p w14:paraId="1A2467E9" w14:textId="77777777" w:rsidR="00CE670E" w:rsidRDefault="00CE670E" w:rsidP="00B43CFE"/>
        </w:tc>
        <w:tc>
          <w:tcPr>
            <w:tcW w:w="2970" w:type="dxa"/>
          </w:tcPr>
          <w:p w14:paraId="01B30BF9" w14:textId="2F99038D" w:rsidR="00CE670E" w:rsidRDefault="00CE670E" w:rsidP="00B43CFE">
            <w:r>
              <w:t>Geranial</w:t>
            </w:r>
            <w:r w:rsidR="0095110A">
              <w:fldChar w:fldCharType="begin" w:fldLock="1"/>
            </w:r>
            <w:r w:rsidR="0095110A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95110A">
              <w:fldChar w:fldCharType="separate"/>
            </w:r>
            <w:r w:rsidR="0095110A" w:rsidRPr="0095110A">
              <w:rPr>
                <w:noProof/>
                <w:vertAlign w:val="superscript"/>
              </w:rPr>
              <w:t>12</w:t>
            </w:r>
            <w:r w:rsidR="0095110A">
              <w:fldChar w:fldCharType="end"/>
            </w:r>
          </w:p>
        </w:tc>
        <w:tc>
          <w:tcPr>
            <w:tcW w:w="13388" w:type="dxa"/>
          </w:tcPr>
          <w:p w14:paraId="4CDEF70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8011</w:t>
            </w:r>
          </w:p>
        </w:tc>
      </w:tr>
      <w:tr w:rsidR="00CE670E" w14:paraId="5B266F75" w14:textId="77777777" w:rsidTr="00B43CFE">
        <w:tblPrEx>
          <w:tblLook w:val="04A0" w:firstRow="1" w:lastRow="0" w:firstColumn="1" w:lastColumn="0" w:noHBand="0" w:noVBand="1"/>
        </w:tblPrEx>
        <w:trPr>
          <w:trHeight w:val="51"/>
        </w:trPr>
        <w:tc>
          <w:tcPr>
            <w:tcW w:w="985" w:type="dxa"/>
            <w:vMerge/>
          </w:tcPr>
          <w:p w14:paraId="33AD9FEA" w14:textId="77777777" w:rsidR="00CE670E" w:rsidRDefault="00CE670E" w:rsidP="00B43CFE"/>
        </w:tc>
        <w:tc>
          <w:tcPr>
            <w:tcW w:w="1620" w:type="dxa"/>
            <w:vMerge/>
          </w:tcPr>
          <w:p w14:paraId="26DCAA54" w14:textId="77777777" w:rsidR="00CE670E" w:rsidRDefault="00CE670E" w:rsidP="00B43CFE"/>
        </w:tc>
        <w:tc>
          <w:tcPr>
            <w:tcW w:w="2970" w:type="dxa"/>
          </w:tcPr>
          <w:p w14:paraId="7A7F1594" w14:textId="264A5E1F" w:rsidR="00CE670E" w:rsidRDefault="00CE670E" w:rsidP="00B43CFE">
            <w:r>
              <w:t>n-Tridecane</w:t>
            </w:r>
            <w:r w:rsidR="0095110A">
              <w:fldChar w:fldCharType="begin" w:fldLock="1"/>
            </w:r>
            <w:r w:rsidR="0027549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95110A">
              <w:fldChar w:fldCharType="separate"/>
            </w:r>
            <w:r w:rsidR="0095110A" w:rsidRPr="0095110A">
              <w:rPr>
                <w:noProof/>
                <w:vertAlign w:val="superscript"/>
              </w:rPr>
              <w:t>12</w:t>
            </w:r>
            <w:r w:rsidR="0095110A">
              <w:fldChar w:fldCharType="end"/>
            </w:r>
          </w:p>
        </w:tc>
        <w:tc>
          <w:tcPr>
            <w:tcW w:w="13388" w:type="dxa"/>
          </w:tcPr>
          <w:p w14:paraId="786BD06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388</w:t>
            </w:r>
          </w:p>
        </w:tc>
      </w:tr>
      <w:tr w:rsidR="00CE670E" w14:paraId="43E0325D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C8EC154" w14:textId="77777777" w:rsidR="00CE670E" w:rsidRDefault="00CE670E" w:rsidP="00B43CFE"/>
        </w:tc>
        <w:tc>
          <w:tcPr>
            <w:tcW w:w="1620" w:type="dxa"/>
            <w:vMerge/>
          </w:tcPr>
          <w:p w14:paraId="3B9BADF3" w14:textId="77777777" w:rsidR="00CE670E" w:rsidRDefault="00CE670E" w:rsidP="00B43CFE"/>
        </w:tc>
        <w:tc>
          <w:tcPr>
            <w:tcW w:w="2970" w:type="dxa"/>
          </w:tcPr>
          <w:p w14:paraId="5E6D159F" w14:textId="53D02A0B" w:rsidR="00CE670E" w:rsidRDefault="00CE670E" w:rsidP="00B43CFE">
            <w:r>
              <w:t>Eugenol</w:t>
            </w:r>
            <w:r w:rsidR="00275496">
              <w:fldChar w:fldCharType="begin" w:fldLock="1"/>
            </w:r>
            <w:r w:rsidR="0027549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275496">
              <w:fldChar w:fldCharType="separate"/>
            </w:r>
            <w:r w:rsidR="00275496" w:rsidRPr="00275496">
              <w:rPr>
                <w:noProof/>
                <w:vertAlign w:val="superscript"/>
              </w:rPr>
              <w:t>12</w:t>
            </w:r>
            <w:r w:rsidR="00275496">
              <w:fldChar w:fldCharType="end"/>
            </w:r>
          </w:p>
        </w:tc>
        <w:tc>
          <w:tcPr>
            <w:tcW w:w="13388" w:type="dxa"/>
          </w:tcPr>
          <w:p w14:paraId="19E3668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3314</w:t>
            </w:r>
          </w:p>
        </w:tc>
      </w:tr>
      <w:tr w:rsidR="00CE670E" w14:paraId="4FC0468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AF8E8EA" w14:textId="77777777" w:rsidR="00CE670E" w:rsidRDefault="00CE670E" w:rsidP="00B43CFE"/>
        </w:tc>
        <w:tc>
          <w:tcPr>
            <w:tcW w:w="1620" w:type="dxa"/>
            <w:vMerge/>
          </w:tcPr>
          <w:p w14:paraId="0A0C054B" w14:textId="77777777" w:rsidR="00CE670E" w:rsidRDefault="00CE670E" w:rsidP="00B43CFE"/>
        </w:tc>
        <w:tc>
          <w:tcPr>
            <w:tcW w:w="2970" w:type="dxa"/>
          </w:tcPr>
          <w:p w14:paraId="0A33CF23" w14:textId="4D37EE85" w:rsidR="00CE670E" w:rsidRDefault="00CE670E" w:rsidP="00B43CFE">
            <w:r>
              <w:t>α-Copaene</w:t>
            </w:r>
            <w:r w:rsidR="00275496">
              <w:fldChar w:fldCharType="begin" w:fldLock="1"/>
            </w:r>
            <w:r w:rsidR="0027549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275496">
              <w:fldChar w:fldCharType="separate"/>
            </w:r>
            <w:r w:rsidR="00275496" w:rsidRPr="00275496">
              <w:rPr>
                <w:noProof/>
                <w:vertAlign w:val="superscript"/>
              </w:rPr>
              <w:t>12</w:t>
            </w:r>
            <w:r w:rsidR="00275496">
              <w:fldChar w:fldCharType="end"/>
            </w:r>
          </w:p>
        </w:tc>
        <w:tc>
          <w:tcPr>
            <w:tcW w:w="13388" w:type="dxa"/>
          </w:tcPr>
          <w:p w14:paraId="009E30B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9725</w:t>
            </w:r>
          </w:p>
        </w:tc>
      </w:tr>
      <w:tr w:rsidR="00CE670E" w14:paraId="1B0900D8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E5FA083" w14:textId="77777777" w:rsidR="00CE670E" w:rsidRDefault="00CE670E" w:rsidP="00B43CFE"/>
        </w:tc>
        <w:tc>
          <w:tcPr>
            <w:tcW w:w="1620" w:type="dxa"/>
            <w:vMerge/>
          </w:tcPr>
          <w:p w14:paraId="559D883F" w14:textId="77777777" w:rsidR="00CE670E" w:rsidRDefault="00CE670E" w:rsidP="00B43CFE"/>
        </w:tc>
        <w:tc>
          <w:tcPr>
            <w:tcW w:w="2970" w:type="dxa"/>
          </w:tcPr>
          <w:p w14:paraId="1780BDBE" w14:textId="4A06D7BA" w:rsidR="00CE670E" w:rsidRDefault="00CE670E" w:rsidP="00B43CFE">
            <w:r>
              <w:t>β-Elemene</w:t>
            </w:r>
            <w:r w:rsidR="00275496">
              <w:fldChar w:fldCharType="begin" w:fldLock="1"/>
            </w:r>
            <w:r w:rsidR="0027549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275496">
              <w:fldChar w:fldCharType="separate"/>
            </w:r>
            <w:r w:rsidR="00275496" w:rsidRPr="00275496">
              <w:rPr>
                <w:noProof/>
                <w:vertAlign w:val="superscript"/>
              </w:rPr>
              <w:t>12</w:t>
            </w:r>
            <w:r w:rsidR="00275496">
              <w:fldChar w:fldCharType="end"/>
            </w:r>
          </w:p>
        </w:tc>
        <w:tc>
          <w:tcPr>
            <w:tcW w:w="13388" w:type="dxa"/>
          </w:tcPr>
          <w:p w14:paraId="40FBE83B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918391</w:t>
            </w:r>
          </w:p>
        </w:tc>
      </w:tr>
      <w:tr w:rsidR="00CE670E" w14:paraId="3FA6885C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4372170A" w14:textId="77777777" w:rsidR="00CE670E" w:rsidRDefault="00CE670E" w:rsidP="00B43CFE"/>
        </w:tc>
        <w:tc>
          <w:tcPr>
            <w:tcW w:w="1620" w:type="dxa"/>
            <w:vMerge/>
          </w:tcPr>
          <w:p w14:paraId="0AEAB9CC" w14:textId="77777777" w:rsidR="00CE670E" w:rsidRDefault="00CE670E" w:rsidP="00B43CFE"/>
        </w:tc>
        <w:tc>
          <w:tcPr>
            <w:tcW w:w="2970" w:type="dxa"/>
          </w:tcPr>
          <w:p w14:paraId="69E66E72" w14:textId="4A20C278" w:rsidR="00CE670E" w:rsidRDefault="00CE670E" w:rsidP="00B43CFE">
            <w:r>
              <w:t>α-Cedrene</w:t>
            </w:r>
            <w:r w:rsidR="00275496">
              <w:fldChar w:fldCharType="begin" w:fldLock="1"/>
            </w:r>
            <w:r w:rsidR="0027549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275496">
              <w:fldChar w:fldCharType="separate"/>
            </w:r>
            <w:r w:rsidR="00275496" w:rsidRPr="00275496">
              <w:rPr>
                <w:noProof/>
                <w:vertAlign w:val="superscript"/>
              </w:rPr>
              <w:t>12</w:t>
            </w:r>
            <w:r w:rsidR="00275496">
              <w:fldChar w:fldCharType="end"/>
            </w:r>
          </w:p>
        </w:tc>
        <w:tc>
          <w:tcPr>
            <w:tcW w:w="13388" w:type="dxa"/>
          </w:tcPr>
          <w:p w14:paraId="4827F31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31015</w:t>
            </w:r>
          </w:p>
        </w:tc>
      </w:tr>
      <w:tr w:rsidR="00CE670E" w14:paraId="6907820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2CA0FAE" w14:textId="77777777" w:rsidR="00CE670E" w:rsidRDefault="00CE670E" w:rsidP="00B43CFE"/>
        </w:tc>
        <w:tc>
          <w:tcPr>
            <w:tcW w:w="1620" w:type="dxa"/>
            <w:vMerge/>
          </w:tcPr>
          <w:p w14:paraId="4CC87362" w14:textId="77777777" w:rsidR="00CE670E" w:rsidRDefault="00CE670E" w:rsidP="00B43CFE"/>
        </w:tc>
        <w:tc>
          <w:tcPr>
            <w:tcW w:w="2970" w:type="dxa"/>
          </w:tcPr>
          <w:p w14:paraId="40FF431B" w14:textId="7B786989" w:rsidR="00CE670E" w:rsidRDefault="00CE670E" w:rsidP="00B43CFE">
            <w:r>
              <w:t>β-Caryophyllene</w:t>
            </w:r>
            <w:r w:rsidR="00275496">
              <w:fldChar w:fldCharType="begin" w:fldLock="1"/>
            </w:r>
            <w:r w:rsidR="0027549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275496">
              <w:fldChar w:fldCharType="separate"/>
            </w:r>
            <w:r w:rsidR="00275496" w:rsidRPr="00275496">
              <w:rPr>
                <w:noProof/>
                <w:vertAlign w:val="superscript"/>
              </w:rPr>
              <w:t>12</w:t>
            </w:r>
            <w:r w:rsidR="00275496">
              <w:fldChar w:fldCharType="end"/>
            </w:r>
          </w:p>
        </w:tc>
        <w:tc>
          <w:tcPr>
            <w:tcW w:w="13388" w:type="dxa"/>
          </w:tcPr>
          <w:p w14:paraId="1BBE27B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515</w:t>
            </w:r>
          </w:p>
        </w:tc>
      </w:tr>
      <w:tr w:rsidR="00CE670E" w14:paraId="194E695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01551B7" w14:textId="77777777" w:rsidR="00CE670E" w:rsidRDefault="00CE670E" w:rsidP="00B43CFE"/>
        </w:tc>
        <w:tc>
          <w:tcPr>
            <w:tcW w:w="1620" w:type="dxa"/>
            <w:vMerge/>
          </w:tcPr>
          <w:p w14:paraId="2CECB246" w14:textId="77777777" w:rsidR="00CE670E" w:rsidRDefault="00CE670E" w:rsidP="00B43CFE"/>
        </w:tc>
        <w:tc>
          <w:tcPr>
            <w:tcW w:w="2970" w:type="dxa"/>
          </w:tcPr>
          <w:p w14:paraId="0F7FE446" w14:textId="4142C6EF" w:rsidR="00CE670E" w:rsidRDefault="00CE670E" w:rsidP="00B43CFE">
            <w:r>
              <w:t>γ-Elemene</w:t>
            </w:r>
            <w:r w:rsidR="00275496">
              <w:fldChar w:fldCharType="begin" w:fldLock="1"/>
            </w:r>
            <w:r w:rsidR="0027549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275496">
              <w:fldChar w:fldCharType="separate"/>
            </w:r>
            <w:r w:rsidR="00275496" w:rsidRPr="00275496">
              <w:rPr>
                <w:noProof/>
                <w:vertAlign w:val="superscript"/>
              </w:rPr>
              <w:t>12</w:t>
            </w:r>
            <w:r w:rsidR="00275496">
              <w:fldChar w:fldCharType="end"/>
            </w:r>
          </w:p>
        </w:tc>
        <w:tc>
          <w:tcPr>
            <w:tcW w:w="13388" w:type="dxa"/>
          </w:tcPr>
          <w:p w14:paraId="386517C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32312</w:t>
            </w:r>
          </w:p>
        </w:tc>
      </w:tr>
      <w:tr w:rsidR="00CE670E" w14:paraId="56A229D3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02CEB79" w14:textId="77777777" w:rsidR="00CE670E" w:rsidRDefault="00CE670E" w:rsidP="00B43CFE"/>
        </w:tc>
        <w:tc>
          <w:tcPr>
            <w:tcW w:w="1620" w:type="dxa"/>
            <w:vMerge/>
          </w:tcPr>
          <w:p w14:paraId="0652873B" w14:textId="77777777" w:rsidR="00CE670E" w:rsidRDefault="00CE670E" w:rsidP="00B43CFE"/>
        </w:tc>
        <w:tc>
          <w:tcPr>
            <w:tcW w:w="2970" w:type="dxa"/>
          </w:tcPr>
          <w:p w14:paraId="271AA918" w14:textId="5B5037FB" w:rsidR="00CE670E" w:rsidRDefault="00CE670E" w:rsidP="00B43CFE">
            <w:r>
              <w:t>(Z)-β-Farnesene</w:t>
            </w:r>
            <w:r w:rsidR="00275496">
              <w:fldChar w:fldCharType="begin" w:fldLock="1"/>
            </w:r>
            <w:r w:rsidR="0027549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275496">
              <w:fldChar w:fldCharType="separate"/>
            </w:r>
            <w:r w:rsidR="00275496" w:rsidRPr="00275496">
              <w:rPr>
                <w:noProof/>
                <w:vertAlign w:val="superscript"/>
              </w:rPr>
              <w:t>12</w:t>
            </w:r>
            <w:r w:rsidR="00275496">
              <w:fldChar w:fldCharType="end"/>
            </w:r>
          </w:p>
        </w:tc>
        <w:tc>
          <w:tcPr>
            <w:tcW w:w="13388" w:type="dxa"/>
          </w:tcPr>
          <w:p w14:paraId="44D5BC3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17319</w:t>
            </w:r>
          </w:p>
        </w:tc>
      </w:tr>
      <w:tr w:rsidR="00CE670E" w14:paraId="188E4CD6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62B6510" w14:textId="77777777" w:rsidR="00CE670E" w:rsidRDefault="00CE670E" w:rsidP="00B43CFE"/>
        </w:tc>
        <w:tc>
          <w:tcPr>
            <w:tcW w:w="1620" w:type="dxa"/>
            <w:vMerge/>
          </w:tcPr>
          <w:p w14:paraId="69D0CF62" w14:textId="77777777" w:rsidR="00CE670E" w:rsidRDefault="00CE670E" w:rsidP="00B43CFE"/>
        </w:tc>
        <w:tc>
          <w:tcPr>
            <w:tcW w:w="2970" w:type="dxa"/>
          </w:tcPr>
          <w:p w14:paraId="0AB0C1C4" w14:textId="0CE19CAA" w:rsidR="00CE670E" w:rsidRDefault="00CE670E" w:rsidP="00B43CFE">
            <w:r>
              <w:t>α-Patchoulene</w:t>
            </w:r>
            <w:r w:rsidR="00275496">
              <w:fldChar w:fldCharType="begin" w:fldLock="1"/>
            </w:r>
            <w:r w:rsidR="004A637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275496">
              <w:fldChar w:fldCharType="separate"/>
            </w:r>
            <w:r w:rsidR="00275496" w:rsidRPr="00275496">
              <w:rPr>
                <w:noProof/>
                <w:vertAlign w:val="superscript"/>
              </w:rPr>
              <w:t>12</w:t>
            </w:r>
            <w:r w:rsidR="00275496">
              <w:fldChar w:fldCharType="end"/>
            </w:r>
          </w:p>
        </w:tc>
        <w:tc>
          <w:tcPr>
            <w:tcW w:w="13388" w:type="dxa"/>
          </w:tcPr>
          <w:p w14:paraId="3A06238B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1710</w:t>
            </w:r>
          </w:p>
        </w:tc>
      </w:tr>
      <w:tr w:rsidR="00CE670E" w14:paraId="676F7737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6267035" w14:textId="77777777" w:rsidR="00CE670E" w:rsidRDefault="00CE670E" w:rsidP="00B43CFE"/>
        </w:tc>
        <w:tc>
          <w:tcPr>
            <w:tcW w:w="1620" w:type="dxa"/>
            <w:vMerge/>
          </w:tcPr>
          <w:p w14:paraId="2BAB5927" w14:textId="77777777" w:rsidR="00CE670E" w:rsidRDefault="00CE670E" w:rsidP="00B43CFE"/>
        </w:tc>
        <w:tc>
          <w:tcPr>
            <w:tcW w:w="2970" w:type="dxa"/>
          </w:tcPr>
          <w:p w14:paraId="6787F3F9" w14:textId="0A041C70" w:rsidR="00CE670E" w:rsidRDefault="00CE670E" w:rsidP="00B43CFE">
            <w:r>
              <w:t>γ-Muurolene</w:t>
            </w:r>
            <w:r w:rsidR="004A6376">
              <w:fldChar w:fldCharType="begin" w:fldLock="1"/>
            </w:r>
            <w:r w:rsidR="004A637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4A6376">
              <w:fldChar w:fldCharType="separate"/>
            </w:r>
            <w:r w:rsidR="004A6376" w:rsidRPr="004A6376">
              <w:rPr>
                <w:noProof/>
                <w:vertAlign w:val="superscript"/>
              </w:rPr>
              <w:t>12</w:t>
            </w:r>
            <w:r w:rsidR="004A6376">
              <w:fldChar w:fldCharType="end"/>
            </w:r>
          </w:p>
        </w:tc>
        <w:tc>
          <w:tcPr>
            <w:tcW w:w="13388" w:type="dxa"/>
          </w:tcPr>
          <w:p w14:paraId="65A78A3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313020</w:t>
            </w:r>
          </w:p>
        </w:tc>
      </w:tr>
      <w:tr w:rsidR="00CE670E" w14:paraId="2BB4CC1A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3A3D5B23" w14:textId="77777777" w:rsidR="00CE670E" w:rsidRDefault="00CE670E" w:rsidP="00B43CFE"/>
        </w:tc>
        <w:tc>
          <w:tcPr>
            <w:tcW w:w="1620" w:type="dxa"/>
            <w:vMerge/>
          </w:tcPr>
          <w:p w14:paraId="5EDE259B" w14:textId="77777777" w:rsidR="00CE670E" w:rsidRDefault="00CE670E" w:rsidP="00B43CFE"/>
        </w:tc>
        <w:tc>
          <w:tcPr>
            <w:tcW w:w="2970" w:type="dxa"/>
          </w:tcPr>
          <w:p w14:paraId="0B5587A0" w14:textId="0605162A" w:rsidR="00CE670E" w:rsidRDefault="00CE670E" w:rsidP="00B43CFE">
            <w:r>
              <w:t>(E,E)-α-Farnesene</w:t>
            </w:r>
            <w:r w:rsidR="004A6376">
              <w:fldChar w:fldCharType="begin" w:fldLock="1"/>
            </w:r>
            <w:r w:rsidR="004A637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4A6376">
              <w:fldChar w:fldCharType="separate"/>
            </w:r>
            <w:r w:rsidR="004A6376" w:rsidRPr="004A6376">
              <w:rPr>
                <w:noProof/>
                <w:vertAlign w:val="superscript"/>
              </w:rPr>
              <w:t>12</w:t>
            </w:r>
            <w:r w:rsidR="004A6376">
              <w:fldChar w:fldCharType="end"/>
            </w:r>
          </w:p>
        </w:tc>
        <w:tc>
          <w:tcPr>
            <w:tcW w:w="13388" w:type="dxa"/>
          </w:tcPr>
          <w:p w14:paraId="6B40B03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1516</w:t>
            </w:r>
          </w:p>
        </w:tc>
      </w:tr>
      <w:tr w:rsidR="00CE670E" w14:paraId="3E6E2BDB" w14:textId="77777777" w:rsidTr="00B55084">
        <w:tblPrEx>
          <w:tblLook w:val="04A0" w:firstRow="1" w:lastRow="0" w:firstColumn="1" w:lastColumn="0" w:noHBand="0" w:noVBand="1"/>
        </w:tblPrEx>
        <w:trPr>
          <w:trHeight w:val="593"/>
        </w:trPr>
        <w:tc>
          <w:tcPr>
            <w:tcW w:w="985" w:type="dxa"/>
            <w:vMerge/>
          </w:tcPr>
          <w:p w14:paraId="5206DC2F" w14:textId="77777777" w:rsidR="00CE670E" w:rsidRDefault="00CE670E" w:rsidP="00B43CFE"/>
        </w:tc>
        <w:tc>
          <w:tcPr>
            <w:tcW w:w="1620" w:type="dxa"/>
            <w:vMerge/>
          </w:tcPr>
          <w:p w14:paraId="6C39CFA3" w14:textId="77777777" w:rsidR="00CE670E" w:rsidRDefault="00CE670E" w:rsidP="00B43CFE"/>
        </w:tc>
        <w:tc>
          <w:tcPr>
            <w:tcW w:w="2970" w:type="dxa"/>
          </w:tcPr>
          <w:p w14:paraId="00DF94E2" w14:textId="16542D2F" w:rsidR="00CE670E" w:rsidRDefault="00CE670E" w:rsidP="00B43CFE">
            <w:r>
              <w:rPr>
                <w:rFonts w:ascii="Segoe UI" w:hAnsi="Segoe UI" w:cs="Segoe UI"/>
                <w:color w:val="212121"/>
              </w:rPr>
              <w:br/>
            </w:r>
            <w:r>
              <w:t>B-Bisabolene</w:t>
            </w:r>
            <w:r w:rsidR="004A6376">
              <w:fldChar w:fldCharType="begin" w:fldLock="1"/>
            </w:r>
            <w:r w:rsidR="004A637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4A6376">
              <w:fldChar w:fldCharType="separate"/>
            </w:r>
            <w:r w:rsidR="004A6376" w:rsidRPr="004A6376">
              <w:rPr>
                <w:noProof/>
                <w:vertAlign w:val="superscript"/>
              </w:rPr>
              <w:t>12</w:t>
            </w:r>
            <w:r w:rsidR="004A6376">
              <w:fldChar w:fldCharType="end"/>
            </w:r>
          </w:p>
        </w:tc>
        <w:tc>
          <w:tcPr>
            <w:tcW w:w="13388" w:type="dxa"/>
          </w:tcPr>
          <w:p w14:paraId="1C5F4E89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403919</w:t>
            </w:r>
          </w:p>
          <w:p w14:paraId="0F54AC99" w14:textId="77777777" w:rsidR="00CE670E" w:rsidRDefault="00CE670E" w:rsidP="00B43CFE"/>
        </w:tc>
      </w:tr>
      <w:tr w:rsidR="00CE670E" w14:paraId="3A2CE188" w14:textId="77777777" w:rsidTr="00B55084">
        <w:tblPrEx>
          <w:tblLook w:val="04A0" w:firstRow="1" w:lastRow="0" w:firstColumn="1" w:lastColumn="0" w:noHBand="0" w:noVBand="1"/>
        </w:tblPrEx>
        <w:trPr>
          <w:trHeight w:val="620"/>
        </w:trPr>
        <w:tc>
          <w:tcPr>
            <w:tcW w:w="985" w:type="dxa"/>
            <w:vMerge/>
          </w:tcPr>
          <w:p w14:paraId="23955095" w14:textId="77777777" w:rsidR="00CE670E" w:rsidRDefault="00CE670E" w:rsidP="00B43CFE"/>
        </w:tc>
        <w:tc>
          <w:tcPr>
            <w:tcW w:w="1620" w:type="dxa"/>
            <w:vMerge/>
          </w:tcPr>
          <w:p w14:paraId="32412205" w14:textId="77777777" w:rsidR="00CE670E" w:rsidRDefault="00CE670E" w:rsidP="00B43CFE"/>
        </w:tc>
        <w:tc>
          <w:tcPr>
            <w:tcW w:w="2970" w:type="dxa"/>
          </w:tcPr>
          <w:p w14:paraId="07C2F502" w14:textId="0BE7BE7F" w:rsidR="00CE670E" w:rsidRDefault="00CE670E" w:rsidP="00B43CFE">
            <w:r>
              <w:t>δ-Cadinene</w:t>
            </w:r>
            <w:r w:rsidR="004A6376">
              <w:fldChar w:fldCharType="begin" w:fldLock="1"/>
            </w:r>
            <w:r w:rsidR="004A637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4A6376">
              <w:fldChar w:fldCharType="separate"/>
            </w:r>
            <w:r w:rsidR="004A6376" w:rsidRPr="004A6376">
              <w:rPr>
                <w:noProof/>
                <w:vertAlign w:val="superscript"/>
              </w:rPr>
              <w:t>12</w:t>
            </w:r>
            <w:r w:rsidR="004A6376">
              <w:fldChar w:fldCharType="end"/>
            </w:r>
          </w:p>
          <w:p w14:paraId="5D3E0360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</w:r>
          </w:p>
        </w:tc>
        <w:tc>
          <w:tcPr>
            <w:tcW w:w="13388" w:type="dxa"/>
          </w:tcPr>
          <w:p w14:paraId="2F1455D0" w14:textId="77777777" w:rsidR="00CE670E" w:rsidRDefault="00CE670E" w:rsidP="00B43CFE">
            <w:r>
              <w:rPr>
                <w:rFonts w:ascii="Segoe UI" w:hAnsi="Segoe UI" w:cs="Segoe UI"/>
                <w:color w:val="212121"/>
              </w:rPr>
              <w:t>12306048</w:t>
            </w:r>
          </w:p>
        </w:tc>
      </w:tr>
      <w:tr w:rsidR="00CE670E" w14:paraId="112BE998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66D4F77E" w14:textId="77777777" w:rsidR="00CE670E" w:rsidRDefault="00CE670E" w:rsidP="00B43CFE"/>
        </w:tc>
        <w:tc>
          <w:tcPr>
            <w:tcW w:w="1620" w:type="dxa"/>
            <w:vMerge/>
          </w:tcPr>
          <w:p w14:paraId="13279BDB" w14:textId="77777777" w:rsidR="00CE670E" w:rsidRDefault="00CE670E" w:rsidP="00B43CFE"/>
        </w:tc>
        <w:tc>
          <w:tcPr>
            <w:tcW w:w="2970" w:type="dxa"/>
          </w:tcPr>
          <w:p w14:paraId="7192D66E" w14:textId="4A6746A6" w:rsidR="00CE670E" w:rsidRDefault="00CE670E" w:rsidP="00B43CFE">
            <w:r>
              <w:t>β-Sesquiphellandrene</w:t>
            </w:r>
            <w:r w:rsidR="004A6376">
              <w:fldChar w:fldCharType="begin" w:fldLock="1"/>
            </w:r>
            <w:r w:rsidR="004A637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4A6376">
              <w:fldChar w:fldCharType="separate"/>
            </w:r>
            <w:r w:rsidR="004A6376" w:rsidRPr="004A6376">
              <w:rPr>
                <w:noProof/>
                <w:vertAlign w:val="superscript"/>
              </w:rPr>
              <w:t>12</w:t>
            </w:r>
            <w:r w:rsidR="004A6376">
              <w:fldChar w:fldCharType="end"/>
            </w:r>
          </w:p>
        </w:tc>
        <w:tc>
          <w:tcPr>
            <w:tcW w:w="13388" w:type="dxa"/>
          </w:tcPr>
          <w:p w14:paraId="29392AC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315492</w:t>
            </w:r>
          </w:p>
        </w:tc>
      </w:tr>
      <w:tr w:rsidR="00CE670E" w14:paraId="62AC7C7F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5CAD2E01" w14:textId="77777777" w:rsidR="00CE670E" w:rsidRDefault="00CE670E" w:rsidP="00B43CFE"/>
        </w:tc>
        <w:tc>
          <w:tcPr>
            <w:tcW w:w="1620" w:type="dxa"/>
            <w:vMerge/>
          </w:tcPr>
          <w:p w14:paraId="7ACAC8A2" w14:textId="77777777" w:rsidR="00CE670E" w:rsidRDefault="00CE670E" w:rsidP="00B43CFE"/>
        </w:tc>
        <w:tc>
          <w:tcPr>
            <w:tcW w:w="2970" w:type="dxa"/>
          </w:tcPr>
          <w:p w14:paraId="507FDABF" w14:textId="2EBC2E81" w:rsidR="00CE670E" w:rsidRDefault="00CE670E" w:rsidP="00B43CFE">
            <w:r>
              <w:t>Spathulenol</w:t>
            </w:r>
            <w:r w:rsidR="004A6376">
              <w:fldChar w:fldCharType="begin" w:fldLock="1"/>
            </w:r>
            <w:r w:rsidR="004A637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4A6376">
              <w:fldChar w:fldCharType="separate"/>
            </w:r>
            <w:r w:rsidR="004A6376" w:rsidRPr="004A6376">
              <w:rPr>
                <w:noProof/>
                <w:vertAlign w:val="superscript"/>
              </w:rPr>
              <w:t>12</w:t>
            </w:r>
            <w:r w:rsidR="004A6376">
              <w:fldChar w:fldCharType="end"/>
            </w:r>
          </w:p>
        </w:tc>
        <w:tc>
          <w:tcPr>
            <w:tcW w:w="13388" w:type="dxa"/>
          </w:tcPr>
          <w:p w14:paraId="53F7C0C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2231</w:t>
            </w:r>
          </w:p>
        </w:tc>
      </w:tr>
      <w:tr w:rsidR="00CE670E" w14:paraId="3E9C0D65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0E30EFED" w14:textId="77777777" w:rsidR="00CE670E" w:rsidRDefault="00CE670E" w:rsidP="00B43CFE"/>
        </w:tc>
        <w:tc>
          <w:tcPr>
            <w:tcW w:w="1620" w:type="dxa"/>
            <w:vMerge/>
          </w:tcPr>
          <w:p w14:paraId="06711E22" w14:textId="77777777" w:rsidR="00CE670E" w:rsidRDefault="00CE670E" w:rsidP="00B43CFE"/>
        </w:tc>
        <w:tc>
          <w:tcPr>
            <w:tcW w:w="2970" w:type="dxa"/>
          </w:tcPr>
          <w:p w14:paraId="3C9DB952" w14:textId="21218753" w:rsidR="00CE670E" w:rsidRDefault="00CE670E" w:rsidP="00B43CFE">
            <w:r>
              <w:t>Viridiflorol</w:t>
            </w:r>
            <w:r w:rsidR="004A6376">
              <w:fldChar w:fldCharType="begin" w:fldLock="1"/>
            </w:r>
            <w:r w:rsidR="004A637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4A6376">
              <w:fldChar w:fldCharType="separate"/>
            </w:r>
            <w:r w:rsidR="004A6376" w:rsidRPr="004A6376">
              <w:rPr>
                <w:noProof/>
                <w:vertAlign w:val="superscript"/>
              </w:rPr>
              <w:t>12</w:t>
            </w:r>
            <w:r w:rsidR="004A6376">
              <w:fldChar w:fldCharType="end"/>
            </w:r>
          </w:p>
        </w:tc>
        <w:tc>
          <w:tcPr>
            <w:tcW w:w="13388" w:type="dxa"/>
          </w:tcPr>
          <w:p w14:paraId="09DB56C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742210</w:t>
            </w:r>
          </w:p>
        </w:tc>
      </w:tr>
      <w:tr w:rsidR="00CE670E" w14:paraId="1E403E8A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03BAA905" w14:textId="77777777" w:rsidR="00CE670E" w:rsidRDefault="00CE670E" w:rsidP="00B43CFE"/>
        </w:tc>
        <w:tc>
          <w:tcPr>
            <w:tcW w:w="1620" w:type="dxa"/>
            <w:vMerge/>
          </w:tcPr>
          <w:p w14:paraId="2AF2E9AD" w14:textId="77777777" w:rsidR="00CE670E" w:rsidRDefault="00CE670E" w:rsidP="00B43CFE"/>
        </w:tc>
        <w:tc>
          <w:tcPr>
            <w:tcW w:w="2970" w:type="dxa"/>
          </w:tcPr>
          <w:p w14:paraId="43FB68EA" w14:textId="2590F4DB" w:rsidR="00CE670E" w:rsidRDefault="00CE670E" w:rsidP="00B43CFE">
            <w:r>
              <w:t>Ledol</w:t>
            </w:r>
            <w:r w:rsidR="004A6376">
              <w:fldChar w:fldCharType="begin" w:fldLock="1"/>
            </w:r>
            <w:r w:rsidR="004A637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4A6376">
              <w:fldChar w:fldCharType="separate"/>
            </w:r>
            <w:r w:rsidR="004A6376" w:rsidRPr="004A6376">
              <w:rPr>
                <w:noProof/>
                <w:vertAlign w:val="superscript"/>
              </w:rPr>
              <w:t>12</w:t>
            </w:r>
            <w:r w:rsidR="004A6376">
              <w:fldChar w:fldCharType="end"/>
            </w:r>
          </w:p>
        </w:tc>
        <w:tc>
          <w:tcPr>
            <w:tcW w:w="13388" w:type="dxa"/>
          </w:tcPr>
          <w:p w14:paraId="1EF4B566" w14:textId="2A6A49C5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92812</w:t>
            </w:r>
          </w:p>
          <w:p w14:paraId="2CDFBC1C" w14:textId="77777777" w:rsidR="00CE670E" w:rsidRDefault="00CE670E" w:rsidP="00B43CFE"/>
        </w:tc>
      </w:tr>
      <w:tr w:rsidR="00CE670E" w14:paraId="0DA0BBE6" w14:textId="77777777" w:rsidTr="00B55084">
        <w:tblPrEx>
          <w:tblLook w:val="04A0" w:firstRow="1" w:lastRow="0" w:firstColumn="1" w:lastColumn="0" w:noHBand="0" w:noVBand="1"/>
        </w:tblPrEx>
        <w:trPr>
          <w:trHeight w:val="440"/>
        </w:trPr>
        <w:tc>
          <w:tcPr>
            <w:tcW w:w="985" w:type="dxa"/>
            <w:vMerge/>
          </w:tcPr>
          <w:p w14:paraId="21ABE8BC" w14:textId="77777777" w:rsidR="00CE670E" w:rsidRDefault="00CE670E" w:rsidP="00B43CFE"/>
        </w:tc>
        <w:tc>
          <w:tcPr>
            <w:tcW w:w="1620" w:type="dxa"/>
            <w:vMerge/>
          </w:tcPr>
          <w:p w14:paraId="5B0C3B67" w14:textId="77777777" w:rsidR="00CE670E" w:rsidRDefault="00CE670E" w:rsidP="00B43CFE"/>
        </w:tc>
        <w:tc>
          <w:tcPr>
            <w:tcW w:w="2970" w:type="dxa"/>
          </w:tcPr>
          <w:p w14:paraId="7F4FC6B7" w14:textId="72B9CA3D" w:rsidR="00CE670E" w:rsidRDefault="00CE670E" w:rsidP="00B43CFE">
            <w:r>
              <w:t>n-Tetradecanal</w:t>
            </w:r>
            <w:r w:rsidR="004A6376">
              <w:fldChar w:fldCharType="begin" w:fldLock="1"/>
            </w:r>
            <w:r w:rsidR="004A637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4A6376">
              <w:fldChar w:fldCharType="separate"/>
            </w:r>
            <w:r w:rsidR="004A6376" w:rsidRPr="004A6376">
              <w:rPr>
                <w:noProof/>
                <w:vertAlign w:val="superscript"/>
              </w:rPr>
              <w:t>12</w:t>
            </w:r>
            <w:r w:rsidR="004A6376">
              <w:fldChar w:fldCharType="end"/>
            </w:r>
          </w:p>
        </w:tc>
        <w:tc>
          <w:tcPr>
            <w:tcW w:w="13388" w:type="dxa"/>
          </w:tcPr>
          <w:p w14:paraId="328754B1" w14:textId="03C49974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31291</w:t>
            </w:r>
          </w:p>
          <w:p w14:paraId="0CC8C7AC" w14:textId="77777777" w:rsidR="00CE670E" w:rsidRDefault="00CE670E" w:rsidP="00B43CFE"/>
        </w:tc>
      </w:tr>
      <w:tr w:rsidR="00CE670E" w14:paraId="28B55512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6A5512AF" w14:textId="77777777" w:rsidR="00CE670E" w:rsidRDefault="00CE670E" w:rsidP="00B43CFE"/>
        </w:tc>
        <w:tc>
          <w:tcPr>
            <w:tcW w:w="1620" w:type="dxa"/>
            <w:vMerge/>
          </w:tcPr>
          <w:p w14:paraId="5CBAC340" w14:textId="77777777" w:rsidR="00CE670E" w:rsidRDefault="00CE670E" w:rsidP="00B43CFE"/>
        </w:tc>
        <w:tc>
          <w:tcPr>
            <w:tcW w:w="2970" w:type="dxa"/>
          </w:tcPr>
          <w:p w14:paraId="03E15BE0" w14:textId="4DF562F3" w:rsidR="00CE670E" w:rsidRDefault="00CE670E" w:rsidP="00B43CFE">
            <w:r>
              <w:t>Hexadecanal</w:t>
            </w:r>
            <w:r w:rsidR="004A6376">
              <w:fldChar w:fldCharType="begin" w:fldLock="1"/>
            </w:r>
            <w:r w:rsidR="004A637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4A6376">
              <w:fldChar w:fldCharType="separate"/>
            </w:r>
            <w:r w:rsidR="004A6376" w:rsidRPr="004A6376">
              <w:rPr>
                <w:noProof/>
                <w:vertAlign w:val="superscript"/>
              </w:rPr>
              <w:t>12</w:t>
            </w:r>
            <w:r w:rsidR="004A6376">
              <w:fldChar w:fldCharType="end"/>
            </w:r>
          </w:p>
        </w:tc>
        <w:tc>
          <w:tcPr>
            <w:tcW w:w="13388" w:type="dxa"/>
          </w:tcPr>
          <w:p w14:paraId="778E49E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84</w:t>
            </w:r>
          </w:p>
        </w:tc>
      </w:tr>
      <w:tr w:rsidR="00CE670E" w14:paraId="23052A51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4F8D51A7" w14:textId="77777777" w:rsidR="00CE670E" w:rsidRDefault="00CE670E" w:rsidP="00B43CFE"/>
        </w:tc>
        <w:tc>
          <w:tcPr>
            <w:tcW w:w="1620" w:type="dxa"/>
            <w:vMerge/>
          </w:tcPr>
          <w:p w14:paraId="7B8263C2" w14:textId="77777777" w:rsidR="00CE670E" w:rsidRDefault="00CE670E" w:rsidP="00B43CFE"/>
        </w:tc>
        <w:tc>
          <w:tcPr>
            <w:tcW w:w="2970" w:type="dxa"/>
          </w:tcPr>
          <w:p w14:paraId="5439FF7D" w14:textId="493983BC" w:rsidR="00CE670E" w:rsidRDefault="00CE670E" w:rsidP="00B43CFE">
            <w:r>
              <w:t>n-Hexadecanol</w:t>
            </w:r>
            <w:r w:rsidR="004A6376">
              <w:fldChar w:fldCharType="begin" w:fldLock="1"/>
            </w:r>
            <w:r w:rsidR="004A6376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4A6376">
              <w:fldChar w:fldCharType="separate"/>
            </w:r>
            <w:r w:rsidR="004A6376" w:rsidRPr="004A6376">
              <w:rPr>
                <w:noProof/>
                <w:vertAlign w:val="superscript"/>
              </w:rPr>
              <w:t>12</w:t>
            </w:r>
            <w:r w:rsidR="004A6376">
              <w:fldChar w:fldCharType="end"/>
            </w:r>
          </w:p>
        </w:tc>
        <w:tc>
          <w:tcPr>
            <w:tcW w:w="13388" w:type="dxa"/>
          </w:tcPr>
          <w:p w14:paraId="500B3B8C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2682</w:t>
            </w:r>
          </w:p>
          <w:p w14:paraId="59F83B3B" w14:textId="77777777" w:rsidR="00CE670E" w:rsidRDefault="00CE670E" w:rsidP="00B43CFE"/>
        </w:tc>
      </w:tr>
      <w:tr w:rsidR="00CE670E" w14:paraId="27E94346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18351DC6" w14:textId="77777777" w:rsidR="00CE670E" w:rsidRDefault="00CE670E" w:rsidP="00B43CFE"/>
        </w:tc>
        <w:tc>
          <w:tcPr>
            <w:tcW w:w="1620" w:type="dxa"/>
            <w:vMerge/>
          </w:tcPr>
          <w:p w14:paraId="48C3FF2F" w14:textId="77777777" w:rsidR="00CE670E" w:rsidRDefault="00CE670E" w:rsidP="00B43CFE"/>
        </w:tc>
        <w:tc>
          <w:tcPr>
            <w:tcW w:w="2970" w:type="dxa"/>
          </w:tcPr>
          <w:p w14:paraId="22218824" w14:textId="1EFEDECC" w:rsidR="00CE670E" w:rsidRDefault="00CE670E" w:rsidP="00B43CFE">
            <w:r>
              <w:t>n-Octadecanal</w:t>
            </w:r>
            <w:r w:rsidR="004A6376">
              <w:fldChar w:fldCharType="begin" w:fldLock="1"/>
            </w:r>
            <w:r w:rsidR="00DE5A8A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4A6376">
              <w:fldChar w:fldCharType="separate"/>
            </w:r>
            <w:r w:rsidR="004A6376" w:rsidRPr="004A6376">
              <w:rPr>
                <w:noProof/>
                <w:vertAlign w:val="superscript"/>
              </w:rPr>
              <w:t>12</w:t>
            </w:r>
            <w:r w:rsidR="004A6376">
              <w:fldChar w:fldCharType="end"/>
            </w:r>
          </w:p>
        </w:tc>
        <w:tc>
          <w:tcPr>
            <w:tcW w:w="13388" w:type="dxa"/>
          </w:tcPr>
          <w:p w14:paraId="7B708D4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533</w:t>
            </w:r>
          </w:p>
        </w:tc>
      </w:tr>
      <w:tr w:rsidR="00CE670E" w14:paraId="4FD3703E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3AC6A3C8" w14:textId="77777777" w:rsidR="00CE670E" w:rsidRDefault="00CE670E" w:rsidP="00B43CFE"/>
        </w:tc>
        <w:tc>
          <w:tcPr>
            <w:tcW w:w="1620" w:type="dxa"/>
            <w:vMerge/>
          </w:tcPr>
          <w:p w14:paraId="7185F0D7" w14:textId="77777777" w:rsidR="00CE670E" w:rsidRDefault="00CE670E" w:rsidP="00B43CFE"/>
        </w:tc>
        <w:tc>
          <w:tcPr>
            <w:tcW w:w="2970" w:type="dxa"/>
          </w:tcPr>
          <w:p w14:paraId="3A75695C" w14:textId="72077D83" w:rsidR="00CE670E" w:rsidRDefault="00CE670E" w:rsidP="00B43CFE">
            <w:r>
              <w:t>Phytol</w:t>
            </w:r>
            <w:r w:rsidR="00DE5A8A">
              <w:fldChar w:fldCharType="begin" w:fldLock="1"/>
            </w:r>
            <w:r w:rsidR="00DE5A8A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DE5A8A">
              <w:fldChar w:fldCharType="separate"/>
            </w:r>
            <w:r w:rsidR="00DE5A8A" w:rsidRPr="00DE5A8A">
              <w:rPr>
                <w:noProof/>
                <w:vertAlign w:val="superscript"/>
              </w:rPr>
              <w:t>12</w:t>
            </w:r>
            <w:r w:rsidR="00DE5A8A">
              <w:fldChar w:fldCharType="end"/>
            </w:r>
          </w:p>
        </w:tc>
        <w:tc>
          <w:tcPr>
            <w:tcW w:w="13388" w:type="dxa"/>
          </w:tcPr>
          <w:p w14:paraId="4557AEA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35</w:t>
            </w:r>
          </w:p>
        </w:tc>
      </w:tr>
      <w:tr w:rsidR="00CE670E" w14:paraId="3D17E4AE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7D85C9DE" w14:textId="77777777" w:rsidR="00CE670E" w:rsidRDefault="00CE670E" w:rsidP="00B43CFE"/>
        </w:tc>
        <w:tc>
          <w:tcPr>
            <w:tcW w:w="1620" w:type="dxa"/>
            <w:vMerge/>
          </w:tcPr>
          <w:p w14:paraId="109E5791" w14:textId="77777777" w:rsidR="00CE670E" w:rsidRDefault="00CE670E" w:rsidP="00B43CFE"/>
        </w:tc>
        <w:tc>
          <w:tcPr>
            <w:tcW w:w="2970" w:type="dxa"/>
          </w:tcPr>
          <w:p w14:paraId="25920A5A" w14:textId="4260DEFC" w:rsidR="00CE670E" w:rsidRDefault="00CE670E" w:rsidP="00B43CFE">
            <w:r>
              <w:t>cis-9-Tricosene</w:t>
            </w:r>
            <w:r w:rsidR="00DE5A8A">
              <w:fldChar w:fldCharType="begin" w:fldLock="1"/>
            </w:r>
            <w:r w:rsidR="00DE5A8A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DE5A8A">
              <w:fldChar w:fldCharType="separate"/>
            </w:r>
            <w:r w:rsidR="00DE5A8A" w:rsidRPr="00DE5A8A">
              <w:rPr>
                <w:noProof/>
                <w:vertAlign w:val="superscript"/>
              </w:rPr>
              <w:t>12</w:t>
            </w:r>
            <w:r w:rsidR="00DE5A8A">
              <w:fldChar w:fldCharType="end"/>
            </w:r>
          </w:p>
        </w:tc>
        <w:tc>
          <w:tcPr>
            <w:tcW w:w="13388" w:type="dxa"/>
          </w:tcPr>
          <w:p w14:paraId="6EA3ECC5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365075</w:t>
            </w:r>
          </w:p>
          <w:p w14:paraId="21BF25BF" w14:textId="77777777" w:rsidR="00CE670E" w:rsidRDefault="00CE670E" w:rsidP="00B43CFE">
            <w:r>
              <w:t>`</w:t>
            </w:r>
          </w:p>
        </w:tc>
      </w:tr>
      <w:tr w:rsidR="00CE670E" w14:paraId="42275043" w14:textId="77777777" w:rsidTr="00B43CFE">
        <w:tblPrEx>
          <w:tblLook w:val="04A0" w:firstRow="1" w:lastRow="0" w:firstColumn="1" w:lastColumn="0" w:noHBand="0" w:noVBand="1"/>
        </w:tblPrEx>
        <w:trPr>
          <w:trHeight w:val="86"/>
        </w:trPr>
        <w:tc>
          <w:tcPr>
            <w:tcW w:w="985" w:type="dxa"/>
            <w:vMerge/>
          </w:tcPr>
          <w:p w14:paraId="58ACCE50" w14:textId="77777777" w:rsidR="00CE670E" w:rsidRDefault="00CE670E" w:rsidP="00B43CFE"/>
        </w:tc>
        <w:tc>
          <w:tcPr>
            <w:tcW w:w="1620" w:type="dxa"/>
            <w:vMerge/>
          </w:tcPr>
          <w:p w14:paraId="7873AA80" w14:textId="77777777" w:rsidR="00CE670E" w:rsidRDefault="00CE670E" w:rsidP="00B43CFE"/>
        </w:tc>
        <w:tc>
          <w:tcPr>
            <w:tcW w:w="2970" w:type="dxa"/>
          </w:tcPr>
          <w:p w14:paraId="0860EFBB" w14:textId="428BDBF3" w:rsidR="00CE670E" w:rsidRDefault="00CE670E" w:rsidP="00B43CFE">
            <w:r>
              <w:t>diterpene</w:t>
            </w:r>
            <w:r w:rsidR="00DE5A8A">
              <w:fldChar w:fldCharType="begin" w:fldLock="1"/>
            </w:r>
            <w:r w:rsidR="00DE5A8A">
              <w:instrText>ADDIN CSL_CITATION {"citationItems":[{"id":"ITEM-1","itemData":{"DOI":"10.9734/EJMP/2015/15295","author":[{"dropping-particle":"","family":"Lawal","given":"Oladipupo A","non-dropping-particle":"","parse-names":false,"suffix":""},{"dropping-particle":"","family":"Ogunwande","given":"Isiaka A","non-dropping-particle":"","parse-names":false,"suffix":""},{"dropping-particle":"","family":"Opoku","given":"Andy R","non-dropping-particle":"","parse-names":false,"suffix":""}],"id":"ITEM-1","issue":"1","issued":{"date-parts":[["2015"]]},"page":"55-61","title":"Chemical Composition of Essential Oils of Plumeria rubra L . Grown in Nigeria","type":"article-journal","volume":"6"},"uris":["http://www.mendeley.com/documents/?uuid=4daf9636-56b2-46bb-a33e-e113ffbd8314"]}],"mendeley":{"formattedCitation":"&lt;sup&gt;12&lt;/sup&gt;","plainTextFormattedCitation":"12","previouslyFormattedCitation":"&lt;sup&gt;12&lt;/sup&gt;"},"properties":{"noteIndex":0},"schema":"https://github.com/citation-style-language/schema/raw/master/csl-citation.json"}</w:instrText>
            </w:r>
            <w:r w:rsidR="00DE5A8A">
              <w:fldChar w:fldCharType="separate"/>
            </w:r>
            <w:r w:rsidR="00DE5A8A" w:rsidRPr="00DE5A8A">
              <w:rPr>
                <w:noProof/>
                <w:vertAlign w:val="superscript"/>
              </w:rPr>
              <w:t>12</w:t>
            </w:r>
            <w:r w:rsidR="00DE5A8A">
              <w:fldChar w:fldCharType="end"/>
            </w:r>
          </w:p>
        </w:tc>
        <w:tc>
          <w:tcPr>
            <w:tcW w:w="13388" w:type="dxa"/>
          </w:tcPr>
          <w:p w14:paraId="09D99CE6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339815</w:t>
            </w:r>
          </w:p>
          <w:p w14:paraId="7C64CD5C" w14:textId="77777777" w:rsidR="00CE670E" w:rsidRDefault="00CE670E" w:rsidP="00B43CFE"/>
        </w:tc>
      </w:tr>
      <w:tr w:rsidR="00CE670E" w14:paraId="7656F40C" w14:textId="77777777" w:rsidTr="00B43CFE">
        <w:tblPrEx>
          <w:tblLook w:val="04A0" w:firstRow="1" w:lastRow="0" w:firstColumn="1" w:lastColumn="0" w:noHBand="0" w:noVBand="1"/>
        </w:tblPrEx>
        <w:trPr>
          <w:trHeight w:val="51"/>
        </w:trPr>
        <w:tc>
          <w:tcPr>
            <w:tcW w:w="985" w:type="dxa"/>
            <w:vMerge/>
          </w:tcPr>
          <w:p w14:paraId="793EEE55" w14:textId="77777777" w:rsidR="00CE670E" w:rsidRDefault="00CE670E" w:rsidP="00B43CFE"/>
        </w:tc>
        <w:tc>
          <w:tcPr>
            <w:tcW w:w="1620" w:type="dxa"/>
            <w:vMerge/>
          </w:tcPr>
          <w:p w14:paraId="7E4A2477" w14:textId="77777777" w:rsidR="00CE670E" w:rsidRDefault="00CE670E" w:rsidP="00B43CFE"/>
        </w:tc>
        <w:tc>
          <w:tcPr>
            <w:tcW w:w="2970" w:type="dxa"/>
          </w:tcPr>
          <w:p w14:paraId="77D3951D" w14:textId="6422EFCD" w:rsidR="00CE670E" w:rsidRDefault="00CE670E" w:rsidP="00B43CFE">
            <w:r>
              <w:t>Benzyl salicylate</w:t>
            </w:r>
            <w:r w:rsidR="00DE5A8A">
              <w:fldChar w:fldCharType="begin" w:fldLock="1"/>
            </w:r>
            <w:r w:rsidR="00DE5A8A">
              <w:instrText>ADDIN CSL_CITATION {"citationItems":[{"id":"ITEM-1","itemData":{"DOI":"10.4172/2167-0412.S3-005","ISBN":"9159442344","author":[{"dropping-particle":"","family":"Plants","given":"Med Aromat","non-dropping-particle":"","parse-names":false,"suffix":""},{"dropping-particle":"","family":"Goswami","given":"P","non-dropping-particle":"","parse-names":false,"suffix":""},{"dropping-particle":"","family":"Chauhan","given":"A","non-dropping-particle":"","parse-names":false,"suffix":""},{"dropping-particle":"","family":"Rs","given":"Verma","non-dropping-particle":"","parse-names":false,"suffix":""},{"dropping-particle":"","family":"Rc","given":"Padalia","non-dropping-particle":"","parse-names":false,"suffix":""}],"id":"ITEM-1","issued":{"date-parts":[["2016"]]},"title":"Medicinal &amp; Aromatic Plants Chemical Constituents of Floral Volatiles of Plumeria rubra L . from India","type":"article-journal"},"uris":["http://www.mendeley.com/documents/?uuid=af53f0d8-bd3f-4eba-bb7a-400a006ee748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="00DE5A8A">
              <w:fldChar w:fldCharType="separate"/>
            </w:r>
            <w:r w:rsidR="00DE5A8A" w:rsidRPr="00DE5A8A">
              <w:rPr>
                <w:noProof/>
                <w:vertAlign w:val="superscript"/>
              </w:rPr>
              <w:t>13</w:t>
            </w:r>
            <w:r w:rsidR="00DE5A8A">
              <w:fldChar w:fldCharType="end"/>
            </w:r>
          </w:p>
        </w:tc>
        <w:tc>
          <w:tcPr>
            <w:tcW w:w="13388" w:type="dxa"/>
          </w:tcPr>
          <w:p w14:paraId="0B0C6A4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363</w:t>
            </w:r>
          </w:p>
        </w:tc>
      </w:tr>
      <w:tr w:rsidR="00CE670E" w14:paraId="7D90EB00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0DD55AB" w14:textId="77777777" w:rsidR="00CE670E" w:rsidRDefault="00CE670E" w:rsidP="00B43CFE"/>
        </w:tc>
        <w:tc>
          <w:tcPr>
            <w:tcW w:w="1620" w:type="dxa"/>
            <w:vMerge/>
          </w:tcPr>
          <w:p w14:paraId="462C246A" w14:textId="77777777" w:rsidR="00CE670E" w:rsidRDefault="00CE670E" w:rsidP="00B43CFE"/>
        </w:tc>
        <w:tc>
          <w:tcPr>
            <w:tcW w:w="2970" w:type="dxa"/>
          </w:tcPr>
          <w:p w14:paraId="267DBF31" w14:textId="26C5A274" w:rsidR="00CE670E" w:rsidRDefault="00CE670E" w:rsidP="00B43CFE">
            <w:r>
              <w:t>E,E)-geranyl linaloo</w:t>
            </w:r>
            <w:r w:rsidR="00DE5A8A">
              <w:fldChar w:fldCharType="begin" w:fldLock="1"/>
            </w:r>
            <w:r w:rsidR="00DE5A8A">
              <w:instrText>ADDIN CSL_CITATION {"citationItems":[{"id":"ITEM-1","itemData":{"DOI":"10.4172/2167-0412.S3-005","ISBN":"9159442344","author":[{"dropping-particle":"","family":"Plants","given":"Med Aromat","non-dropping-particle":"","parse-names":false,"suffix":""},{"dropping-particle":"","family":"Goswami","given":"P","non-dropping-particle":"","parse-names":false,"suffix":""},{"dropping-particle":"","family":"Chauhan","given":"A","non-dropping-particle":"","parse-names":false,"suffix":""},{"dropping-particle":"","family":"Rs","given":"Verma","non-dropping-particle":"","parse-names":false,"suffix":""},{"dropping-particle":"","family":"Rc","given":"Padalia","non-dropping-particle":"","parse-names":false,"suffix":""}],"id":"ITEM-1","issued":{"date-parts":[["2016"]]},"title":"Medicinal &amp; Aromatic Plants Chemical Constituents of Floral Volatiles of Plumeria rubra L . from India","type":"article-journal"},"uris":["http://www.mendeley.com/documents/?uuid=af53f0d8-bd3f-4eba-bb7a-400a006ee748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="00DE5A8A">
              <w:fldChar w:fldCharType="separate"/>
            </w:r>
            <w:r w:rsidR="00DE5A8A" w:rsidRPr="00DE5A8A">
              <w:rPr>
                <w:noProof/>
                <w:vertAlign w:val="superscript"/>
              </w:rPr>
              <w:t>13</w:t>
            </w:r>
            <w:r w:rsidR="00DE5A8A">
              <w:fldChar w:fldCharType="end"/>
            </w:r>
          </w:p>
        </w:tc>
        <w:tc>
          <w:tcPr>
            <w:tcW w:w="13388" w:type="dxa"/>
          </w:tcPr>
          <w:p w14:paraId="411C8115" w14:textId="77777777" w:rsidR="00CE670E" w:rsidRPr="00B05FE5" w:rsidRDefault="00CE670E" w:rsidP="00B43CFE">
            <w:pPr>
              <w:rPr>
                <w:b/>
                <w:bCs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65872</w:t>
            </w:r>
          </w:p>
        </w:tc>
      </w:tr>
      <w:tr w:rsidR="00CE670E" w14:paraId="2D6EE3F3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3B94602D" w14:textId="77777777" w:rsidR="00CE670E" w:rsidRDefault="00CE670E" w:rsidP="00B43CFE"/>
        </w:tc>
        <w:tc>
          <w:tcPr>
            <w:tcW w:w="1620" w:type="dxa"/>
            <w:vMerge/>
          </w:tcPr>
          <w:p w14:paraId="463A7DE2" w14:textId="77777777" w:rsidR="00CE670E" w:rsidRDefault="00CE670E" w:rsidP="00B43CFE"/>
        </w:tc>
        <w:tc>
          <w:tcPr>
            <w:tcW w:w="2970" w:type="dxa"/>
          </w:tcPr>
          <w:p w14:paraId="4CFC1148" w14:textId="17B74500" w:rsidR="00CE670E" w:rsidRDefault="00CE670E" w:rsidP="00B43CFE">
            <w:r>
              <w:t>tricosane</w:t>
            </w:r>
            <w:r w:rsidR="00DE5A8A">
              <w:fldChar w:fldCharType="begin" w:fldLock="1"/>
            </w:r>
            <w:r w:rsidR="00DE5A8A">
              <w:instrText>ADDIN CSL_CITATION {"citationItems":[{"id":"ITEM-1","itemData":{"DOI":"10.4172/2167-0412.S3-005","ISBN":"9159442344","author":[{"dropping-particle":"","family":"Plants","given":"Med Aromat","non-dropping-particle":"","parse-names":false,"suffix":""},{"dropping-particle":"","family":"Goswami","given":"P","non-dropping-particle":"","parse-names":false,"suffix":""},{"dropping-particle":"","family":"Chauhan","given":"A","non-dropping-particle":"","parse-names":false,"suffix":""},{"dropping-particle":"","family":"Rs","given":"Verma","non-dropping-particle":"","parse-names":false,"suffix":""},{"dropping-particle":"","family":"Rc","given":"Padalia","non-dropping-particle":"","parse-names":false,"suffix":""}],"id":"ITEM-1","issued":{"date-parts":[["2016"]]},"title":"Medicinal &amp; Aromatic Plants Chemical Constituents of Floral Volatiles of Plumeria rubra L . from India","type":"article-journal"},"uris":["http://www.mendeley.com/documents/?uuid=af53f0d8-bd3f-4eba-bb7a-400a006ee748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="00DE5A8A">
              <w:fldChar w:fldCharType="separate"/>
            </w:r>
            <w:r w:rsidR="00DE5A8A" w:rsidRPr="00DE5A8A">
              <w:rPr>
                <w:noProof/>
                <w:vertAlign w:val="superscript"/>
              </w:rPr>
              <w:t>13</w:t>
            </w:r>
            <w:r w:rsidR="00DE5A8A">
              <w:fldChar w:fldCharType="end"/>
            </w:r>
          </w:p>
        </w:tc>
        <w:tc>
          <w:tcPr>
            <w:tcW w:w="13388" w:type="dxa"/>
          </w:tcPr>
          <w:p w14:paraId="7D2FCA4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534</w:t>
            </w:r>
          </w:p>
        </w:tc>
      </w:tr>
      <w:tr w:rsidR="00CE670E" w14:paraId="5358383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22BADEF" w14:textId="77777777" w:rsidR="00CE670E" w:rsidRDefault="00CE670E" w:rsidP="00B43CFE"/>
        </w:tc>
        <w:tc>
          <w:tcPr>
            <w:tcW w:w="1620" w:type="dxa"/>
            <w:vMerge/>
          </w:tcPr>
          <w:p w14:paraId="30BC5655" w14:textId="77777777" w:rsidR="00CE670E" w:rsidRDefault="00CE670E" w:rsidP="00B43CFE"/>
        </w:tc>
        <w:tc>
          <w:tcPr>
            <w:tcW w:w="2970" w:type="dxa"/>
          </w:tcPr>
          <w:p w14:paraId="4448D0AC" w14:textId="47EA6D6E" w:rsidR="00CE670E" w:rsidRDefault="00CE670E" w:rsidP="00B43CFE">
            <w:r>
              <w:t>nonadecane</w:t>
            </w:r>
            <w:r w:rsidR="00DE5A8A">
              <w:fldChar w:fldCharType="begin" w:fldLock="1"/>
            </w:r>
            <w:r w:rsidR="00DE5A8A">
              <w:instrText>ADDIN CSL_CITATION {"citationItems":[{"id":"ITEM-1","itemData":{"DOI":"10.4172/2167-0412.S3-005","ISBN":"9159442344","author":[{"dropping-particle":"","family":"Plants","given":"Med Aromat","non-dropping-particle":"","parse-names":false,"suffix":""},{"dropping-particle":"","family":"Goswami","given":"P","non-dropping-particle":"","parse-names":false,"suffix":""},{"dropping-particle":"","family":"Chauhan","given":"A","non-dropping-particle":"","parse-names":false,"suffix":""},{"dropping-particle":"","family":"Rs","given":"Verma","non-dropping-particle":"","parse-names":false,"suffix":""},{"dropping-particle":"","family":"Rc","given":"Padalia","non-dropping-particle":"","parse-names":false,"suffix":""}],"id":"ITEM-1","issued":{"date-parts":[["2016"]]},"title":"Medicinal &amp; Aromatic Plants Chemical Constituents of Floral Volatiles of Plumeria rubra L . from India","type":"article-journal"},"uris":["http://www.mendeley.com/documents/?uuid=af53f0d8-bd3f-4eba-bb7a-400a006ee748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="00DE5A8A">
              <w:fldChar w:fldCharType="separate"/>
            </w:r>
            <w:r w:rsidR="00DE5A8A" w:rsidRPr="00DE5A8A">
              <w:rPr>
                <w:noProof/>
                <w:vertAlign w:val="superscript"/>
              </w:rPr>
              <w:t>13</w:t>
            </w:r>
            <w:r w:rsidR="00DE5A8A">
              <w:fldChar w:fldCharType="end"/>
            </w:r>
          </w:p>
        </w:tc>
        <w:tc>
          <w:tcPr>
            <w:tcW w:w="13388" w:type="dxa"/>
          </w:tcPr>
          <w:p w14:paraId="387A2F80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2401</w:t>
            </w:r>
          </w:p>
          <w:p w14:paraId="427D133F" w14:textId="77777777" w:rsidR="00CE670E" w:rsidRDefault="00CE670E" w:rsidP="00B43CFE"/>
        </w:tc>
      </w:tr>
      <w:tr w:rsidR="00CE670E" w14:paraId="6BB3530F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A7292FD" w14:textId="77777777" w:rsidR="00CE670E" w:rsidRDefault="00CE670E" w:rsidP="00B43CFE"/>
        </w:tc>
        <w:tc>
          <w:tcPr>
            <w:tcW w:w="1620" w:type="dxa"/>
            <w:vMerge/>
          </w:tcPr>
          <w:p w14:paraId="187DE667" w14:textId="77777777" w:rsidR="00CE670E" w:rsidRDefault="00CE670E" w:rsidP="00B43CFE"/>
        </w:tc>
        <w:tc>
          <w:tcPr>
            <w:tcW w:w="2970" w:type="dxa"/>
          </w:tcPr>
          <w:p w14:paraId="30FCC5E0" w14:textId="36074D3C" w:rsidR="00CE670E" w:rsidRDefault="00CE670E" w:rsidP="00B43CFE">
            <w:r>
              <w:t>pentacosane</w:t>
            </w:r>
            <w:r w:rsidR="00DE5A8A">
              <w:fldChar w:fldCharType="begin" w:fldLock="1"/>
            </w:r>
            <w:r w:rsidR="00DE5A8A">
              <w:instrText>ADDIN CSL_CITATION {"citationItems":[{"id":"ITEM-1","itemData":{"DOI":"10.4172/2167-0412.S3-005","ISBN":"9159442344","author":[{"dropping-particle":"","family":"Plants","given":"Med Aromat","non-dropping-particle":"","parse-names":false,"suffix":""},{"dropping-particle":"","family":"Goswami","given":"P","non-dropping-particle":"","parse-names":false,"suffix":""},{"dropping-particle":"","family":"Chauhan","given":"A","non-dropping-particle":"","parse-names":false,"suffix":""},{"dropping-particle":"","family":"Rs","given":"Verma","non-dropping-particle":"","parse-names":false,"suffix":""},{"dropping-particle":"","family":"Rc","given":"Padalia","non-dropping-particle":"","parse-names":false,"suffix":""}],"id":"ITEM-1","issued":{"date-parts":[["2016"]]},"title":"Medicinal &amp; Aromatic Plants Chemical Constituents of Floral Volatiles of Plumeria rubra L . from India","type":"article-journal"},"uris":["http://www.mendeley.com/documents/?uuid=af53f0d8-bd3f-4eba-bb7a-400a006ee748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="00DE5A8A">
              <w:fldChar w:fldCharType="separate"/>
            </w:r>
            <w:r w:rsidR="00DE5A8A" w:rsidRPr="00DE5A8A">
              <w:rPr>
                <w:noProof/>
                <w:vertAlign w:val="superscript"/>
              </w:rPr>
              <w:t>13</w:t>
            </w:r>
            <w:r w:rsidR="00DE5A8A">
              <w:fldChar w:fldCharType="end"/>
            </w:r>
          </w:p>
        </w:tc>
        <w:tc>
          <w:tcPr>
            <w:tcW w:w="13388" w:type="dxa"/>
          </w:tcPr>
          <w:p w14:paraId="6C3FEEA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406</w:t>
            </w:r>
          </w:p>
        </w:tc>
      </w:tr>
      <w:tr w:rsidR="00CE670E" w14:paraId="1BD3A53C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98650EC" w14:textId="77777777" w:rsidR="00CE670E" w:rsidRDefault="00CE670E" w:rsidP="00B43CFE"/>
        </w:tc>
        <w:tc>
          <w:tcPr>
            <w:tcW w:w="1620" w:type="dxa"/>
            <w:vMerge/>
          </w:tcPr>
          <w:p w14:paraId="10DB4BEC" w14:textId="77777777" w:rsidR="00CE670E" w:rsidRDefault="00CE670E" w:rsidP="00B43CFE"/>
        </w:tc>
        <w:tc>
          <w:tcPr>
            <w:tcW w:w="2970" w:type="dxa"/>
          </w:tcPr>
          <w:p w14:paraId="47FC5C93" w14:textId="3440EC82" w:rsidR="00CE670E" w:rsidRDefault="00CE670E" w:rsidP="00B43CFE">
            <w:r>
              <w:t>1,8-Cineole</w:t>
            </w:r>
            <w:r w:rsidR="00DE5A8A">
              <w:fldChar w:fldCharType="begin" w:fldLock="1"/>
            </w:r>
            <w:r w:rsidR="00DE5A8A">
              <w:instrText>ADDIN CSL_CITATION {"citationItems":[{"id":"ITEM-1","itemData":{"DOI":"10.4172/2167-0412.S3-005","ISBN":"9159442344","author":[{"dropping-particle":"","family":"Plants","given":"Med Aromat","non-dropping-particle":"","parse-names":false,"suffix":""},{"dropping-particle":"","family":"Goswami","given":"P","non-dropping-particle":"","parse-names":false,"suffix":""},{"dropping-particle":"","family":"Chauhan","given":"A","non-dropping-particle":"","parse-names":false,"suffix":""},{"dropping-particle":"","family":"Rs","given":"Verma","non-dropping-particle":"","parse-names":false,"suffix":""},{"dropping-particle":"","family":"Rc","given":"Padalia","non-dropping-particle":"","parse-names":false,"suffix":""}],"id":"ITEM-1","issued":{"date-parts":[["2016"]]},"title":"Medicinal &amp; Aromatic Plants Chemical Constituents of Floral Volatiles of Plumeria rubra L . from India","type":"article-journal"},"uris":["http://www.mendeley.com/documents/?uuid=af53f0d8-bd3f-4eba-bb7a-400a006ee748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="00DE5A8A">
              <w:fldChar w:fldCharType="separate"/>
            </w:r>
            <w:r w:rsidR="00DE5A8A" w:rsidRPr="00DE5A8A">
              <w:rPr>
                <w:noProof/>
                <w:vertAlign w:val="superscript"/>
              </w:rPr>
              <w:t>13</w:t>
            </w:r>
            <w:r w:rsidR="00DE5A8A">
              <w:fldChar w:fldCharType="end"/>
            </w:r>
          </w:p>
        </w:tc>
        <w:tc>
          <w:tcPr>
            <w:tcW w:w="13388" w:type="dxa"/>
          </w:tcPr>
          <w:p w14:paraId="377843F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758</w:t>
            </w:r>
          </w:p>
        </w:tc>
      </w:tr>
      <w:tr w:rsidR="00CE670E" w14:paraId="380CE307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176AE1D" w14:textId="77777777" w:rsidR="00CE670E" w:rsidRDefault="00CE670E" w:rsidP="00B43CFE"/>
        </w:tc>
        <w:tc>
          <w:tcPr>
            <w:tcW w:w="1620" w:type="dxa"/>
            <w:vMerge/>
          </w:tcPr>
          <w:p w14:paraId="610254AB" w14:textId="77777777" w:rsidR="00CE670E" w:rsidRDefault="00CE670E" w:rsidP="00B43CFE"/>
        </w:tc>
        <w:tc>
          <w:tcPr>
            <w:tcW w:w="2970" w:type="dxa"/>
          </w:tcPr>
          <w:p w14:paraId="3176FE90" w14:textId="3D036A12" w:rsidR="00CE670E" w:rsidRDefault="00CE670E" w:rsidP="00B43CFE">
            <w:r>
              <w:t>Benzyl alcohol</w:t>
            </w:r>
            <w:r w:rsidR="00DE5A8A">
              <w:fldChar w:fldCharType="begin" w:fldLock="1"/>
            </w:r>
            <w:r w:rsidR="00DE5A8A">
              <w:instrText>ADDIN CSL_CITATION {"citationItems":[{"id":"ITEM-1","itemData":{"DOI":"10.4172/2167-0412.S3-005","ISBN":"9159442344","author":[{"dropping-particle":"","family":"Plants","given":"Med Aromat","non-dropping-particle":"","parse-names":false,"suffix":""},{"dropping-particle":"","family":"Goswami","given":"P","non-dropping-particle":"","parse-names":false,"suffix":""},{"dropping-particle":"","family":"Chauhan","given":"A","non-dropping-particle":"","parse-names":false,"suffix":""},{"dropping-particle":"","family":"Rs","given":"Verma","non-dropping-particle":"","parse-names":false,"suffix":""},{"dropping-particle":"","family":"Rc","given":"Padalia","non-dropping-particle":"","parse-names":false,"suffix":""}],"id":"ITEM-1","issued":{"date-parts":[["2016"]]},"title":"Medicinal &amp; Aromatic Plants Chemical Constituents of Floral Volatiles of Plumeria rubra L . from India","type":"article-journal"},"uris":["http://www.mendeley.com/documents/?uuid=af53f0d8-bd3f-4eba-bb7a-400a006ee748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="00DE5A8A">
              <w:fldChar w:fldCharType="separate"/>
            </w:r>
            <w:r w:rsidR="00DE5A8A" w:rsidRPr="00DE5A8A">
              <w:rPr>
                <w:noProof/>
                <w:vertAlign w:val="superscript"/>
              </w:rPr>
              <w:t>13</w:t>
            </w:r>
            <w:r w:rsidR="00DE5A8A">
              <w:fldChar w:fldCharType="end"/>
            </w:r>
          </w:p>
        </w:tc>
        <w:tc>
          <w:tcPr>
            <w:tcW w:w="13388" w:type="dxa"/>
          </w:tcPr>
          <w:p w14:paraId="3D109701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244</w:t>
            </w:r>
          </w:p>
          <w:p w14:paraId="407DE026" w14:textId="77777777" w:rsidR="00CE670E" w:rsidRDefault="00CE670E" w:rsidP="00B43CFE"/>
        </w:tc>
      </w:tr>
      <w:tr w:rsidR="00CE670E" w14:paraId="47953A85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16E597C" w14:textId="77777777" w:rsidR="00CE670E" w:rsidRDefault="00CE670E" w:rsidP="00B43CFE"/>
        </w:tc>
        <w:tc>
          <w:tcPr>
            <w:tcW w:w="1620" w:type="dxa"/>
            <w:vMerge/>
          </w:tcPr>
          <w:p w14:paraId="616BD0FF" w14:textId="77777777" w:rsidR="00CE670E" w:rsidRDefault="00CE670E" w:rsidP="00B43CFE"/>
        </w:tc>
        <w:tc>
          <w:tcPr>
            <w:tcW w:w="2970" w:type="dxa"/>
          </w:tcPr>
          <w:p w14:paraId="003DB682" w14:textId="02FDEE1E" w:rsidR="00CE670E" w:rsidRDefault="00CE670E" w:rsidP="00B43CFE">
            <w:r>
              <w:t>Camphor</w:t>
            </w:r>
            <w:r w:rsidR="00DE5A8A">
              <w:fldChar w:fldCharType="begin" w:fldLock="1"/>
            </w:r>
            <w:r w:rsidR="00DE5A8A">
              <w:instrText>ADDIN CSL_CITATION {"citationItems":[{"id":"ITEM-1","itemData":{"DOI":"10.4172/2167-0412.S3-005","ISBN":"9159442344","author":[{"dropping-particle":"","family":"Plants","given":"Med Aromat","non-dropping-particle":"","parse-names":false,"suffix":""},{"dropping-particle":"","family":"Goswami","given":"P","non-dropping-particle":"","parse-names":false,"suffix":""},{"dropping-particle":"","family":"Chauhan","given":"A","non-dropping-particle":"","parse-names":false,"suffix":""},{"dropping-particle":"","family":"Rs","given":"Verma","non-dropping-particle":"","parse-names":false,"suffix":""},{"dropping-particle":"","family":"Rc","given":"Padalia","non-dropping-particle":"","parse-names":false,"suffix":""}],"id":"ITEM-1","issued":{"date-parts":[["2016"]]},"title":"Medicinal &amp; Aromatic Plants Chemical Constituents of Floral Volatiles of Plumeria rubra L . from India","type":"article-journal"},"uris":["http://www.mendeley.com/documents/?uuid=af53f0d8-bd3f-4eba-bb7a-400a006ee748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="00DE5A8A">
              <w:fldChar w:fldCharType="separate"/>
            </w:r>
            <w:r w:rsidR="00DE5A8A" w:rsidRPr="00DE5A8A">
              <w:rPr>
                <w:noProof/>
                <w:vertAlign w:val="superscript"/>
              </w:rPr>
              <w:t>13</w:t>
            </w:r>
            <w:r w:rsidR="00DE5A8A">
              <w:fldChar w:fldCharType="end"/>
            </w:r>
          </w:p>
        </w:tc>
        <w:tc>
          <w:tcPr>
            <w:tcW w:w="13388" w:type="dxa"/>
          </w:tcPr>
          <w:p w14:paraId="5A8F53F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537</w:t>
            </w:r>
          </w:p>
        </w:tc>
      </w:tr>
      <w:tr w:rsidR="00CE670E" w14:paraId="57261BA7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42F2D7FC" w14:textId="77777777" w:rsidR="00CE670E" w:rsidRDefault="00CE670E" w:rsidP="00B43CFE"/>
        </w:tc>
        <w:tc>
          <w:tcPr>
            <w:tcW w:w="1620" w:type="dxa"/>
            <w:vMerge/>
          </w:tcPr>
          <w:p w14:paraId="7954A5F3" w14:textId="77777777" w:rsidR="00CE670E" w:rsidRDefault="00CE670E" w:rsidP="00B43CFE"/>
        </w:tc>
        <w:tc>
          <w:tcPr>
            <w:tcW w:w="2970" w:type="dxa"/>
          </w:tcPr>
          <w:p w14:paraId="3F6F5F74" w14:textId="23E14C6F" w:rsidR="00CE670E" w:rsidRDefault="00CE670E" w:rsidP="00B43CFE">
            <w:r>
              <w:t>Dendrolasin</w:t>
            </w:r>
            <w:r w:rsidR="00DE5A8A">
              <w:fldChar w:fldCharType="begin" w:fldLock="1"/>
            </w:r>
            <w:r w:rsidR="00DE5A8A">
              <w:instrText>ADDIN CSL_CITATION {"citationItems":[{"id":"ITEM-1","itemData":{"DOI":"10.4172/2167-0412.S3-005","ISBN":"9159442344","author":[{"dropping-particle":"","family":"Plants","given":"Med Aromat","non-dropping-particle":"","parse-names":false,"suffix":""},{"dropping-particle":"","family":"Goswami","given":"P","non-dropping-particle":"","parse-names":false,"suffix":""},{"dropping-particle":"","family":"Chauhan","given":"A","non-dropping-particle":"","parse-names":false,"suffix":""},{"dropping-particle":"","family":"Rs","given":"Verma","non-dropping-particle":"","parse-names":false,"suffix":""},{"dropping-particle":"","family":"Rc","given":"Padalia","non-dropping-particle":"","parse-names":false,"suffix":""}],"id":"ITEM-1","issued":{"date-parts":[["2016"]]},"title":"Medicinal &amp; Aromatic Plants Chemical Constituents of Floral Volatiles of Plumeria rubra L . from India","type":"article-journal"},"uris":["http://www.mendeley.com/documents/?uuid=af53f0d8-bd3f-4eba-bb7a-400a006ee748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="00DE5A8A">
              <w:fldChar w:fldCharType="separate"/>
            </w:r>
            <w:r w:rsidR="00DE5A8A" w:rsidRPr="00DE5A8A">
              <w:rPr>
                <w:noProof/>
                <w:vertAlign w:val="superscript"/>
              </w:rPr>
              <w:t>13</w:t>
            </w:r>
            <w:r w:rsidR="00DE5A8A">
              <w:fldChar w:fldCharType="end"/>
            </w:r>
          </w:p>
        </w:tc>
        <w:tc>
          <w:tcPr>
            <w:tcW w:w="13388" w:type="dxa"/>
          </w:tcPr>
          <w:p w14:paraId="2EADA88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16534</w:t>
            </w:r>
          </w:p>
        </w:tc>
      </w:tr>
      <w:tr w:rsidR="00CE670E" w14:paraId="660C706B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BFFB7BF" w14:textId="77777777" w:rsidR="00CE670E" w:rsidRDefault="00CE670E" w:rsidP="00B43CFE"/>
        </w:tc>
        <w:tc>
          <w:tcPr>
            <w:tcW w:w="1620" w:type="dxa"/>
            <w:vMerge/>
          </w:tcPr>
          <w:p w14:paraId="4C3911AC" w14:textId="77777777" w:rsidR="00CE670E" w:rsidRDefault="00CE670E" w:rsidP="00B43CFE"/>
        </w:tc>
        <w:tc>
          <w:tcPr>
            <w:tcW w:w="2970" w:type="dxa"/>
          </w:tcPr>
          <w:p w14:paraId="4467D3EB" w14:textId="26C67526" w:rsidR="00CE670E" w:rsidRDefault="00CE670E" w:rsidP="00B43CFE">
            <w:r>
              <w:t>β-Copaen-4α-ol</w:t>
            </w:r>
            <w:r w:rsidR="00DE5A8A">
              <w:fldChar w:fldCharType="begin" w:fldLock="1"/>
            </w:r>
            <w:r w:rsidR="0013169D">
              <w:instrText>ADDIN CSL_CITATION {"citationItems":[{"id":"ITEM-1","itemData":{"DOI":"10.4172/2167-0412.S3-005","ISBN":"9159442344","author":[{"dropping-particle":"","family":"Plants","given":"Med Aromat","non-dropping-particle":"","parse-names":false,"suffix":""},{"dropping-particle":"","family":"Goswami","given":"P","non-dropping-particle":"","parse-names":false,"suffix":""},{"dropping-particle":"","family":"Chauhan","given":"A","non-dropping-particle":"","parse-names":false,"suffix":""},{"dropping-particle":"","family":"Rs","given":"Verma","non-dropping-particle":"","parse-names":false,"suffix":""},{"dropping-particle":"","family":"Rc","given":"Padalia","non-dropping-particle":"","parse-names":false,"suffix":""}],"id":"ITEM-1","issued":{"date-parts":[["2016"]]},"title":"Medicinal &amp; Aromatic Plants Chemical Constituents of Floral Volatiles of Plumeria rubra L . from India","type":"article-journal"},"uris":["http://www.mendeley.com/documents/?uuid=af53f0d8-bd3f-4eba-bb7a-400a006ee748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="00DE5A8A">
              <w:fldChar w:fldCharType="separate"/>
            </w:r>
            <w:r w:rsidR="00DE5A8A" w:rsidRPr="00DE5A8A">
              <w:rPr>
                <w:noProof/>
                <w:vertAlign w:val="superscript"/>
              </w:rPr>
              <w:t>13</w:t>
            </w:r>
            <w:r w:rsidR="00DE5A8A">
              <w:fldChar w:fldCharType="end"/>
            </w:r>
          </w:p>
        </w:tc>
        <w:tc>
          <w:tcPr>
            <w:tcW w:w="13388" w:type="dxa"/>
          </w:tcPr>
          <w:p w14:paraId="5E39AF7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4807653</w:t>
            </w:r>
          </w:p>
        </w:tc>
      </w:tr>
      <w:tr w:rsidR="00CE670E" w14:paraId="40B41386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641A812" w14:textId="77777777" w:rsidR="00CE670E" w:rsidRDefault="00CE670E" w:rsidP="00B43CFE"/>
        </w:tc>
        <w:tc>
          <w:tcPr>
            <w:tcW w:w="1620" w:type="dxa"/>
            <w:vMerge/>
          </w:tcPr>
          <w:p w14:paraId="1FD95CEF" w14:textId="77777777" w:rsidR="00CE670E" w:rsidRDefault="00CE670E" w:rsidP="00B43CFE"/>
        </w:tc>
        <w:tc>
          <w:tcPr>
            <w:tcW w:w="2970" w:type="dxa"/>
          </w:tcPr>
          <w:p w14:paraId="70CEFE9C" w14:textId="7167FB31" w:rsidR="00CE670E" w:rsidRDefault="00CE670E" w:rsidP="00B43CFE">
            <w:r>
              <w:t>n-Heptadecane</w:t>
            </w:r>
            <w:r w:rsidR="0013169D">
              <w:fldChar w:fldCharType="begin" w:fldLock="1"/>
            </w:r>
            <w:r w:rsidR="0013169D">
              <w:instrText>ADDIN CSL_CITATION {"citationItems":[{"id":"ITEM-1","itemData":{"DOI":"10.4172/2167-0412.S3-005","ISBN":"9159442344","author":[{"dropping-particle":"","family":"Plants","given":"Med Aromat","non-dropping-particle":"","parse-names":false,"suffix":""},{"dropping-particle":"","family":"Goswami","given":"P","non-dropping-particle":"","parse-names":false,"suffix":""},{"dropping-particle":"","family":"Chauhan","given":"A","non-dropping-particle":"","parse-names":false,"suffix":""},{"dropping-particle":"","family":"Rs","given":"Verma","non-dropping-particle":"","parse-names":false,"suffix":""},{"dropping-particle":"","family":"Rc","given":"Padalia","non-dropping-particle":"","parse-names":false,"suffix":""}],"id":"ITEM-1","issued":{"date-parts":[["2016"]]},"title":"Medicinal &amp; Aromatic Plants Chemical Constituents of Floral Volatiles of Plumeria rubra L . from India","type":"article-journal"},"uris":["http://www.mendeley.com/documents/?uuid=af53f0d8-bd3f-4eba-bb7a-400a006ee748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="0013169D">
              <w:fldChar w:fldCharType="separate"/>
            </w:r>
            <w:r w:rsidR="0013169D" w:rsidRPr="0013169D">
              <w:rPr>
                <w:noProof/>
                <w:vertAlign w:val="superscript"/>
              </w:rPr>
              <w:t>13</w:t>
            </w:r>
            <w:r w:rsidR="0013169D">
              <w:fldChar w:fldCharType="end"/>
            </w:r>
          </w:p>
        </w:tc>
        <w:tc>
          <w:tcPr>
            <w:tcW w:w="13388" w:type="dxa"/>
          </w:tcPr>
          <w:p w14:paraId="500A92F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398</w:t>
            </w:r>
          </w:p>
        </w:tc>
      </w:tr>
      <w:tr w:rsidR="00CE670E" w14:paraId="3BA9EDF1" w14:textId="77777777" w:rsidTr="00B43CFE">
        <w:tblPrEx>
          <w:tblLook w:val="04A0" w:firstRow="1" w:lastRow="0" w:firstColumn="1" w:lastColumn="0" w:noHBand="0" w:noVBand="1"/>
        </w:tblPrEx>
        <w:trPr>
          <w:trHeight w:val="51"/>
        </w:trPr>
        <w:tc>
          <w:tcPr>
            <w:tcW w:w="985" w:type="dxa"/>
            <w:vMerge/>
          </w:tcPr>
          <w:p w14:paraId="575DCBB4" w14:textId="77777777" w:rsidR="00CE670E" w:rsidRDefault="00CE670E" w:rsidP="00B43CFE"/>
        </w:tc>
        <w:tc>
          <w:tcPr>
            <w:tcW w:w="1620" w:type="dxa"/>
            <w:vMerge/>
          </w:tcPr>
          <w:p w14:paraId="445C91EE" w14:textId="77777777" w:rsidR="00CE670E" w:rsidRDefault="00CE670E" w:rsidP="00B43CFE"/>
        </w:tc>
        <w:tc>
          <w:tcPr>
            <w:tcW w:w="2970" w:type="dxa"/>
          </w:tcPr>
          <w:p w14:paraId="2E5733A0" w14:textId="41C11716" w:rsidR="00CE670E" w:rsidRDefault="00CE670E" w:rsidP="00B43CFE">
            <w:r>
              <w:t>(E)-</w:t>
            </w:r>
            <w:proofErr w:type="spellStart"/>
            <w:r>
              <w:t>Nerolidyl</w:t>
            </w:r>
            <w:proofErr w:type="spellEnd"/>
            <w:r>
              <w:t xml:space="preserve"> acetate</w:t>
            </w:r>
            <w:r w:rsidR="0013169D">
              <w:fldChar w:fldCharType="begin" w:fldLock="1"/>
            </w:r>
            <w:r w:rsidR="0013169D">
              <w:instrText>ADDIN CSL_CITATION {"citationItems":[{"id":"ITEM-1","itemData":{"DOI":"10.4172/2167-0412.S3-005","ISBN":"9159442344","author":[{"dropping-particle":"","family":"Plants","given":"Med Aromat","non-dropping-particle":"","parse-names":false,"suffix":""},{"dropping-particle":"","family":"Goswami","given":"P","non-dropping-particle":"","parse-names":false,"suffix":""},{"dropping-particle":"","family":"Chauhan","given":"A","non-dropping-particle":"","parse-names":false,"suffix":""},{"dropping-particle":"","family":"Rs","given":"Verma","non-dropping-particle":"","parse-names":false,"suffix":""},{"dropping-particle":"","family":"Rc","given":"Padalia","non-dropping-particle":"","parse-names":false,"suffix":""}],"id":"ITEM-1","issued":{"date-parts":[["2016"]]},"title":"Medicinal &amp; Aromatic Plants Chemical Constituents of Floral Volatiles of Plumeria rubra L . from India","type":"article-journal"},"uris":["http://www.mendeley.com/documents/?uuid=af53f0d8-bd3f-4eba-bb7a-400a006ee748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="0013169D">
              <w:fldChar w:fldCharType="separate"/>
            </w:r>
            <w:r w:rsidR="0013169D" w:rsidRPr="0013169D">
              <w:rPr>
                <w:noProof/>
                <w:vertAlign w:val="superscript"/>
              </w:rPr>
              <w:t>13</w:t>
            </w:r>
            <w:r w:rsidR="0013169D">
              <w:fldChar w:fldCharType="end"/>
            </w:r>
          </w:p>
        </w:tc>
        <w:tc>
          <w:tcPr>
            <w:tcW w:w="13388" w:type="dxa"/>
          </w:tcPr>
          <w:p w14:paraId="626444A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63426</w:t>
            </w:r>
          </w:p>
        </w:tc>
      </w:tr>
      <w:tr w:rsidR="00CE670E" w14:paraId="236BB88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11A1065" w14:textId="77777777" w:rsidR="00CE670E" w:rsidRDefault="00CE670E" w:rsidP="00B43CFE"/>
        </w:tc>
        <w:tc>
          <w:tcPr>
            <w:tcW w:w="1620" w:type="dxa"/>
            <w:vMerge/>
          </w:tcPr>
          <w:p w14:paraId="5FF39E00" w14:textId="77777777" w:rsidR="00CE670E" w:rsidRDefault="00CE670E" w:rsidP="00B43CFE"/>
        </w:tc>
        <w:tc>
          <w:tcPr>
            <w:tcW w:w="2970" w:type="dxa"/>
          </w:tcPr>
          <w:p w14:paraId="20013F65" w14:textId="3983439F" w:rsidR="00CE670E" w:rsidRDefault="00CE670E" w:rsidP="00B43CFE">
            <w:r>
              <w:t>n-Heneicosane</w:t>
            </w:r>
            <w:r w:rsidR="0013169D">
              <w:fldChar w:fldCharType="begin" w:fldLock="1"/>
            </w:r>
            <w:r w:rsidR="0013169D">
              <w:instrText>ADDIN CSL_CITATION {"citationItems":[{"id":"ITEM-1","itemData":{"DOI":"10.4172/2167-0412.S3-005","ISBN":"9159442344","author":[{"dropping-particle":"","family":"Plants","given":"Med Aromat","non-dropping-particle":"","parse-names":false,"suffix":""},{"dropping-particle":"","family":"Goswami","given":"P","non-dropping-particle":"","parse-names":false,"suffix":""},{"dropping-particle":"","family":"Chauhan","given":"A","non-dropping-particle":"","parse-names":false,"suffix":""},{"dropping-particle":"","family":"Rs","given":"Verma","non-dropping-particle":"","parse-names":false,"suffix":""},{"dropping-particle":"","family":"Rc","given":"Padalia","non-dropping-particle":"","parse-names":false,"suffix":""}],"id":"ITEM-1","issued":{"date-parts":[["2016"]]},"title":"Medicinal &amp; Aromatic Plants Chemical Constituents of Floral Volatiles of Plumeria rubra L . from India","type":"article-journal"},"uris":["http://www.mendeley.com/documents/?uuid=af53f0d8-bd3f-4eba-bb7a-400a006ee748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      </w:r>
            <w:r w:rsidR="0013169D">
              <w:fldChar w:fldCharType="separate"/>
            </w:r>
            <w:r w:rsidR="0013169D" w:rsidRPr="0013169D">
              <w:rPr>
                <w:noProof/>
                <w:vertAlign w:val="superscript"/>
              </w:rPr>
              <w:t>13</w:t>
            </w:r>
            <w:r w:rsidR="0013169D">
              <w:fldChar w:fldCharType="end"/>
            </w:r>
          </w:p>
        </w:tc>
        <w:tc>
          <w:tcPr>
            <w:tcW w:w="13388" w:type="dxa"/>
          </w:tcPr>
          <w:p w14:paraId="6AE9B90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403</w:t>
            </w:r>
          </w:p>
        </w:tc>
      </w:tr>
      <w:tr w:rsidR="00CE670E" w14:paraId="50BF639C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693DADA" w14:textId="77777777" w:rsidR="00CE670E" w:rsidRDefault="00CE670E" w:rsidP="00B43CFE"/>
        </w:tc>
        <w:tc>
          <w:tcPr>
            <w:tcW w:w="1620" w:type="dxa"/>
            <w:vMerge/>
          </w:tcPr>
          <w:p w14:paraId="213FD109" w14:textId="77777777" w:rsidR="00CE670E" w:rsidRDefault="00CE670E" w:rsidP="00B43CFE"/>
        </w:tc>
        <w:tc>
          <w:tcPr>
            <w:tcW w:w="2970" w:type="dxa"/>
          </w:tcPr>
          <w:p w14:paraId="60D360EA" w14:textId="3B4C6D73" w:rsidR="00CE670E" w:rsidRDefault="00CE670E" w:rsidP="00B43CFE">
            <w:r>
              <w:t>allamcin</w:t>
            </w:r>
            <w:r w:rsidR="0013169D">
              <w:fldChar w:fldCharType="begin" w:fldLock="1"/>
            </w:r>
            <w:r w:rsidR="0013169D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13169D">
              <w:fldChar w:fldCharType="separate"/>
            </w:r>
            <w:r w:rsidR="0013169D" w:rsidRPr="0013169D">
              <w:rPr>
                <w:noProof/>
                <w:vertAlign w:val="superscript"/>
              </w:rPr>
              <w:t>14</w:t>
            </w:r>
            <w:r w:rsidR="0013169D">
              <w:fldChar w:fldCharType="end"/>
            </w:r>
          </w:p>
        </w:tc>
        <w:tc>
          <w:tcPr>
            <w:tcW w:w="13388" w:type="dxa"/>
          </w:tcPr>
          <w:p w14:paraId="2839E97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477870</w:t>
            </w:r>
          </w:p>
        </w:tc>
      </w:tr>
      <w:tr w:rsidR="00CE670E" w14:paraId="15D4EDA1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95D3388" w14:textId="77777777" w:rsidR="00CE670E" w:rsidRDefault="00CE670E" w:rsidP="00B43CFE"/>
        </w:tc>
        <w:tc>
          <w:tcPr>
            <w:tcW w:w="1620" w:type="dxa"/>
            <w:vMerge/>
          </w:tcPr>
          <w:p w14:paraId="678EDCC5" w14:textId="77777777" w:rsidR="00CE670E" w:rsidRDefault="00CE670E" w:rsidP="00B43CFE"/>
        </w:tc>
        <w:tc>
          <w:tcPr>
            <w:tcW w:w="2970" w:type="dxa"/>
          </w:tcPr>
          <w:p w14:paraId="6EB84EC6" w14:textId="1C856399" w:rsidR="00CE670E" w:rsidRDefault="00CE670E" w:rsidP="00B43CFE">
            <w:r>
              <w:t>allamandin</w:t>
            </w:r>
            <w:r w:rsidR="0013169D">
              <w:fldChar w:fldCharType="begin" w:fldLock="1"/>
            </w:r>
            <w:r w:rsidR="0013169D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13169D">
              <w:fldChar w:fldCharType="separate"/>
            </w:r>
            <w:r w:rsidR="0013169D" w:rsidRPr="0013169D">
              <w:rPr>
                <w:noProof/>
                <w:vertAlign w:val="superscript"/>
              </w:rPr>
              <w:t>14</w:t>
            </w:r>
            <w:r w:rsidR="0013169D">
              <w:fldChar w:fldCharType="end"/>
            </w:r>
          </w:p>
        </w:tc>
        <w:tc>
          <w:tcPr>
            <w:tcW w:w="13388" w:type="dxa"/>
          </w:tcPr>
          <w:p w14:paraId="2FB300A2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281540</w:t>
            </w:r>
          </w:p>
          <w:p w14:paraId="012C26B0" w14:textId="77777777" w:rsidR="00CE670E" w:rsidRDefault="00CE670E" w:rsidP="00B43CFE"/>
        </w:tc>
      </w:tr>
      <w:tr w:rsidR="00CE670E" w14:paraId="307E17DA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4ACFC1A" w14:textId="77777777" w:rsidR="00CE670E" w:rsidRDefault="00CE670E" w:rsidP="00B43CFE"/>
        </w:tc>
        <w:tc>
          <w:tcPr>
            <w:tcW w:w="1620" w:type="dxa"/>
            <w:vMerge/>
          </w:tcPr>
          <w:p w14:paraId="1B5042C8" w14:textId="77777777" w:rsidR="00CE670E" w:rsidRDefault="00CE670E" w:rsidP="00B43CFE"/>
        </w:tc>
        <w:tc>
          <w:tcPr>
            <w:tcW w:w="2970" w:type="dxa"/>
          </w:tcPr>
          <w:p w14:paraId="711EBFDE" w14:textId="2AF90400" w:rsidR="00CE670E" w:rsidRDefault="00CE670E" w:rsidP="00B43CFE">
            <w:r>
              <w:t>15- demethylplumieride</w:t>
            </w:r>
            <w:r w:rsidR="0013169D">
              <w:fldChar w:fldCharType="begin" w:fldLock="1"/>
            </w:r>
            <w:r w:rsidR="0013169D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13169D">
              <w:fldChar w:fldCharType="separate"/>
            </w:r>
            <w:r w:rsidR="0013169D" w:rsidRPr="0013169D">
              <w:rPr>
                <w:noProof/>
                <w:vertAlign w:val="superscript"/>
              </w:rPr>
              <w:t>14</w:t>
            </w:r>
            <w:r w:rsidR="0013169D">
              <w:fldChar w:fldCharType="end"/>
            </w:r>
          </w:p>
        </w:tc>
        <w:tc>
          <w:tcPr>
            <w:tcW w:w="13388" w:type="dxa"/>
          </w:tcPr>
          <w:p w14:paraId="43B39B9A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44593505</w:t>
            </w:r>
          </w:p>
          <w:p w14:paraId="5C652D0C" w14:textId="77777777" w:rsidR="00CE670E" w:rsidRDefault="00CE670E" w:rsidP="00B43CFE"/>
        </w:tc>
      </w:tr>
      <w:tr w:rsidR="00CE670E" w14:paraId="353CF773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065CEA6" w14:textId="77777777" w:rsidR="00CE670E" w:rsidRDefault="00CE670E" w:rsidP="00B43CFE"/>
        </w:tc>
        <w:tc>
          <w:tcPr>
            <w:tcW w:w="1620" w:type="dxa"/>
            <w:vMerge/>
          </w:tcPr>
          <w:p w14:paraId="0CB5A8F3" w14:textId="77777777" w:rsidR="00CE670E" w:rsidRDefault="00CE670E" w:rsidP="00B43CFE"/>
        </w:tc>
        <w:tc>
          <w:tcPr>
            <w:tcW w:w="2970" w:type="dxa"/>
          </w:tcPr>
          <w:p w14:paraId="301F2275" w14:textId="3479DEA9" w:rsidR="00CE670E" w:rsidRDefault="00CE670E" w:rsidP="00B43CFE">
            <w:r>
              <w:t>lignan</w:t>
            </w:r>
            <w:r w:rsidR="0013169D">
              <w:fldChar w:fldCharType="begin" w:fldLock="1"/>
            </w:r>
            <w:r w:rsidR="00DE2893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13169D">
              <w:fldChar w:fldCharType="separate"/>
            </w:r>
            <w:r w:rsidR="0013169D" w:rsidRPr="0013169D">
              <w:rPr>
                <w:noProof/>
                <w:vertAlign w:val="superscript"/>
              </w:rPr>
              <w:t>14</w:t>
            </w:r>
            <w:r w:rsidR="0013169D">
              <w:fldChar w:fldCharType="end"/>
            </w:r>
          </w:p>
        </w:tc>
        <w:tc>
          <w:tcPr>
            <w:tcW w:w="13388" w:type="dxa"/>
          </w:tcPr>
          <w:p w14:paraId="3579B47A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261166</w:t>
            </w:r>
          </w:p>
          <w:p w14:paraId="190D7B39" w14:textId="77777777" w:rsidR="00CE670E" w:rsidRDefault="00CE670E" w:rsidP="00B43CFE"/>
        </w:tc>
      </w:tr>
      <w:tr w:rsidR="00CE670E" w14:paraId="252AC68F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EEDC406" w14:textId="77777777" w:rsidR="00CE670E" w:rsidRDefault="00CE670E" w:rsidP="00B43CFE"/>
        </w:tc>
        <w:tc>
          <w:tcPr>
            <w:tcW w:w="1620" w:type="dxa"/>
            <w:vMerge/>
          </w:tcPr>
          <w:p w14:paraId="028624CD" w14:textId="77777777" w:rsidR="00CE670E" w:rsidRDefault="00CE670E" w:rsidP="00B43CFE"/>
        </w:tc>
        <w:tc>
          <w:tcPr>
            <w:tcW w:w="2970" w:type="dxa"/>
          </w:tcPr>
          <w:p w14:paraId="6F3E8172" w14:textId="4B67AB8F" w:rsidR="00CE670E" w:rsidRDefault="00CE670E" w:rsidP="00B43CFE">
            <w:r>
              <w:t>1-(P-hydroxyphenyl) propan-1-one</w:t>
            </w:r>
            <w:r w:rsidR="00DE2893">
              <w:fldChar w:fldCharType="begin" w:fldLock="1"/>
            </w:r>
            <w:r w:rsidR="00DE2893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DE2893">
              <w:fldChar w:fldCharType="separate"/>
            </w:r>
            <w:r w:rsidR="00DE2893" w:rsidRPr="00DE2893">
              <w:rPr>
                <w:noProof/>
                <w:vertAlign w:val="superscript"/>
              </w:rPr>
              <w:t>14</w:t>
            </w:r>
            <w:r w:rsidR="00DE2893">
              <w:fldChar w:fldCharType="end"/>
            </w:r>
          </w:p>
        </w:tc>
        <w:tc>
          <w:tcPr>
            <w:tcW w:w="13388" w:type="dxa"/>
          </w:tcPr>
          <w:p w14:paraId="4BF8DC5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271</w:t>
            </w:r>
          </w:p>
        </w:tc>
      </w:tr>
      <w:tr w:rsidR="00CE670E" w14:paraId="0E9514E1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5102F91" w14:textId="77777777" w:rsidR="00CE670E" w:rsidRDefault="00CE670E" w:rsidP="00B43CFE"/>
        </w:tc>
        <w:tc>
          <w:tcPr>
            <w:tcW w:w="1620" w:type="dxa"/>
            <w:vMerge/>
          </w:tcPr>
          <w:p w14:paraId="08FDC2CB" w14:textId="77777777" w:rsidR="00CE670E" w:rsidRDefault="00CE670E" w:rsidP="00B43CFE"/>
        </w:tc>
        <w:tc>
          <w:tcPr>
            <w:tcW w:w="2970" w:type="dxa"/>
          </w:tcPr>
          <w:p w14:paraId="0A2695A1" w14:textId="4B12D1D2" w:rsidR="00CE670E" w:rsidRDefault="00CE670E" w:rsidP="00B43CFE">
            <w:r>
              <w:t>2,6-dimethoxy-P-benzoquinone</w:t>
            </w:r>
            <w:r w:rsidR="00DE2893">
              <w:fldChar w:fldCharType="begin" w:fldLock="1"/>
            </w:r>
            <w:r w:rsidR="00DE2893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DE2893">
              <w:fldChar w:fldCharType="separate"/>
            </w:r>
            <w:r w:rsidR="00DE2893" w:rsidRPr="00DE2893">
              <w:rPr>
                <w:noProof/>
                <w:vertAlign w:val="superscript"/>
              </w:rPr>
              <w:t>14</w:t>
            </w:r>
            <w:r w:rsidR="00DE2893">
              <w:fldChar w:fldCharType="end"/>
            </w:r>
          </w:p>
        </w:tc>
        <w:tc>
          <w:tcPr>
            <w:tcW w:w="13388" w:type="dxa"/>
          </w:tcPr>
          <w:p w14:paraId="0546F79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8262</w:t>
            </w:r>
          </w:p>
        </w:tc>
      </w:tr>
      <w:tr w:rsidR="00CE670E" w14:paraId="7BFF22F9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84EB7FC" w14:textId="77777777" w:rsidR="00CE670E" w:rsidRDefault="00CE670E" w:rsidP="00B43CFE"/>
        </w:tc>
        <w:tc>
          <w:tcPr>
            <w:tcW w:w="1620" w:type="dxa"/>
            <w:vMerge/>
          </w:tcPr>
          <w:p w14:paraId="4EF4F385" w14:textId="77777777" w:rsidR="00CE670E" w:rsidRDefault="00CE670E" w:rsidP="00B43CFE"/>
        </w:tc>
        <w:tc>
          <w:tcPr>
            <w:tcW w:w="2970" w:type="dxa"/>
          </w:tcPr>
          <w:p w14:paraId="262F1F44" w14:textId="77F7A22B" w:rsidR="00CE670E" w:rsidRDefault="00CE670E" w:rsidP="00B43CFE">
            <w:r>
              <w:t>oleanolic acid</w:t>
            </w:r>
            <w:r w:rsidR="00DE2893">
              <w:fldChar w:fldCharType="begin" w:fldLock="1"/>
            </w:r>
            <w:r w:rsidR="00DE2893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DE2893">
              <w:fldChar w:fldCharType="separate"/>
            </w:r>
            <w:r w:rsidR="00DE2893" w:rsidRPr="00DE2893">
              <w:rPr>
                <w:noProof/>
                <w:vertAlign w:val="superscript"/>
              </w:rPr>
              <w:t>14</w:t>
            </w:r>
            <w:r w:rsidR="00DE2893">
              <w:fldChar w:fldCharType="end"/>
            </w:r>
          </w:p>
        </w:tc>
        <w:tc>
          <w:tcPr>
            <w:tcW w:w="13388" w:type="dxa"/>
          </w:tcPr>
          <w:p w14:paraId="78CF4765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0494</w:t>
            </w:r>
          </w:p>
          <w:p w14:paraId="42F2E9C6" w14:textId="77777777" w:rsidR="00CE670E" w:rsidRDefault="00CE670E" w:rsidP="00B43CFE"/>
        </w:tc>
      </w:tr>
      <w:tr w:rsidR="00CE670E" w14:paraId="3FF2AB85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5EDA6B1" w14:textId="77777777" w:rsidR="00CE670E" w:rsidRDefault="00CE670E" w:rsidP="00B43CFE"/>
        </w:tc>
        <w:tc>
          <w:tcPr>
            <w:tcW w:w="1620" w:type="dxa"/>
            <w:vMerge/>
          </w:tcPr>
          <w:p w14:paraId="09208E13" w14:textId="77777777" w:rsidR="00CE670E" w:rsidRDefault="00CE670E" w:rsidP="00B43CFE"/>
        </w:tc>
        <w:tc>
          <w:tcPr>
            <w:tcW w:w="2970" w:type="dxa"/>
          </w:tcPr>
          <w:p w14:paraId="40F7241A" w14:textId="26C19B70" w:rsidR="00CE670E" w:rsidRDefault="00CE670E" w:rsidP="00B43CFE">
            <w:r>
              <w:t>beta-amyrin acetate</w:t>
            </w:r>
            <w:r w:rsidR="00DE2893">
              <w:fldChar w:fldCharType="begin" w:fldLock="1"/>
            </w:r>
            <w:r w:rsidR="00DE2893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DE2893">
              <w:fldChar w:fldCharType="separate"/>
            </w:r>
            <w:r w:rsidR="00DE2893" w:rsidRPr="00DE2893">
              <w:rPr>
                <w:noProof/>
                <w:vertAlign w:val="superscript"/>
              </w:rPr>
              <w:t>14</w:t>
            </w:r>
            <w:r w:rsidR="00DE2893">
              <w:fldChar w:fldCharType="end"/>
            </w:r>
          </w:p>
        </w:tc>
        <w:tc>
          <w:tcPr>
            <w:tcW w:w="13388" w:type="dxa"/>
          </w:tcPr>
          <w:p w14:paraId="6430D1E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2156</w:t>
            </w:r>
          </w:p>
        </w:tc>
      </w:tr>
      <w:tr w:rsidR="00CE670E" w14:paraId="69BA7798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BAAE428" w14:textId="77777777" w:rsidR="00CE670E" w:rsidRDefault="00CE670E" w:rsidP="00B43CFE"/>
        </w:tc>
        <w:tc>
          <w:tcPr>
            <w:tcW w:w="1620" w:type="dxa"/>
            <w:vMerge/>
          </w:tcPr>
          <w:p w14:paraId="45FFC060" w14:textId="77777777" w:rsidR="00CE670E" w:rsidRDefault="00CE670E" w:rsidP="00B43CFE"/>
        </w:tc>
        <w:tc>
          <w:tcPr>
            <w:tcW w:w="2970" w:type="dxa"/>
          </w:tcPr>
          <w:p w14:paraId="7F8407A6" w14:textId="783E2057" w:rsidR="00CE670E" w:rsidRDefault="00CE670E" w:rsidP="00B43CFE">
            <w:proofErr w:type="spellStart"/>
            <w:r>
              <w:t>betulinic</w:t>
            </w:r>
            <w:proofErr w:type="spellEnd"/>
            <w:r>
              <w:t xml:space="preserve"> acid</w:t>
            </w:r>
            <w:r w:rsidR="00DE2893">
              <w:fldChar w:fldCharType="begin" w:fldLock="1"/>
            </w:r>
            <w:r w:rsidR="00B315C9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DE2893">
              <w:fldChar w:fldCharType="separate"/>
            </w:r>
            <w:r w:rsidR="00DE2893" w:rsidRPr="00DE2893">
              <w:rPr>
                <w:noProof/>
                <w:vertAlign w:val="superscript"/>
              </w:rPr>
              <w:t>14</w:t>
            </w:r>
            <w:r w:rsidR="00DE2893">
              <w:fldChar w:fldCharType="end"/>
            </w:r>
          </w:p>
        </w:tc>
        <w:tc>
          <w:tcPr>
            <w:tcW w:w="13388" w:type="dxa"/>
          </w:tcPr>
          <w:p w14:paraId="0726774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971</w:t>
            </w:r>
          </w:p>
        </w:tc>
      </w:tr>
      <w:tr w:rsidR="00CE670E" w14:paraId="66E129FF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318AE0C8" w14:textId="77777777" w:rsidR="00CE670E" w:rsidRDefault="00CE670E" w:rsidP="00B43CFE"/>
        </w:tc>
        <w:tc>
          <w:tcPr>
            <w:tcW w:w="1620" w:type="dxa"/>
            <w:vMerge/>
          </w:tcPr>
          <w:p w14:paraId="37DE14F9" w14:textId="77777777" w:rsidR="00CE670E" w:rsidRDefault="00CE670E" w:rsidP="00B43CFE"/>
        </w:tc>
        <w:tc>
          <w:tcPr>
            <w:tcW w:w="2970" w:type="dxa"/>
          </w:tcPr>
          <w:p w14:paraId="5DD776C3" w14:textId="662FF3AE" w:rsidR="00CE670E" w:rsidRDefault="00CE670E" w:rsidP="00B43CFE">
            <w:r>
              <w:t>lupeol</w:t>
            </w:r>
            <w:r w:rsidR="00B315C9">
              <w:fldChar w:fldCharType="begin" w:fldLock="1"/>
            </w:r>
            <w:r w:rsidR="00B315C9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B315C9">
              <w:fldChar w:fldCharType="separate"/>
            </w:r>
            <w:r w:rsidR="00B315C9" w:rsidRPr="00B315C9">
              <w:rPr>
                <w:noProof/>
                <w:vertAlign w:val="superscript"/>
              </w:rPr>
              <w:t>14</w:t>
            </w:r>
            <w:r w:rsidR="00B315C9">
              <w:fldChar w:fldCharType="end"/>
            </w:r>
          </w:p>
        </w:tc>
        <w:tc>
          <w:tcPr>
            <w:tcW w:w="13388" w:type="dxa"/>
          </w:tcPr>
          <w:p w14:paraId="2DF3FCAB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259846</w:t>
            </w:r>
          </w:p>
          <w:p w14:paraId="04310032" w14:textId="77777777" w:rsidR="00CE670E" w:rsidRDefault="00CE670E" w:rsidP="00B43CFE"/>
        </w:tc>
      </w:tr>
      <w:tr w:rsidR="00CE670E" w14:paraId="0504B161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714FF70" w14:textId="77777777" w:rsidR="00CE670E" w:rsidRDefault="00CE670E" w:rsidP="00B43CFE"/>
        </w:tc>
        <w:tc>
          <w:tcPr>
            <w:tcW w:w="1620" w:type="dxa"/>
            <w:vMerge/>
          </w:tcPr>
          <w:p w14:paraId="2B9869CB" w14:textId="77777777" w:rsidR="00CE670E" w:rsidRDefault="00CE670E" w:rsidP="00B43CFE"/>
        </w:tc>
        <w:tc>
          <w:tcPr>
            <w:tcW w:w="2970" w:type="dxa"/>
          </w:tcPr>
          <w:p w14:paraId="111F5F20" w14:textId="2EC3814E" w:rsidR="00CE670E" w:rsidRDefault="00CE670E" w:rsidP="00B43CFE">
            <w:r>
              <w:t>2,3-dihydroxypropyl octacosanoate</w:t>
            </w:r>
            <w:r w:rsidR="00B315C9">
              <w:fldChar w:fldCharType="begin" w:fldLock="1"/>
            </w:r>
            <w:r w:rsidR="00B315C9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B315C9">
              <w:fldChar w:fldCharType="separate"/>
            </w:r>
            <w:r w:rsidR="00B315C9" w:rsidRPr="00B315C9">
              <w:rPr>
                <w:noProof/>
                <w:vertAlign w:val="superscript"/>
              </w:rPr>
              <w:t>14</w:t>
            </w:r>
            <w:r w:rsidR="00B315C9">
              <w:fldChar w:fldCharType="end"/>
            </w:r>
          </w:p>
        </w:tc>
        <w:tc>
          <w:tcPr>
            <w:tcW w:w="13388" w:type="dxa"/>
          </w:tcPr>
          <w:p w14:paraId="7B9101F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317842</w:t>
            </w:r>
          </w:p>
        </w:tc>
      </w:tr>
      <w:tr w:rsidR="00CE670E" w14:paraId="680CBC58" w14:textId="77777777" w:rsidTr="00B43CFE">
        <w:tblPrEx>
          <w:tblLook w:val="04A0" w:firstRow="1" w:lastRow="0" w:firstColumn="1" w:lastColumn="0" w:noHBand="0" w:noVBand="1"/>
        </w:tblPrEx>
        <w:trPr>
          <w:trHeight w:val="51"/>
        </w:trPr>
        <w:tc>
          <w:tcPr>
            <w:tcW w:w="985" w:type="dxa"/>
            <w:vMerge/>
          </w:tcPr>
          <w:p w14:paraId="20159182" w14:textId="77777777" w:rsidR="00CE670E" w:rsidRDefault="00CE670E" w:rsidP="00B43CFE"/>
        </w:tc>
        <w:tc>
          <w:tcPr>
            <w:tcW w:w="1620" w:type="dxa"/>
            <w:vMerge/>
          </w:tcPr>
          <w:p w14:paraId="767BF5B3" w14:textId="77777777" w:rsidR="00CE670E" w:rsidRDefault="00CE670E" w:rsidP="00B43CFE"/>
        </w:tc>
        <w:tc>
          <w:tcPr>
            <w:tcW w:w="2970" w:type="dxa"/>
          </w:tcPr>
          <w:p w14:paraId="0C8DCD31" w14:textId="32266A21" w:rsidR="00CE670E" w:rsidRPr="00B315C9" w:rsidRDefault="00CE670E" w:rsidP="00B43CFE">
            <w:r w:rsidRPr="00B315C9">
              <w:t>glucoside of beta-sitosterol</w:t>
            </w:r>
            <w:r w:rsidR="00B315C9" w:rsidRPr="00B315C9">
              <w:fldChar w:fldCharType="begin" w:fldLock="1"/>
            </w:r>
            <w:r w:rsidR="00B315C9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B315C9" w:rsidRPr="00B315C9">
              <w:fldChar w:fldCharType="separate"/>
            </w:r>
            <w:r w:rsidR="00B315C9" w:rsidRPr="00B315C9">
              <w:rPr>
                <w:noProof/>
                <w:vertAlign w:val="superscript"/>
              </w:rPr>
              <w:t>14</w:t>
            </w:r>
            <w:r w:rsidR="00B315C9" w:rsidRPr="00B315C9">
              <w:fldChar w:fldCharType="end"/>
            </w:r>
          </w:p>
        </w:tc>
        <w:tc>
          <w:tcPr>
            <w:tcW w:w="13388" w:type="dxa"/>
          </w:tcPr>
          <w:p w14:paraId="3705795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742590</w:t>
            </w:r>
          </w:p>
        </w:tc>
      </w:tr>
      <w:tr w:rsidR="00CE670E" w14:paraId="21E40CA1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4BA26F95" w14:textId="77777777" w:rsidR="00CE670E" w:rsidRDefault="00CE670E" w:rsidP="00B43CFE"/>
        </w:tc>
        <w:tc>
          <w:tcPr>
            <w:tcW w:w="1620" w:type="dxa"/>
            <w:vMerge/>
          </w:tcPr>
          <w:p w14:paraId="319F8B62" w14:textId="77777777" w:rsidR="00CE670E" w:rsidRDefault="00CE670E" w:rsidP="00B43CFE"/>
        </w:tc>
        <w:tc>
          <w:tcPr>
            <w:tcW w:w="2970" w:type="dxa"/>
          </w:tcPr>
          <w:p w14:paraId="50B309CA" w14:textId="3C493C96" w:rsidR="00CE670E" w:rsidRDefault="00CE670E" w:rsidP="00B43CFE">
            <w:r>
              <w:t>cycloart-25-en-3</w:t>
            </w:r>
            <w:r w:rsidR="00B315C9">
              <w:fldChar w:fldCharType="begin" w:fldLock="1"/>
            </w:r>
            <w:r w:rsidR="00EF773D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B315C9">
              <w:fldChar w:fldCharType="separate"/>
            </w:r>
            <w:r w:rsidR="00B315C9" w:rsidRPr="00B315C9">
              <w:rPr>
                <w:noProof/>
                <w:vertAlign w:val="superscript"/>
              </w:rPr>
              <w:t>14</w:t>
            </w:r>
            <w:r w:rsidR="00B315C9">
              <w:fldChar w:fldCharType="end"/>
            </w:r>
          </w:p>
        </w:tc>
        <w:tc>
          <w:tcPr>
            <w:tcW w:w="13388" w:type="dxa"/>
          </w:tcPr>
          <w:p w14:paraId="7F8B666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1713182</w:t>
            </w:r>
          </w:p>
        </w:tc>
      </w:tr>
      <w:tr w:rsidR="00CE670E" w14:paraId="5775BDA9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44C55188" w14:textId="77777777" w:rsidR="00CE670E" w:rsidRDefault="00CE670E" w:rsidP="00B43CFE"/>
        </w:tc>
        <w:tc>
          <w:tcPr>
            <w:tcW w:w="1620" w:type="dxa"/>
            <w:vMerge/>
          </w:tcPr>
          <w:p w14:paraId="60D5AE76" w14:textId="77777777" w:rsidR="00CE670E" w:rsidRDefault="00CE670E" w:rsidP="00B43CFE"/>
        </w:tc>
        <w:tc>
          <w:tcPr>
            <w:tcW w:w="2970" w:type="dxa"/>
          </w:tcPr>
          <w:p w14:paraId="0092DFD4" w14:textId="0AB57BB0" w:rsidR="00CE670E" w:rsidRDefault="00CE670E" w:rsidP="00B43CFE">
            <w:r>
              <w:t>2,6-dimethoxy-P-benzoquinone</w:t>
            </w:r>
            <w:r w:rsidR="00EF773D">
              <w:fldChar w:fldCharType="begin" w:fldLock="1"/>
            </w:r>
            <w:r w:rsidR="009046BC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EF773D">
              <w:fldChar w:fldCharType="separate"/>
            </w:r>
            <w:r w:rsidR="00EF773D" w:rsidRPr="00EF773D">
              <w:rPr>
                <w:noProof/>
                <w:vertAlign w:val="superscript"/>
              </w:rPr>
              <w:t>14</w:t>
            </w:r>
            <w:r w:rsidR="00EF773D">
              <w:fldChar w:fldCharType="end"/>
            </w:r>
          </w:p>
        </w:tc>
        <w:tc>
          <w:tcPr>
            <w:tcW w:w="13388" w:type="dxa"/>
          </w:tcPr>
          <w:p w14:paraId="1DA17E4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8262</w:t>
            </w:r>
          </w:p>
        </w:tc>
      </w:tr>
      <w:tr w:rsidR="00CE670E" w14:paraId="572F384E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5AF9E242" w14:textId="77777777" w:rsidR="00CE670E" w:rsidRDefault="00CE670E" w:rsidP="00B43CFE"/>
        </w:tc>
        <w:tc>
          <w:tcPr>
            <w:tcW w:w="1620" w:type="dxa"/>
            <w:vMerge/>
          </w:tcPr>
          <w:p w14:paraId="3F69E8AD" w14:textId="77777777" w:rsidR="00CE670E" w:rsidRDefault="00CE670E" w:rsidP="00B43CFE"/>
        </w:tc>
        <w:tc>
          <w:tcPr>
            <w:tcW w:w="2970" w:type="dxa"/>
          </w:tcPr>
          <w:p w14:paraId="5D10017F" w14:textId="05E4CBAD" w:rsidR="00CE670E" w:rsidRDefault="00CE670E" w:rsidP="00B43CFE">
            <w:r>
              <w:t>scopoletin</w:t>
            </w:r>
            <w:r w:rsidR="009046BC">
              <w:fldChar w:fldCharType="begin" w:fldLock="1"/>
            </w:r>
            <w:r w:rsidR="009046BC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9046BC">
              <w:fldChar w:fldCharType="separate"/>
            </w:r>
            <w:r w:rsidR="009046BC" w:rsidRPr="009046BC">
              <w:rPr>
                <w:noProof/>
                <w:vertAlign w:val="superscript"/>
              </w:rPr>
              <w:t>14</w:t>
            </w:r>
            <w:r w:rsidR="009046BC">
              <w:fldChar w:fldCharType="end"/>
            </w:r>
          </w:p>
        </w:tc>
        <w:tc>
          <w:tcPr>
            <w:tcW w:w="13388" w:type="dxa"/>
          </w:tcPr>
          <w:p w14:paraId="4A165E5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60</w:t>
            </w:r>
          </w:p>
        </w:tc>
      </w:tr>
      <w:tr w:rsidR="00CE670E" w14:paraId="5E02CF60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498FE15A" w14:textId="77777777" w:rsidR="00CE670E" w:rsidRDefault="00CE670E" w:rsidP="00B43CFE"/>
        </w:tc>
        <w:tc>
          <w:tcPr>
            <w:tcW w:w="1620" w:type="dxa"/>
            <w:vMerge/>
          </w:tcPr>
          <w:p w14:paraId="2FC50B72" w14:textId="77777777" w:rsidR="00CE670E" w:rsidRDefault="00CE670E" w:rsidP="00B43CFE"/>
        </w:tc>
        <w:tc>
          <w:tcPr>
            <w:tcW w:w="2970" w:type="dxa"/>
          </w:tcPr>
          <w:p w14:paraId="3554CE69" w14:textId="0B915E1D" w:rsidR="00CE670E" w:rsidRDefault="00CE670E" w:rsidP="00B43CFE">
            <w:r>
              <w:t>2,4,6-trimethoxyaniline</w:t>
            </w:r>
            <w:r w:rsidR="009046BC">
              <w:fldChar w:fldCharType="begin" w:fldLock="1"/>
            </w:r>
            <w:r w:rsidR="009046BC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9046BC">
              <w:fldChar w:fldCharType="separate"/>
            </w:r>
            <w:r w:rsidR="009046BC" w:rsidRPr="009046BC">
              <w:rPr>
                <w:noProof/>
                <w:vertAlign w:val="superscript"/>
              </w:rPr>
              <w:t>14</w:t>
            </w:r>
            <w:r w:rsidR="009046BC">
              <w:fldChar w:fldCharType="end"/>
            </w:r>
          </w:p>
        </w:tc>
        <w:tc>
          <w:tcPr>
            <w:tcW w:w="13388" w:type="dxa"/>
          </w:tcPr>
          <w:p w14:paraId="117F5C4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4271</w:t>
            </w:r>
          </w:p>
        </w:tc>
      </w:tr>
      <w:tr w:rsidR="00CE670E" w14:paraId="5BE7B36B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CDA84B2" w14:textId="77777777" w:rsidR="00CE670E" w:rsidRDefault="00CE670E" w:rsidP="00B43CFE"/>
        </w:tc>
        <w:tc>
          <w:tcPr>
            <w:tcW w:w="1620" w:type="dxa"/>
            <w:vMerge/>
          </w:tcPr>
          <w:p w14:paraId="56216CF1" w14:textId="77777777" w:rsidR="00CE670E" w:rsidRDefault="00CE670E" w:rsidP="00B43CFE"/>
        </w:tc>
        <w:tc>
          <w:tcPr>
            <w:tcW w:w="2970" w:type="dxa"/>
          </w:tcPr>
          <w:p w14:paraId="5B5D2FF1" w14:textId="206588B0" w:rsidR="00CE670E" w:rsidRDefault="00CE670E" w:rsidP="00B43CFE">
            <w:proofErr w:type="spellStart"/>
            <w:r>
              <w:t>ursolic</w:t>
            </w:r>
            <w:proofErr w:type="spellEnd"/>
            <w:r>
              <w:t xml:space="preserve"> acid</w:t>
            </w:r>
            <w:r w:rsidR="009046BC">
              <w:fldChar w:fldCharType="begin" w:fldLock="1"/>
            </w:r>
            <w:r w:rsidR="009046BC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9046BC">
              <w:fldChar w:fldCharType="separate"/>
            </w:r>
            <w:r w:rsidR="009046BC" w:rsidRPr="009046BC">
              <w:rPr>
                <w:noProof/>
                <w:vertAlign w:val="superscript"/>
              </w:rPr>
              <w:t>14</w:t>
            </w:r>
            <w:r w:rsidR="009046BC">
              <w:fldChar w:fldCharType="end"/>
            </w:r>
          </w:p>
        </w:tc>
        <w:tc>
          <w:tcPr>
            <w:tcW w:w="13388" w:type="dxa"/>
          </w:tcPr>
          <w:p w14:paraId="21051AF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945</w:t>
            </w:r>
          </w:p>
        </w:tc>
      </w:tr>
      <w:tr w:rsidR="00CE670E" w14:paraId="54A02E25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2DAF339" w14:textId="77777777" w:rsidR="00CE670E" w:rsidRDefault="00CE670E" w:rsidP="00B43CFE"/>
        </w:tc>
        <w:tc>
          <w:tcPr>
            <w:tcW w:w="1620" w:type="dxa"/>
            <w:vMerge/>
          </w:tcPr>
          <w:p w14:paraId="04B1CC5E" w14:textId="77777777" w:rsidR="00CE670E" w:rsidRDefault="00CE670E" w:rsidP="00B43CFE"/>
        </w:tc>
        <w:tc>
          <w:tcPr>
            <w:tcW w:w="2970" w:type="dxa"/>
          </w:tcPr>
          <w:p w14:paraId="33F9F2E3" w14:textId="0C29F4E2" w:rsidR="00CE670E" w:rsidRDefault="00CE670E" w:rsidP="00B43CFE">
            <w:r>
              <w:t>oleanolic acid</w:t>
            </w:r>
            <w:r w:rsidR="009046BC">
              <w:fldChar w:fldCharType="begin" w:fldLock="1"/>
            </w:r>
            <w:r w:rsidR="009046BC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9046BC">
              <w:fldChar w:fldCharType="separate"/>
            </w:r>
            <w:r w:rsidR="009046BC" w:rsidRPr="009046BC">
              <w:rPr>
                <w:noProof/>
                <w:vertAlign w:val="superscript"/>
              </w:rPr>
              <w:t>14</w:t>
            </w:r>
            <w:r w:rsidR="009046BC">
              <w:fldChar w:fldCharType="end"/>
            </w:r>
          </w:p>
        </w:tc>
        <w:tc>
          <w:tcPr>
            <w:tcW w:w="13388" w:type="dxa"/>
          </w:tcPr>
          <w:p w14:paraId="16E7C5E9" w14:textId="6528F0A6" w:rsidR="00CE670E" w:rsidRDefault="00B728B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494</w:t>
            </w:r>
          </w:p>
        </w:tc>
      </w:tr>
      <w:tr w:rsidR="00CE670E" w14:paraId="1122F2EC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20172B9E" w14:textId="77777777" w:rsidR="00CE670E" w:rsidRDefault="00CE670E" w:rsidP="00B43CFE"/>
        </w:tc>
        <w:tc>
          <w:tcPr>
            <w:tcW w:w="1620" w:type="dxa"/>
            <w:vMerge/>
          </w:tcPr>
          <w:p w14:paraId="33F10EA3" w14:textId="77777777" w:rsidR="00CE670E" w:rsidRDefault="00CE670E" w:rsidP="00B43CFE"/>
        </w:tc>
        <w:tc>
          <w:tcPr>
            <w:tcW w:w="2970" w:type="dxa"/>
          </w:tcPr>
          <w:p w14:paraId="41CB4C92" w14:textId="778BA9DF" w:rsidR="00CE670E" w:rsidRDefault="00CE670E" w:rsidP="00B43CFE">
            <w:r>
              <w:t>heneicosane</w:t>
            </w:r>
            <w:r w:rsidR="009046BC">
              <w:fldChar w:fldCharType="begin" w:fldLock="1"/>
            </w:r>
            <w:r w:rsidR="00B728BE">
              <w:instrText>ADDIN CSL_CITATION {"citationItems":[{"id":"ITEM-1","itemData":{"DOI":"10.3923/jps.2015.54.62","author":[{"dropping-particle":"","family":"Dey","given":"Abhijit","non-dropping-particle":"","parse-names":false,"suffix":""},{"dropping-particle":"","family":"Mukherjee","given":"Anuradha","non-dropping-particle":"","parse-names":false,"suffix":""}],"id":"ITEM-1","issued":{"date-parts":[["0"]]},"title":"Plumeria rubra L . ( Apocynaceae ): Ethnobotany , Phytochemistry and Pharmacology : A Mini Review","type":"article-journal"},"uris":["http://www.mendeley.com/documents/?uuid=8b681975-e909-47aa-9fdf-6881c499544b"]}],"mendeley":{"formattedCitation":"&lt;sup&gt;14&lt;/sup&gt;","plainTextFormattedCitation":"14","previouslyFormattedCitation":"&lt;sup&gt;14&lt;/sup&gt;"},"properties":{"noteIndex":0},"schema":"https://github.com/citation-style-language/schema/raw/master/csl-citation.json"}</w:instrText>
            </w:r>
            <w:r w:rsidR="009046BC">
              <w:fldChar w:fldCharType="separate"/>
            </w:r>
            <w:r w:rsidR="009046BC" w:rsidRPr="009046BC">
              <w:rPr>
                <w:noProof/>
                <w:vertAlign w:val="superscript"/>
              </w:rPr>
              <w:t>14</w:t>
            </w:r>
            <w:r w:rsidR="009046BC">
              <w:fldChar w:fldCharType="end"/>
            </w:r>
          </w:p>
        </w:tc>
        <w:tc>
          <w:tcPr>
            <w:tcW w:w="13388" w:type="dxa"/>
          </w:tcPr>
          <w:p w14:paraId="2F455036" w14:textId="2F0B6405" w:rsidR="00CE670E" w:rsidRDefault="00C35542" w:rsidP="00B43CFE">
            <w:r>
              <w:t>12403</w:t>
            </w:r>
          </w:p>
        </w:tc>
      </w:tr>
      <w:tr w:rsidR="00CE670E" w14:paraId="0C5361B1" w14:textId="77777777" w:rsidTr="00B43CFE">
        <w:tblPrEx>
          <w:tblLook w:val="04A0" w:firstRow="1" w:lastRow="0" w:firstColumn="1" w:lastColumn="0" w:noHBand="0" w:noVBand="1"/>
        </w:tblPrEx>
        <w:trPr>
          <w:trHeight w:val="147"/>
        </w:trPr>
        <w:tc>
          <w:tcPr>
            <w:tcW w:w="985" w:type="dxa"/>
            <w:vMerge w:val="restart"/>
          </w:tcPr>
          <w:p w14:paraId="657ED6F0" w14:textId="2CDA788B" w:rsidR="00CE670E" w:rsidRDefault="00CE670E" w:rsidP="00B43CFE">
            <w:r>
              <w:t>2</w:t>
            </w:r>
            <w:r w:rsidR="00E8771D">
              <w:t>2</w:t>
            </w:r>
          </w:p>
        </w:tc>
        <w:tc>
          <w:tcPr>
            <w:tcW w:w="1620" w:type="dxa"/>
            <w:vMerge w:val="restart"/>
          </w:tcPr>
          <w:p w14:paraId="4E08B397" w14:textId="77777777" w:rsidR="00CE670E" w:rsidRDefault="00CE670E" w:rsidP="00B43CFE">
            <w:r>
              <w:t xml:space="preserve">Polygala </w:t>
            </w:r>
            <w:proofErr w:type="spellStart"/>
            <w:r>
              <w:t>arillata</w:t>
            </w:r>
            <w:proofErr w:type="spellEnd"/>
            <w:r>
              <w:t xml:space="preserve"> </w:t>
            </w:r>
            <w:proofErr w:type="gramStart"/>
            <w:r>
              <w:t>Buch.-</w:t>
            </w:r>
            <w:proofErr w:type="gramEnd"/>
            <w:r>
              <w:t xml:space="preserve"> Ham. ex D. Don </w:t>
            </w:r>
          </w:p>
        </w:tc>
        <w:tc>
          <w:tcPr>
            <w:tcW w:w="2970" w:type="dxa"/>
          </w:tcPr>
          <w:p w14:paraId="3EDE921B" w14:textId="6C1B342D" w:rsidR="00CE670E" w:rsidRDefault="00CE670E" w:rsidP="00B43CFE">
            <w:r>
              <w:t>trans-ferulic acid</w:t>
            </w:r>
            <w:r w:rsidR="00B728BE">
              <w:fldChar w:fldCharType="begin" w:fldLock="1"/>
            </w:r>
            <w:r w:rsidR="00B728BE">
              <w:instrText>ADDIN CSL_CITATION {"citationItems":[{"id":"ITEM-1","itemData":{"author":[{"dropping-particle":"","family":"Xiang","given":"Wei","non-dropping-particle":"","parse-names":false,"suffix":""},{"dropping-particle":"","family":"Zhang","given":"Guo-dong","non-dropping-particle":"","parse-names":false,"suffix":""},{"dropping-particle":"","family":"Li","given":"Fang-yi","non-dropping-particle":"","parse-names":false,"suffix":""},{"dropping-particle":"","family":"Wang","given":"Teng-long","non-dropping-particle":"","parse-names":false,"suffix":""},{"dropping-particle":"","family":"Suo","given":"Tong-chuan","non-dropping-particle":"","parse-names":false,"suffix":""},{"dropping-particle":"","family":"Wang","given":"Chun-hua","non-dropping-particle":"","parse-names":false,"suffix":""},{"dropping-particle":"","family":"Li","given":"Zheng","non-dropping-particle":"","parse-names":false,"suffix":""},{"dropping-particle":"","family":"Zhu","given":"Yan","non-dropping-particle":"","parse-names":false,"suffix":""}],"id":"ITEM-1","issued":{"date-parts":[["2019"]]},"title":"Chemical Constituents from the Roots of Polygala arillata and Their Anti-Inflammatory Activities","type":"article-journal","volume":"2019"},"uris":["http://www.mendeley.com/documents/?uuid=6d26b056-0ed7-4ca6-9d2f-662fb4bee995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      </w:r>
            <w:r w:rsidR="00B728BE">
              <w:fldChar w:fldCharType="separate"/>
            </w:r>
            <w:r w:rsidR="00B728BE" w:rsidRPr="00B728BE">
              <w:rPr>
                <w:noProof/>
                <w:vertAlign w:val="superscript"/>
              </w:rPr>
              <w:t>15</w:t>
            </w:r>
            <w:r w:rsidR="00B728BE">
              <w:fldChar w:fldCharType="end"/>
            </w:r>
          </w:p>
        </w:tc>
        <w:tc>
          <w:tcPr>
            <w:tcW w:w="13388" w:type="dxa"/>
          </w:tcPr>
          <w:p w14:paraId="7B97DF03" w14:textId="77777777" w:rsidR="00CE670E" w:rsidRPr="002D4A6C" w:rsidRDefault="00CE670E" w:rsidP="00B43CFE">
            <w:pPr>
              <w:rPr>
                <w:b/>
                <w:bCs/>
              </w:rPr>
            </w:pPr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5858</w:t>
            </w:r>
          </w:p>
        </w:tc>
      </w:tr>
      <w:tr w:rsidR="00CE670E" w14:paraId="1A2C80F3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75D7707B" w14:textId="77777777" w:rsidR="00CE670E" w:rsidRDefault="00CE670E" w:rsidP="00B43CFE"/>
        </w:tc>
        <w:tc>
          <w:tcPr>
            <w:tcW w:w="1620" w:type="dxa"/>
            <w:vMerge/>
          </w:tcPr>
          <w:p w14:paraId="65030CD4" w14:textId="77777777" w:rsidR="00CE670E" w:rsidRDefault="00CE670E" w:rsidP="00B43CFE"/>
        </w:tc>
        <w:tc>
          <w:tcPr>
            <w:tcW w:w="2970" w:type="dxa"/>
          </w:tcPr>
          <w:p w14:paraId="410FFB74" w14:textId="46242339" w:rsidR="00CE670E" w:rsidRDefault="00CE670E" w:rsidP="00B43CFE">
            <w:r>
              <w:t>oleanolic acid</w:t>
            </w:r>
            <w:r w:rsidR="00B728BE">
              <w:fldChar w:fldCharType="begin" w:fldLock="1"/>
            </w:r>
            <w:r w:rsidR="00B728BE">
              <w:instrText>ADDIN CSL_CITATION {"citationItems":[{"id":"ITEM-1","itemData":{"author":[{"dropping-particle":"","family":"Xiang","given":"Wei","non-dropping-particle":"","parse-names":false,"suffix":""},{"dropping-particle":"","family":"Zhang","given":"Guo-dong","non-dropping-particle":"","parse-names":false,"suffix":""},{"dropping-particle":"","family":"Li","given":"Fang-yi","non-dropping-particle":"","parse-names":false,"suffix":""},{"dropping-particle":"","family":"Wang","given":"Teng-long","non-dropping-particle":"","parse-names":false,"suffix":""},{"dropping-particle":"","family":"Suo","given":"Tong-chuan","non-dropping-particle":"","parse-names":false,"suffix":""},{"dropping-particle":"","family":"Wang","given":"Chun-hua","non-dropping-particle":"","parse-names":false,"suffix":""},{"dropping-particle":"","family":"Li","given":"Zheng","non-dropping-particle":"","parse-names":false,"suffix":""},{"dropping-particle":"","family":"Zhu","given":"Yan","non-dropping-particle":"","parse-names":false,"suffix":""}],"id":"ITEM-1","issued":{"date-parts":[["2019"]]},"title":"Chemical Constituents from the Roots of Polygala arillata and Their Anti-Inflammatory Activities","type":"article-journal","volume":"2019"},"uris":["http://www.mendeley.com/documents/?uuid=6d26b056-0ed7-4ca6-9d2f-662fb4bee995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      </w:r>
            <w:r w:rsidR="00B728BE">
              <w:fldChar w:fldCharType="separate"/>
            </w:r>
            <w:r w:rsidR="00B728BE" w:rsidRPr="00B728BE">
              <w:rPr>
                <w:noProof/>
                <w:vertAlign w:val="superscript"/>
              </w:rPr>
              <w:t>15</w:t>
            </w:r>
            <w:r w:rsidR="00B728BE">
              <w:fldChar w:fldCharType="end"/>
            </w:r>
          </w:p>
        </w:tc>
        <w:tc>
          <w:tcPr>
            <w:tcW w:w="13388" w:type="dxa"/>
          </w:tcPr>
          <w:p w14:paraId="1D2E7433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0494</w:t>
            </w:r>
          </w:p>
        </w:tc>
      </w:tr>
      <w:tr w:rsidR="00CE670E" w14:paraId="77A6BDC1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385BBB80" w14:textId="77777777" w:rsidR="00CE670E" w:rsidRDefault="00CE670E" w:rsidP="00B43CFE"/>
        </w:tc>
        <w:tc>
          <w:tcPr>
            <w:tcW w:w="1620" w:type="dxa"/>
            <w:vMerge/>
          </w:tcPr>
          <w:p w14:paraId="3234F372" w14:textId="77777777" w:rsidR="00CE670E" w:rsidRDefault="00CE670E" w:rsidP="00B43CFE"/>
        </w:tc>
        <w:tc>
          <w:tcPr>
            <w:tcW w:w="2970" w:type="dxa"/>
          </w:tcPr>
          <w:p w14:paraId="346C1D01" w14:textId="7DE07CD6" w:rsidR="00CE670E" w:rsidRDefault="00CE670E" w:rsidP="00B43CFE">
            <w:r>
              <w:t>3-methoxy-4-hydroxybenzoic acid</w:t>
            </w:r>
            <w:r w:rsidR="00B728BE">
              <w:fldChar w:fldCharType="begin" w:fldLock="1"/>
            </w:r>
            <w:r w:rsidR="00B728BE">
              <w:instrText>ADDIN CSL_CITATION {"citationItems":[{"id":"ITEM-1","itemData":{"author":[{"dropping-particle":"","family":"Xiang","given":"Wei","non-dropping-particle":"","parse-names":false,"suffix":""},{"dropping-particle":"","family":"Zhang","given":"Guo-dong","non-dropping-particle":"","parse-names":false,"suffix":""},{"dropping-particle":"","family":"Li","given":"Fang-yi","non-dropping-particle":"","parse-names":false,"suffix":""},{"dropping-particle":"","family":"Wang","given":"Teng-long","non-dropping-particle":"","parse-names":false,"suffix":""},{"dropping-particle":"","family":"Suo","given":"Tong-chuan","non-dropping-particle":"","parse-names":false,"suffix":""},{"dropping-particle":"","family":"Wang","given":"Chun-hua","non-dropping-particle":"","parse-names":false,"suffix":""},{"dropping-particle":"","family":"Li","given":"Zheng","non-dropping-particle":"","parse-names":false,"suffix":""},{"dropping-particle":"","family":"Zhu","given":"Yan","non-dropping-particle":"","parse-names":false,"suffix":""}],"id":"ITEM-1","issued":{"date-parts":[["2019"]]},"title":"Chemical Constituents from the Roots of Polygala arillata and Their Anti-Inflammatory Activities","type":"article-journal","volume":"2019"},"uris":["http://www.mendeley.com/documents/?uuid=6d26b056-0ed7-4ca6-9d2f-662fb4bee995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      </w:r>
            <w:r w:rsidR="00B728BE">
              <w:fldChar w:fldCharType="separate"/>
            </w:r>
            <w:r w:rsidR="00B728BE" w:rsidRPr="00B728BE">
              <w:rPr>
                <w:noProof/>
                <w:vertAlign w:val="superscript"/>
              </w:rPr>
              <w:t>15</w:t>
            </w:r>
            <w:r w:rsidR="00B728BE">
              <w:fldChar w:fldCharType="end"/>
            </w:r>
          </w:p>
        </w:tc>
        <w:tc>
          <w:tcPr>
            <w:tcW w:w="13388" w:type="dxa"/>
          </w:tcPr>
          <w:p w14:paraId="32A178DE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468</w:t>
            </w:r>
          </w:p>
        </w:tc>
      </w:tr>
      <w:tr w:rsidR="00CE670E" w14:paraId="48B85CEE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52CA7E89" w14:textId="77777777" w:rsidR="00CE670E" w:rsidRDefault="00CE670E" w:rsidP="00B43CFE"/>
        </w:tc>
        <w:tc>
          <w:tcPr>
            <w:tcW w:w="1620" w:type="dxa"/>
            <w:vMerge/>
          </w:tcPr>
          <w:p w14:paraId="3D653D7D" w14:textId="77777777" w:rsidR="00CE670E" w:rsidRDefault="00CE670E" w:rsidP="00B43CFE"/>
        </w:tc>
        <w:tc>
          <w:tcPr>
            <w:tcW w:w="2970" w:type="dxa"/>
          </w:tcPr>
          <w:p w14:paraId="6FF4B794" w14:textId="2A8DCD96" w:rsidR="00CE670E" w:rsidRDefault="00CE670E" w:rsidP="00B43CFE">
            <w:r>
              <w:t>monopentadecanoin</w:t>
            </w:r>
            <w:r w:rsidR="00B728BE">
              <w:fldChar w:fldCharType="begin" w:fldLock="1"/>
            </w:r>
            <w:r w:rsidR="00B728BE">
              <w:instrText>ADDIN CSL_CITATION {"citationItems":[{"id":"ITEM-1","itemData":{"author":[{"dropping-particle":"","family":"Xiang","given":"Wei","non-dropping-particle":"","parse-names":false,"suffix":""},{"dropping-particle":"","family":"Zhang","given":"Guo-dong","non-dropping-particle":"","parse-names":false,"suffix":""},{"dropping-particle":"","family":"Li","given":"Fang-yi","non-dropping-particle":"","parse-names":false,"suffix":""},{"dropping-particle":"","family":"Wang","given":"Teng-long","non-dropping-particle":"","parse-names":false,"suffix":""},{"dropping-particle":"","family":"Suo","given":"Tong-chuan","non-dropping-particle":"","parse-names":false,"suffix":""},{"dropping-particle":"","family":"Wang","given":"Chun-hua","non-dropping-particle":"","parse-names":false,"suffix":""},{"dropping-particle":"","family":"Li","given":"Zheng","non-dropping-particle":"","parse-names":false,"suffix":""},{"dropping-particle":"","family":"Zhu","given":"Yan","non-dropping-particle":"","parse-names":false,"suffix":""}],"id":"ITEM-1","issued":{"date-parts":[["2019"]]},"title":"Chemical Constituents from the Roots of Polygala arillata and Their Anti-Inflammatory Activities","type":"article-journal","volume":"2019"},"uris":["http://www.mendeley.com/documents/?uuid=6d26b056-0ed7-4ca6-9d2f-662fb4bee995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      </w:r>
            <w:r w:rsidR="00B728BE">
              <w:fldChar w:fldCharType="separate"/>
            </w:r>
            <w:r w:rsidR="00B728BE" w:rsidRPr="00B728BE">
              <w:rPr>
                <w:noProof/>
                <w:vertAlign w:val="superscript"/>
              </w:rPr>
              <w:t>15</w:t>
            </w:r>
            <w:r w:rsidR="00B728BE">
              <w:fldChar w:fldCharType="end"/>
            </w:r>
          </w:p>
        </w:tc>
        <w:tc>
          <w:tcPr>
            <w:tcW w:w="13388" w:type="dxa"/>
          </w:tcPr>
          <w:p w14:paraId="1A339A6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90750</w:t>
            </w:r>
          </w:p>
        </w:tc>
      </w:tr>
      <w:tr w:rsidR="00CE670E" w14:paraId="1FACAD69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63D1F0AC" w14:textId="77777777" w:rsidR="00CE670E" w:rsidRDefault="00CE670E" w:rsidP="00B43CFE"/>
        </w:tc>
        <w:tc>
          <w:tcPr>
            <w:tcW w:w="1620" w:type="dxa"/>
            <w:vMerge/>
          </w:tcPr>
          <w:p w14:paraId="080AEB00" w14:textId="77777777" w:rsidR="00CE670E" w:rsidRDefault="00CE670E" w:rsidP="00B43CFE"/>
        </w:tc>
        <w:tc>
          <w:tcPr>
            <w:tcW w:w="2970" w:type="dxa"/>
          </w:tcPr>
          <w:p w14:paraId="25E623C9" w14:textId="0E385EF5" w:rsidR="00CE670E" w:rsidRDefault="00CE670E" w:rsidP="00B43CFE">
            <w:proofErr w:type="spellStart"/>
            <w:r>
              <w:t>sinapic</w:t>
            </w:r>
            <w:proofErr w:type="spellEnd"/>
            <w:r>
              <w:t xml:space="preserve"> acid</w:t>
            </w:r>
            <w:r w:rsidR="00B728BE">
              <w:fldChar w:fldCharType="begin" w:fldLock="1"/>
            </w:r>
            <w:r w:rsidR="00494A27">
              <w:instrText>ADDIN CSL_CITATION {"citationItems":[{"id":"ITEM-1","itemData":{"author":[{"dropping-particle":"","family":"Xiang","given":"Wei","non-dropping-particle":"","parse-names":false,"suffix":""},{"dropping-particle":"","family":"Zhang","given":"Guo-dong","non-dropping-particle":"","parse-names":false,"suffix":""},{"dropping-particle":"","family":"Li","given":"Fang-yi","non-dropping-particle":"","parse-names":false,"suffix":""},{"dropping-particle":"","family":"Wang","given":"Teng-long","non-dropping-particle":"","parse-names":false,"suffix":""},{"dropping-particle":"","family":"Suo","given":"Tong-chuan","non-dropping-particle":"","parse-names":false,"suffix":""},{"dropping-particle":"","family":"Wang","given":"Chun-hua","non-dropping-particle":"","parse-names":false,"suffix":""},{"dropping-particle":"","family":"Li","given":"Zheng","non-dropping-particle":"","parse-names":false,"suffix":""},{"dropping-particle":"","family":"Zhu","given":"Yan","non-dropping-particle":"","parse-names":false,"suffix":""}],"id":"ITEM-1","issued":{"date-parts":[["2019"]]},"title":"Chemical Constituents from the Roots of Polygala arillata and Their Anti-Inflammatory Activities","type":"article-journal","volume":"2019"},"uris":["http://www.mendeley.com/documents/?uuid=6d26b056-0ed7-4ca6-9d2f-662fb4bee995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      </w:r>
            <w:r w:rsidR="00B728BE">
              <w:fldChar w:fldCharType="separate"/>
            </w:r>
            <w:r w:rsidR="00B728BE" w:rsidRPr="00B728BE">
              <w:rPr>
                <w:noProof/>
                <w:vertAlign w:val="superscript"/>
              </w:rPr>
              <w:t>15</w:t>
            </w:r>
            <w:r w:rsidR="00B728BE">
              <w:fldChar w:fldCharType="end"/>
            </w:r>
          </w:p>
        </w:tc>
        <w:tc>
          <w:tcPr>
            <w:tcW w:w="13388" w:type="dxa"/>
          </w:tcPr>
          <w:p w14:paraId="08F7A61F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7775</w:t>
            </w:r>
          </w:p>
        </w:tc>
      </w:tr>
      <w:tr w:rsidR="00CE670E" w14:paraId="77A860A6" w14:textId="77777777" w:rsidTr="00B43CFE">
        <w:tblPrEx>
          <w:tblLook w:val="04A0" w:firstRow="1" w:lastRow="0" w:firstColumn="1" w:lastColumn="0" w:noHBand="0" w:noVBand="1"/>
        </w:tblPrEx>
        <w:trPr>
          <w:trHeight w:val="458"/>
        </w:trPr>
        <w:tc>
          <w:tcPr>
            <w:tcW w:w="985" w:type="dxa"/>
            <w:vMerge/>
          </w:tcPr>
          <w:p w14:paraId="3E8546D3" w14:textId="77777777" w:rsidR="00CE670E" w:rsidRDefault="00CE670E" w:rsidP="00B43CFE"/>
        </w:tc>
        <w:tc>
          <w:tcPr>
            <w:tcW w:w="1620" w:type="dxa"/>
            <w:vMerge/>
          </w:tcPr>
          <w:p w14:paraId="19FAD08A" w14:textId="77777777" w:rsidR="00CE670E" w:rsidRDefault="00CE670E" w:rsidP="00B43CFE"/>
        </w:tc>
        <w:tc>
          <w:tcPr>
            <w:tcW w:w="2970" w:type="dxa"/>
          </w:tcPr>
          <w:p w14:paraId="461F0756" w14:textId="6633E65B" w:rsidR="00CE670E" w:rsidRDefault="00CE670E" w:rsidP="00B43CFE">
            <w:r>
              <w:t>p-hydroxybenzaldehyde</w:t>
            </w:r>
            <w:r w:rsidR="00494A27">
              <w:fldChar w:fldCharType="begin" w:fldLock="1"/>
            </w:r>
            <w:r w:rsidR="00494A27">
              <w:instrText>ADDIN CSL_CITATION {"citationItems":[{"id":"ITEM-1","itemData":{"author":[{"dropping-particle":"","family":"Xiang","given":"Wei","non-dropping-particle":"","parse-names":false,"suffix":""},{"dropping-particle":"","family":"Zhang","given":"Guo-dong","non-dropping-particle":"","parse-names":false,"suffix":""},{"dropping-particle":"","family":"Li","given":"Fang-yi","non-dropping-particle":"","parse-names":false,"suffix":""},{"dropping-particle":"","family":"Wang","given":"Teng-long","non-dropping-particle":"","parse-names":false,"suffix":""},{"dropping-particle":"","family":"Suo","given":"Tong-chuan","non-dropping-particle":"","parse-names":false,"suffix":""},{"dropping-particle":"","family":"Wang","given":"Chun-hua","non-dropping-particle":"","parse-names":false,"suffix":""},{"dropping-particle":"","family":"Li","given":"Zheng","non-dropping-particle":"","parse-names":false,"suffix":""},{"dropping-particle":"","family":"Zhu","given":"Yan","non-dropping-particle":"","parse-names":false,"suffix":""}],"id":"ITEM-1","issued":{"date-parts":[["2019"]]},"title":"Chemical Constituents from the Roots of Polygala arillata and Their Anti-Inflammatory Activities","type":"article-journal","volume":"2019"},"uris":["http://www.mendeley.com/documents/?uuid=6d26b056-0ed7-4ca6-9d2f-662fb4bee995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      </w:r>
            <w:r w:rsidR="00494A27">
              <w:fldChar w:fldCharType="separate"/>
            </w:r>
            <w:r w:rsidR="00494A27" w:rsidRPr="00494A27">
              <w:rPr>
                <w:noProof/>
                <w:vertAlign w:val="superscript"/>
              </w:rPr>
              <w:t>15</w:t>
            </w:r>
            <w:r w:rsidR="00494A27">
              <w:fldChar w:fldCharType="end"/>
            </w:r>
          </w:p>
        </w:tc>
        <w:tc>
          <w:tcPr>
            <w:tcW w:w="13388" w:type="dxa"/>
          </w:tcPr>
          <w:p w14:paraId="2F6959D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6</w:t>
            </w:r>
          </w:p>
        </w:tc>
      </w:tr>
      <w:tr w:rsidR="00CE670E" w14:paraId="7F69670C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1190AE74" w14:textId="77777777" w:rsidR="00CE670E" w:rsidRDefault="00CE670E" w:rsidP="00B43CFE"/>
        </w:tc>
        <w:tc>
          <w:tcPr>
            <w:tcW w:w="1620" w:type="dxa"/>
            <w:vMerge/>
          </w:tcPr>
          <w:p w14:paraId="76814C36" w14:textId="77777777" w:rsidR="00CE670E" w:rsidRDefault="00CE670E" w:rsidP="00B43CFE"/>
        </w:tc>
        <w:tc>
          <w:tcPr>
            <w:tcW w:w="2970" w:type="dxa"/>
          </w:tcPr>
          <w:p w14:paraId="5955BD09" w14:textId="706F0647" w:rsidR="00CE670E" w:rsidRDefault="00CE670E" w:rsidP="00B43CFE">
            <w:r>
              <w:t>palmitic acid</w:t>
            </w:r>
            <w:r w:rsidR="00494A27">
              <w:fldChar w:fldCharType="begin" w:fldLock="1"/>
            </w:r>
            <w:r w:rsidR="00494A27">
              <w:instrText>ADDIN CSL_CITATION {"citationItems":[{"id":"ITEM-1","itemData":{"author":[{"dropping-particle":"","family":"Xiang","given":"Wei","non-dropping-particle":"","parse-names":false,"suffix":""},{"dropping-particle":"","family":"Zhang","given":"Guo-dong","non-dropping-particle":"","parse-names":false,"suffix":""},{"dropping-particle":"","family":"Li","given":"Fang-yi","non-dropping-particle":"","parse-names":false,"suffix":""},{"dropping-particle":"","family":"Wang","given":"Teng-long","non-dropping-particle":"","parse-names":false,"suffix":""},{"dropping-particle":"","family":"Suo","given":"Tong-chuan","non-dropping-particle":"","parse-names":false,"suffix":""},{"dropping-particle":"","family":"Wang","given":"Chun-hua","non-dropping-particle":"","parse-names":false,"suffix":""},{"dropping-particle":"","family":"Li","given":"Zheng","non-dropping-particle":"","parse-names":false,"suffix":""},{"dropping-particle":"","family":"Zhu","given":"Yan","non-dropping-particle":"","parse-names":false,"suffix":""}],"id":"ITEM-1","issued":{"date-parts":[["2019"]]},"title":"Chemical Constituents from the Roots of Polygala arillata and Their Anti-Inflammatory Activities","type":"article-journal","volume":"2019"},"uris":["http://www.mendeley.com/documents/?uuid=6d26b056-0ed7-4ca6-9d2f-662fb4bee995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      </w:r>
            <w:r w:rsidR="00494A27">
              <w:fldChar w:fldCharType="separate"/>
            </w:r>
            <w:r w:rsidR="00494A27" w:rsidRPr="00494A27">
              <w:rPr>
                <w:noProof/>
                <w:vertAlign w:val="superscript"/>
              </w:rPr>
              <w:t>15</w:t>
            </w:r>
            <w:r w:rsidR="00494A27">
              <w:fldChar w:fldCharType="end"/>
            </w:r>
          </w:p>
        </w:tc>
        <w:tc>
          <w:tcPr>
            <w:tcW w:w="13388" w:type="dxa"/>
          </w:tcPr>
          <w:p w14:paraId="4941E13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85</w:t>
            </w:r>
          </w:p>
        </w:tc>
      </w:tr>
      <w:tr w:rsidR="00CE670E" w14:paraId="3573A1B0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09A32B6D" w14:textId="77777777" w:rsidR="00CE670E" w:rsidRDefault="00CE670E" w:rsidP="00B43CFE"/>
        </w:tc>
        <w:tc>
          <w:tcPr>
            <w:tcW w:w="1620" w:type="dxa"/>
            <w:vMerge/>
          </w:tcPr>
          <w:p w14:paraId="53C5B602" w14:textId="77777777" w:rsidR="00CE670E" w:rsidRDefault="00CE670E" w:rsidP="00B43CFE"/>
        </w:tc>
        <w:tc>
          <w:tcPr>
            <w:tcW w:w="2970" w:type="dxa"/>
          </w:tcPr>
          <w:p w14:paraId="62E45A85" w14:textId="723EA65B" w:rsidR="00CE670E" w:rsidRDefault="00CE670E" w:rsidP="00B43CFE">
            <w:r>
              <w:t>trans-ferulic acid</w:t>
            </w:r>
            <w:r w:rsidR="00494A27">
              <w:fldChar w:fldCharType="begin" w:fldLock="1"/>
            </w:r>
            <w:r w:rsidR="00494A27">
              <w:instrText>ADDIN CSL_CITATION {"citationItems":[{"id":"ITEM-1","itemData":{"author":[{"dropping-particle":"","family":"Xiang","given":"Wei","non-dropping-particle":"","parse-names":false,"suffix":""},{"dropping-particle":"","family":"Zhang","given":"Guo-dong","non-dropping-particle":"","parse-names":false,"suffix":""},{"dropping-particle":"","family":"Li","given":"Fang-yi","non-dropping-particle":"","parse-names":false,"suffix":""},{"dropping-particle":"","family":"Wang","given":"Teng-long","non-dropping-particle":"","parse-names":false,"suffix":""},{"dropping-particle":"","family":"Suo","given":"Tong-chuan","non-dropping-particle":"","parse-names":false,"suffix":""},{"dropping-particle":"","family":"Wang","given":"Chun-hua","non-dropping-particle":"","parse-names":false,"suffix":""},{"dropping-particle":"","family":"Li","given":"Zheng","non-dropping-particle":"","parse-names":false,"suffix":""},{"dropping-particle":"","family":"Zhu","given":"Yan","non-dropping-particle":"","parse-names":false,"suffix":""}],"id":"ITEM-1","issued":{"date-parts":[["2019"]]},"title":"Chemical Constituents from the Roots of Polygala arillata and Their Anti-Inflammatory Activities","type":"article-journal","volume":"2019"},"uris":["http://www.mendeley.com/documents/?uuid=6d26b056-0ed7-4ca6-9d2f-662fb4bee995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      </w:r>
            <w:r w:rsidR="00494A27">
              <w:fldChar w:fldCharType="separate"/>
            </w:r>
            <w:r w:rsidR="00494A27" w:rsidRPr="00494A27">
              <w:rPr>
                <w:noProof/>
                <w:vertAlign w:val="superscript"/>
              </w:rPr>
              <w:t>15</w:t>
            </w:r>
            <w:r w:rsidR="00494A27">
              <w:fldChar w:fldCharType="end"/>
            </w:r>
          </w:p>
        </w:tc>
        <w:tc>
          <w:tcPr>
            <w:tcW w:w="13388" w:type="dxa"/>
          </w:tcPr>
          <w:p w14:paraId="6D717A74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45858</w:t>
            </w:r>
          </w:p>
        </w:tc>
      </w:tr>
      <w:tr w:rsidR="00CE670E" w14:paraId="11FCC432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300EA5FE" w14:textId="77777777" w:rsidR="00CE670E" w:rsidRDefault="00CE670E" w:rsidP="00B43CFE"/>
        </w:tc>
        <w:tc>
          <w:tcPr>
            <w:tcW w:w="1620" w:type="dxa"/>
            <w:vMerge/>
          </w:tcPr>
          <w:p w14:paraId="3D02DEEF" w14:textId="77777777" w:rsidR="00CE670E" w:rsidRDefault="00CE670E" w:rsidP="00B43CFE"/>
        </w:tc>
        <w:tc>
          <w:tcPr>
            <w:tcW w:w="2970" w:type="dxa"/>
          </w:tcPr>
          <w:p w14:paraId="322F529D" w14:textId="4B8A62BB" w:rsidR="00CE670E" w:rsidRDefault="00CE670E" w:rsidP="00B43CFE">
            <w:r>
              <w:t>monopentadecanoin</w:t>
            </w:r>
            <w:r w:rsidR="00494A27">
              <w:fldChar w:fldCharType="begin" w:fldLock="1"/>
            </w:r>
            <w:r w:rsidR="00494A27">
              <w:instrText>ADDIN CSL_CITATION {"citationItems":[{"id":"ITEM-1","itemData":{"author":[{"dropping-particle":"","family":"Xiang","given":"Wei","non-dropping-particle":"","parse-names":false,"suffix":""},{"dropping-particle":"","family":"Zhang","given":"Guo-dong","non-dropping-particle":"","parse-names":false,"suffix":""},{"dropping-particle":"","family":"Li","given":"Fang-yi","non-dropping-particle":"","parse-names":false,"suffix":""},{"dropping-particle":"","family":"Wang","given":"Teng-long","non-dropping-particle":"","parse-names":false,"suffix":""},{"dropping-particle":"","family":"Suo","given":"Tong-chuan","non-dropping-particle":"","parse-names":false,"suffix":""},{"dropping-particle":"","family":"Wang","given":"Chun-hua","non-dropping-particle":"","parse-names":false,"suffix":""},{"dropping-particle":"","family":"Li","given":"Zheng","non-dropping-particle":"","parse-names":false,"suffix":""},{"dropping-particle":"","family":"Zhu","given":"Yan","non-dropping-particle":"","parse-names":false,"suffix":""}],"id":"ITEM-1","issued":{"date-parts":[["2019"]]},"title":"Chemical Constituents from the Roots of Polygala arillata and Their Anti-Inflammatory Activities","type":"article-journal","volume":"2019"},"uris":["http://www.mendeley.com/documents/?uuid=6d26b056-0ed7-4ca6-9d2f-662fb4bee995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      </w:r>
            <w:r w:rsidR="00494A27">
              <w:fldChar w:fldCharType="separate"/>
            </w:r>
            <w:r w:rsidR="00494A27" w:rsidRPr="00494A27">
              <w:rPr>
                <w:noProof/>
                <w:vertAlign w:val="superscript"/>
              </w:rPr>
              <w:t>15</w:t>
            </w:r>
            <w:r w:rsidR="00494A27">
              <w:fldChar w:fldCharType="end"/>
            </w:r>
          </w:p>
        </w:tc>
        <w:tc>
          <w:tcPr>
            <w:tcW w:w="13388" w:type="dxa"/>
          </w:tcPr>
          <w:p w14:paraId="5C811811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90750</w:t>
            </w:r>
          </w:p>
          <w:p w14:paraId="5F852582" w14:textId="77777777" w:rsidR="00CE670E" w:rsidRDefault="00CE670E" w:rsidP="00B43CFE"/>
        </w:tc>
      </w:tr>
      <w:tr w:rsidR="00CE670E" w14:paraId="04654616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28FF6F15" w14:textId="77777777" w:rsidR="00CE670E" w:rsidRDefault="00CE670E" w:rsidP="00B43CFE"/>
        </w:tc>
        <w:tc>
          <w:tcPr>
            <w:tcW w:w="1620" w:type="dxa"/>
            <w:vMerge/>
          </w:tcPr>
          <w:p w14:paraId="6A5545F4" w14:textId="77777777" w:rsidR="00CE670E" w:rsidRDefault="00CE670E" w:rsidP="00B43CFE"/>
        </w:tc>
        <w:tc>
          <w:tcPr>
            <w:tcW w:w="2970" w:type="dxa"/>
          </w:tcPr>
          <w:p w14:paraId="64698CDC" w14:textId="5BD2B2AA" w:rsidR="00CE670E" w:rsidRDefault="00CE670E" w:rsidP="00B43CFE">
            <w:proofErr w:type="spellStart"/>
            <w:r>
              <w:t>sinapic</w:t>
            </w:r>
            <w:proofErr w:type="spellEnd"/>
            <w:r>
              <w:t xml:space="preserve"> acid</w:t>
            </w:r>
            <w:r w:rsidR="00494A27">
              <w:fldChar w:fldCharType="begin" w:fldLock="1"/>
            </w:r>
            <w:r w:rsidR="00494A27">
              <w:instrText>ADDIN CSL_CITATION {"citationItems":[{"id":"ITEM-1","itemData":{"author":[{"dropping-particle":"","family":"Xiang","given":"Wei","non-dropping-particle":"","parse-names":false,"suffix":""},{"dropping-particle":"","family":"Zhang","given":"Guo-dong","non-dropping-particle":"","parse-names":false,"suffix":""},{"dropping-particle":"","family":"Li","given":"Fang-yi","non-dropping-particle":"","parse-names":false,"suffix":""},{"dropping-particle":"","family":"Wang","given":"Teng-long","non-dropping-particle":"","parse-names":false,"suffix":""},{"dropping-particle":"","family":"Suo","given":"Tong-chuan","non-dropping-particle":"","parse-names":false,"suffix":""},{"dropping-particle":"","family":"Wang","given":"Chun-hua","non-dropping-particle":"","parse-names":false,"suffix":""},{"dropping-particle":"","family":"Li","given":"Zheng","non-dropping-particle":"","parse-names":false,"suffix":""},{"dropping-particle":"","family":"Zhu","given":"Yan","non-dropping-particle":"","parse-names":false,"suffix":""}],"id":"ITEM-1","issued":{"date-parts":[["2019"]]},"title":"Chemical Constituents from the Roots of Polygala arillata and Their Anti-Inflammatory Activities","type":"article-journal","volume":"2019"},"uris":["http://www.mendeley.com/documents/?uuid=6d26b056-0ed7-4ca6-9d2f-662fb4bee995"]}],"mendeley":{"formattedCitation":"&lt;sup&gt;15&lt;/sup&gt;","plainTextFormattedCitation":"15","previouslyFormattedCitation":"&lt;sup&gt;15&lt;/sup&gt;"},"properties":{"noteIndex":0},"schema":"https://github.com/citation-style-language/schema/raw/master/csl-citation.json"}</w:instrText>
            </w:r>
            <w:r w:rsidR="00494A27">
              <w:fldChar w:fldCharType="separate"/>
            </w:r>
            <w:r w:rsidR="00494A27" w:rsidRPr="00494A27">
              <w:rPr>
                <w:noProof/>
                <w:vertAlign w:val="superscript"/>
              </w:rPr>
              <w:t>15</w:t>
            </w:r>
            <w:r w:rsidR="00494A27">
              <w:fldChar w:fldCharType="end"/>
            </w:r>
          </w:p>
        </w:tc>
        <w:tc>
          <w:tcPr>
            <w:tcW w:w="13388" w:type="dxa"/>
          </w:tcPr>
          <w:p w14:paraId="404DD15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37775</w:t>
            </w:r>
          </w:p>
        </w:tc>
      </w:tr>
      <w:tr w:rsidR="00CE670E" w14:paraId="45838E7A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3C3E6C0B" w14:textId="77777777" w:rsidR="00CE670E" w:rsidRDefault="00CE670E" w:rsidP="00B43CFE"/>
        </w:tc>
        <w:tc>
          <w:tcPr>
            <w:tcW w:w="1620" w:type="dxa"/>
            <w:vMerge/>
          </w:tcPr>
          <w:p w14:paraId="41C3C8B9" w14:textId="77777777" w:rsidR="00CE670E" w:rsidRDefault="00CE670E" w:rsidP="00B43CFE"/>
        </w:tc>
        <w:tc>
          <w:tcPr>
            <w:tcW w:w="2970" w:type="dxa"/>
          </w:tcPr>
          <w:p w14:paraId="23AAF608" w14:textId="7CEDDE75" w:rsidR="00CE670E" w:rsidRDefault="00CE670E" w:rsidP="00B43CFE">
            <w:r>
              <w:t>Dodecane</w:t>
            </w:r>
            <w:r w:rsidR="00494A27">
              <w:fldChar w:fldCharType="begin" w:fldLock="1"/>
            </w:r>
            <w:r w:rsidR="00494A27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494A27">
              <w:fldChar w:fldCharType="separate"/>
            </w:r>
            <w:r w:rsidR="00494A27" w:rsidRPr="00494A27">
              <w:rPr>
                <w:noProof/>
                <w:vertAlign w:val="superscript"/>
              </w:rPr>
              <w:t>16</w:t>
            </w:r>
            <w:r w:rsidR="00494A27">
              <w:fldChar w:fldCharType="end"/>
            </w:r>
          </w:p>
        </w:tc>
        <w:tc>
          <w:tcPr>
            <w:tcW w:w="13388" w:type="dxa"/>
          </w:tcPr>
          <w:p w14:paraId="70AD5ADC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8182</w:t>
            </w:r>
          </w:p>
        </w:tc>
      </w:tr>
      <w:tr w:rsidR="00CE670E" w14:paraId="5CCB32E4" w14:textId="77777777" w:rsidTr="00B43CFE">
        <w:tblPrEx>
          <w:tblLook w:val="04A0" w:firstRow="1" w:lastRow="0" w:firstColumn="1" w:lastColumn="0" w:noHBand="0" w:noVBand="1"/>
        </w:tblPrEx>
        <w:trPr>
          <w:trHeight w:val="144"/>
        </w:trPr>
        <w:tc>
          <w:tcPr>
            <w:tcW w:w="985" w:type="dxa"/>
            <w:vMerge/>
          </w:tcPr>
          <w:p w14:paraId="62FDAF2B" w14:textId="77777777" w:rsidR="00CE670E" w:rsidRDefault="00CE670E" w:rsidP="00B43CFE"/>
        </w:tc>
        <w:tc>
          <w:tcPr>
            <w:tcW w:w="1620" w:type="dxa"/>
            <w:vMerge/>
          </w:tcPr>
          <w:p w14:paraId="3935DE16" w14:textId="77777777" w:rsidR="00CE670E" w:rsidRDefault="00CE670E" w:rsidP="00B43CFE"/>
        </w:tc>
        <w:tc>
          <w:tcPr>
            <w:tcW w:w="2970" w:type="dxa"/>
          </w:tcPr>
          <w:p w14:paraId="6295C72F" w14:textId="6B31E927" w:rsidR="00CE670E" w:rsidRDefault="00CE670E" w:rsidP="00B43CFE">
            <w:r>
              <w:t>Nonadecane</w:t>
            </w:r>
            <w:r w:rsidR="00494A27">
              <w:fldChar w:fldCharType="begin" w:fldLock="1"/>
            </w:r>
            <w:r w:rsidR="00494A27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494A27">
              <w:fldChar w:fldCharType="separate"/>
            </w:r>
            <w:r w:rsidR="00494A27" w:rsidRPr="00494A27">
              <w:rPr>
                <w:noProof/>
                <w:vertAlign w:val="superscript"/>
              </w:rPr>
              <w:t>16</w:t>
            </w:r>
            <w:r w:rsidR="00494A27">
              <w:fldChar w:fldCharType="end"/>
            </w:r>
          </w:p>
        </w:tc>
        <w:tc>
          <w:tcPr>
            <w:tcW w:w="13388" w:type="dxa"/>
          </w:tcPr>
          <w:p w14:paraId="27074412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2401</w:t>
            </w:r>
          </w:p>
        </w:tc>
      </w:tr>
      <w:tr w:rsidR="00CE670E" w14:paraId="721B2989" w14:textId="77777777" w:rsidTr="00B43CFE">
        <w:tblPrEx>
          <w:tblLook w:val="04A0" w:firstRow="1" w:lastRow="0" w:firstColumn="1" w:lastColumn="0" w:noHBand="0" w:noVBand="1"/>
        </w:tblPrEx>
        <w:trPr>
          <w:trHeight w:val="51"/>
        </w:trPr>
        <w:tc>
          <w:tcPr>
            <w:tcW w:w="985" w:type="dxa"/>
            <w:vMerge/>
          </w:tcPr>
          <w:p w14:paraId="7A6C322F" w14:textId="77777777" w:rsidR="00CE670E" w:rsidRDefault="00CE670E" w:rsidP="00B43CFE"/>
        </w:tc>
        <w:tc>
          <w:tcPr>
            <w:tcW w:w="1620" w:type="dxa"/>
            <w:vMerge/>
          </w:tcPr>
          <w:p w14:paraId="23CE41B7" w14:textId="77777777" w:rsidR="00CE670E" w:rsidRDefault="00CE670E" w:rsidP="00B43CFE"/>
        </w:tc>
        <w:tc>
          <w:tcPr>
            <w:tcW w:w="2970" w:type="dxa"/>
          </w:tcPr>
          <w:p w14:paraId="3ABBE113" w14:textId="65E67634" w:rsidR="00CE670E" w:rsidRDefault="00CE670E" w:rsidP="00B43CFE">
            <w:proofErr w:type="spellStart"/>
            <w:r>
              <w:t>Hexadecanoic</w:t>
            </w:r>
            <w:proofErr w:type="spellEnd"/>
            <w:r>
              <w:t xml:space="preserve"> acid</w:t>
            </w:r>
            <w:r w:rsidR="00494A27">
              <w:fldChar w:fldCharType="begin" w:fldLock="1"/>
            </w:r>
            <w:r w:rsidR="00494A27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494A27">
              <w:fldChar w:fldCharType="separate"/>
            </w:r>
            <w:r w:rsidR="00494A27" w:rsidRPr="00494A27">
              <w:rPr>
                <w:noProof/>
                <w:vertAlign w:val="superscript"/>
              </w:rPr>
              <w:t>16</w:t>
            </w:r>
            <w:r w:rsidR="00494A27">
              <w:fldChar w:fldCharType="end"/>
            </w:r>
          </w:p>
        </w:tc>
        <w:tc>
          <w:tcPr>
            <w:tcW w:w="13388" w:type="dxa"/>
          </w:tcPr>
          <w:p w14:paraId="54B65657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85</w:t>
            </w:r>
          </w:p>
        </w:tc>
      </w:tr>
      <w:tr w:rsidR="00CE670E" w14:paraId="2C427DD9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1715561F" w14:textId="77777777" w:rsidR="00CE670E" w:rsidRDefault="00CE670E" w:rsidP="00B43CFE"/>
        </w:tc>
        <w:tc>
          <w:tcPr>
            <w:tcW w:w="1620" w:type="dxa"/>
            <w:vMerge/>
          </w:tcPr>
          <w:p w14:paraId="2895A5BA" w14:textId="77777777" w:rsidR="00CE670E" w:rsidRDefault="00CE670E" w:rsidP="00B43CFE"/>
        </w:tc>
        <w:tc>
          <w:tcPr>
            <w:tcW w:w="2970" w:type="dxa"/>
          </w:tcPr>
          <w:p w14:paraId="10038878" w14:textId="64523EB9" w:rsidR="00CE670E" w:rsidRDefault="00CE670E" w:rsidP="00494A27">
            <w:pPr>
              <w:tabs>
                <w:tab w:val="center" w:pos="1377"/>
              </w:tabs>
            </w:pPr>
            <w:r>
              <w:t>Myrcene</w:t>
            </w:r>
            <w:r w:rsidR="00494A27">
              <w:fldChar w:fldCharType="begin" w:fldLock="1"/>
            </w:r>
            <w:r w:rsidR="00494A27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494A27">
              <w:fldChar w:fldCharType="separate"/>
            </w:r>
            <w:r w:rsidR="00494A27" w:rsidRPr="00494A27">
              <w:rPr>
                <w:noProof/>
                <w:vertAlign w:val="superscript"/>
              </w:rPr>
              <w:t>16</w:t>
            </w:r>
            <w:r w:rsidR="00494A27">
              <w:fldChar w:fldCharType="end"/>
            </w:r>
            <w:r w:rsidR="00494A27">
              <w:tab/>
            </w:r>
          </w:p>
        </w:tc>
        <w:tc>
          <w:tcPr>
            <w:tcW w:w="13388" w:type="dxa"/>
          </w:tcPr>
          <w:p w14:paraId="72972A66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31253</w:t>
            </w:r>
          </w:p>
        </w:tc>
      </w:tr>
      <w:tr w:rsidR="00CE670E" w14:paraId="7E9690DA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0DE2ABCD" w14:textId="77777777" w:rsidR="00CE670E" w:rsidRDefault="00CE670E" w:rsidP="00B43CFE"/>
        </w:tc>
        <w:tc>
          <w:tcPr>
            <w:tcW w:w="1620" w:type="dxa"/>
            <w:vMerge/>
          </w:tcPr>
          <w:p w14:paraId="4BE59344" w14:textId="77777777" w:rsidR="00CE670E" w:rsidRDefault="00CE670E" w:rsidP="00B43CFE"/>
        </w:tc>
        <w:tc>
          <w:tcPr>
            <w:tcW w:w="2970" w:type="dxa"/>
          </w:tcPr>
          <w:p w14:paraId="414F6F98" w14:textId="2042025F" w:rsidR="00CE670E" w:rsidRDefault="00CE670E" w:rsidP="00B43CFE">
            <w:r>
              <w:t>Erucylamide</w:t>
            </w:r>
            <w:r w:rsidR="00494A27">
              <w:fldChar w:fldCharType="begin" w:fldLock="1"/>
            </w:r>
            <w:r w:rsidR="0000273D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494A27">
              <w:fldChar w:fldCharType="separate"/>
            </w:r>
            <w:r w:rsidR="00494A27" w:rsidRPr="00494A27">
              <w:rPr>
                <w:noProof/>
                <w:vertAlign w:val="superscript"/>
              </w:rPr>
              <w:t>16</w:t>
            </w:r>
            <w:r w:rsidR="00494A27">
              <w:fldChar w:fldCharType="end"/>
            </w:r>
          </w:p>
        </w:tc>
        <w:tc>
          <w:tcPr>
            <w:tcW w:w="13388" w:type="dxa"/>
          </w:tcPr>
          <w:p w14:paraId="1F78F68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365371</w:t>
            </w:r>
          </w:p>
        </w:tc>
      </w:tr>
      <w:tr w:rsidR="00CE670E" w14:paraId="1745DD1B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713FE60A" w14:textId="77777777" w:rsidR="00CE670E" w:rsidRDefault="00CE670E" w:rsidP="00B43CFE"/>
        </w:tc>
        <w:tc>
          <w:tcPr>
            <w:tcW w:w="1620" w:type="dxa"/>
            <w:vMerge/>
          </w:tcPr>
          <w:p w14:paraId="3B690EBC" w14:textId="77777777" w:rsidR="00CE670E" w:rsidRDefault="00CE670E" w:rsidP="00B43CFE"/>
        </w:tc>
        <w:tc>
          <w:tcPr>
            <w:tcW w:w="2970" w:type="dxa"/>
          </w:tcPr>
          <w:p w14:paraId="48671AF0" w14:textId="6DF11858" w:rsidR="00CE670E" w:rsidRDefault="00CE670E" w:rsidP="00B43CFE">
            <w:r>
              <w:t>sparteine</w:t>
            </w:r>
            <w:r w:rsidR="0000273D">
              <w:fldChar w:fldCharType="begin" w:fldLock="1"/>
            </w:r>
            <w:r w:rsidR="0000273D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00273D">
              <w:fldChar w:fldCharType="separate"/>
            </w:r>
            <w:r w:rsidR="0000273D" w:rsidRPr="0000273D">
              <w:rPr>
                <w:noProof/>
                <w:vertAlign w:val="superscript"/>
              </w:rPr>
              <w:t>16</w:t>
            </w:r>
            <w:r w:rsidR="0000273D">
              <w:fldChar w:fldCharType="end"/>
            </w:r>
          </w:p>
        </w:tc>
        <w:tc>
          <w:tcPr>
            <w:tcW w:w="13388" w:type="dxa"/>
          </w:tcPr>
          <w:p w14:paraId="36813E75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644020</w:t>
            </w:r>
          </w:p>
        </w:tc>
      </w:tr>
      <w:tr w:rsidR="00CE670E" w14:paraId="05DFE467" w14:textId="77777777" w:rsidTr="00B43CFE">
        <w:tblPrEx>
          <w:tblLook w:val="04A0" w:firstRow="1" w:lastRow="0" w:firstColumn="1" w:lastColumn="0" w:noHBand="0" w:noVBand="1"/>
        </w:tblPrEx>
        <w:trPr>
          <w:trHeight w:val="42"/>
        </w:trPr>
        <w:tc>
          <w:tcPr>
            <w:tcW w:w="985" w:type="dxa"/>
            <w:vMerge/>
          </w:tcPr>
          <w:p w14:paraId="6E401D09" w14:textId="77777777" w:rsidR="00CE670E" w:rsidRDefault="00CE670E" w:rsidP="00B43CFE"/>
        </w:tc>
        <w:tc>
          <w:tcPr>
            <w:tcW w:w="1620" w:type="dxa"/>
            <w:vMerge/>
          </w:tcPr>
          <w:p w14:paraId="2CA6E65F" w14:textId="77777777" w:rsidR="00CE670E" w:rsidRDefault="00CE670E" w:rsidP="00B43CFE"/>
        </w:tc>
        <w:tc>
          <w:tcPr>
            <w:tcW w:w="2970" w:type="dxa"/>
          </w:tcPr>
          <w:p w14:paraId="19E086FB" w14:textId="683AD3AA" w:rsidR="00CE670E" w:rsidRDefault="00CE670E" w:rsidP="00B43CFE">
            <w:r w:rsidRPr="009145C4">
              <w:t>9,12-Octadecadienoic acid</w:t>
            </w:r>
            <w:r w:rsidR="0000273D">
              <w:fldChar w:fldCharType="begin" w:fldLock="1"/>
            </w:r>
            <w:r w:rsidR="0000273D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00273D">
              <w:fldChar w:fldCharType="separate"/>
            </w:r>
            <w:r w:rsidR="0000273D" w:rsidRPr="0000273D">
              <w:rPr>
                <w:noProof/>
                <w:vertAlign w:val="superscript"/>
              </w:rPr>
              <w:t>16</w:t>
            </w:r>
            <w:r w:rsidR="0000273D">
              <w:fldChar w:fldCharType="end"/>
            </w:r>
          </w:p>
        </w:tc>
        <w:tc>
          <w:tcPr>
            <w:tcW w:w="13388" w:type="dxa"/>
          </w:tcPr>
          <w:p w14:paraId="55A7151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50</w:t>
            </w:r>
          </w:p>
        </w:tc>
      </w:tr>
      <w:tr w:rsidR="00CE670E" w14:paraId="08512BB5" w14:textId="77777777" w:rsidTr="00B43CFE">
        <w:tblPrEx>
          <w:tblLook w:val="04A0" w:firstRow="1" w:lastRow="0" w:firstColumn="1" w:lastColumn="0" w:noHBand="0" w:noVBand="1"/>
        </w:tblPrEx>
        <w:trPr>
          <w:trHeight w:val="30"/>
        </w:trPr>
        <w:tc>
          <w:tcPr>
            <w:tcW w:w="985" w:type="dxa"/>
            <w:vMerge w:val="restart"/>
          </w:tcPr>
          <w:p w14:paraId="13ED68D4" w14:textId="009D7F2B" w:rsidR="00CE670E" w:rsidRDefault="00CE670E" w:rsidP="00B43CFE">
            <w:r>
              <w:t>2</w:t>
            </w:r>
            <w:r w:rsidR="00E8771D">
              <w:t>3</w:t>
            </w:r>
          </w:p>
        </w:tc>
        <w:tc>
          <w:tcPr>
            <w:tcW w:w="1620" w:type="dxa"/>
            <w:vMerge w:val="restart"/>
          </w:tcPr>
          <w:p w14:paraId="15DB5746" w14:textId="77777777" w:rsidR="00CE670E" w:rsidRDefault="00CE670E" w:rsidP="00B43CFE">
            <w:r>
              <w:t xml:space="preserve">Polygala </w:t>
            </w:r>
            <w:proofErr w:type="spellStart"/>
            <w:r>
              <w:t>sibirica</w:t>
            </w:r>
            <w:proofErr w:type="spellEnd"/>
            <w:r>
              <w:t xml:space="preserve"> L</w:t>
            </w:r>
          </w:p>
        </w:tc>
        <w:tc>
          <w:tcPr>
            <w:tcW w:w="2970" w:type="dxa"/>
          </w:tcPr>
          <w:p w14:paraId="1AAFCC22" w14:textId="7A1F1CFF" w:rsidR="00CE670E" w:rsidRDefault="00CE670E" w:rsidP="00B43CFE">
            <w:proofErr w:type="spellStart"/>
            <w:r>
              <w:t>polygalatenoside</w:t>
            </w:r>
            <w:proofErr w:type="spellEnd"/>
            <w:r>
              <w:t xml:space="preserve"> A</w:t>
            </w:r>
            <w:r w:rsidR="0000273D">
              <w:fldChar w:fldCharType="begin" w:fldLock="1"/>
            </w:r>
            <w:r w:rsidR="0000273D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00273D">
              <w:fldChar w:fldCharType="separate"/>
            </w:r>
            <w:r w:rsidR="0000273D" w:rsidRPr="0000273D">
              <w:rPr>
                <w:noProof/>
                <w:vertAlign w:val="superscript"/>
              </w:rPr>
              <w:t>16</w:t>
            </w:r>
            <w:r w:rsidR="0000273D">
              <w:fldChar w:fldCharType="end"/>
            </w:r>
          </w:p>
        </w:tc>
        <w:tc>
          <w:tcPr>
            <w:tcW w:w="13388" w:type="dxa"/>
          </w:tcPr>
          <w:p w14:paraId="6536F49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4879693</w:t>
            </w:r>
          </w:p>
        </w:tc>
      </w:tr>
      <w:tr w:rsidR="00CE670E" w14:paraId="4F6472B9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2D0667BE" w14:textId="77777777" w:rsidR="00CE670E" w:rsidRDefault="00CE670E" w:rsidP="00B43CFE"/>
        </w:tc>
        <w:tc>
          <w:tcPr>
            <w:tcW w:w="1620" w:type="dxa"/>
            <w:vMerge/>
          </w:tcPr>
          <w:p w14:paraId="69C6A535" w14:textId="77777777" w:rsidR="00CE670E" w:rsidRDefault="00CE670E" w:rsidP="00B43CFE"/>
        </w:tc>
        <w:tc>
          <w:tcPr>
            <w:tcW w:w="2970" w:type="dxa"/>
          </w:tcPr>
          <w:p w14:paraId="04BCE382" w14:textId="475CF718" w:rsidR="00CE670E" w:rsidRDefault="00CE670E" w:rsidP="00B43CFE">
            <w:proofErr w:type="spellStart"/>
            <w:r>
              <w:t>polygalatenoside</w:t>
            </w:r>
            <w:proofErr w:type="spellEnd"/>
            <w:r>
              <w:t xml:space="preserve"> C</w:t>
            </w:r>
            <w:r w:rsidR="0000273D">
              <w:fldChar w:fldCharType="begin" w:fldLock="1"/>
            </w:r>
            <w:r w:rsidR="0000273D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00273D">
              <w:fldChar w:fldCharType="separate"/>
            </w:r>
            <w:r w:rsidR="0000273D" w:rsidRPr="0000273D">
              <w:rPr>
                <w:noProof/>
                <w:vertAlign w:val="superscript"/>
              </w:rPr>
              <w:t>16</w:t>
            </w:r>
            <w:r w:rsidR="0000273D">
              <w:fldChar w:fldCharType="end"/>
            </w:r>
          </w:p>
        </w:tc>
        <w:tc>
          <w:tcPr>
            <w:tcW w:w="13388" w:type="dxa"/>
          </w:tcPr>
          <w:p w14:paraId="5D70B25D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94202972</w:t>
            </w:r>
          </w:p>
          <w:p w14:paraId="47778635" w14:textId="77777777" w:rsidR="00CE670E" w:rsidRDefault="00CE670E" w:rsidP="00B43CFE"/>
        </w:tc>
      </w:tr>
      <w:tr w:rsidR="00CE670E" w14:paraId="3A9A8E76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B920A62" w14:textId="77777777" w:rsidR="00CE670E" w:rsidRDefault="00CE670E" w:rsidP="00B43CFE"/>
        </w:tc>
        <w:tc>
          <w:tcPr>
            <w:tcW w:w="1620" w:type="dxa"/>
            <w:vMerge/>
          </w:tcPr>
          <w:p w14:paraId="0CA53004" w14:textId="77777777" w:rsidR="00CE670E" w:rsidRDefault="00CE670E" w:rsidP="00B43CFE"/>
        </w:tc>
        <w:tc>
          <w:tcPr>
            <w:tcW w:w="2970" w:type="dxa"/>
          </w:tcPr>
          <w:p w14:paraId="382FB7D6" w14:textId="3BBC10F1" w:rsidR="00CE670E" w:rsidRDefault="00CE670E" w:rsidP="00B43CFE">
            <w:r>
              <w:t>lancerin</w:t>
            </w:r>
            <w:r w:rsidR="0000273D">
              <w:fldChar w:fldCharType="begin" w:fldLock="1"/>
            </w:r>
            <w:r w:rsidR="0000273D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00273D">
              <w:fldChar w:fldCharType="separate"/>
            </w:r>
            <w:r w:rsidR="0000273D" w:rsidRPr="0000273D">
              <w:rPr>
                <w:noProof/>
                <w:vertAlign w:val="superscript"/>
              </w:rPr>
              <w:t>16</w:t>
            </w:r>
            <w:r w:rsidR="0000273D">
              <w:fldChar w:fldCharType="end"/>
            </w:r>
          </w:p>
        </w:tc>
        <w:tc>
          <w:tcPr>
            <w:tcW w:w="13388" w:type="dxa"/>
          </w:tcPr>
          <w:p w14:paraId="19AC50EE" w14:textId="7DB21AF0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t>5281645</w:t>
            </w:r>
          </w:p>
          <w:p w14:paraId="02A9792E" w14:textId="77777777" w:rsidR="00CE670E" w:rsidRDefault="00CE670E" w:rsidP="00B43CFE"/>
        </w:tc>
      </w:tr>
      <w:tr w:rsidR="00CE670E" w14:paraId="080E8A1B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565819E9" w14:textId="77777777" w:rsidR="00CE670E" w:rsidRDefault="00CE670E" w:rsidP="00B43CFE"/>
        </w:tc>
        <w:tc>
          <w:tcPr>
            <w:tcW w:w="1620" w:type="dxa"/>
            <w:vMerge/>
          </w:tcPr>
          <w:p w14:paraId="0CE6F6B6" w14:textId="77777777" w:rsidR="00CE670E" w:rsidRDefault="00CE670E" w:rsidP="00B43CFE"/>
        </w:tc>
        <w:tc>
          <w:tcPr>
            <w:tcW w:w="2970" w:type="dxa"/>
          </w:tcPr>
          <w:p w14:paraId="13934949" w14:textId="19F29BBF" w:rsidR="00CE670E" w:rsidRDefault="00CE670E" w:rsidP="00B43CFE">
            <w:r>
              <w:t>3, 4, 5-trimethoxycinnamic acid</w:t>
            </w:r>
            <w:r w:rsidR="0000273D">
              <w:fldChar w:fldCharType="begin" w:fldLock="1"/>
            </w:r>
            <w:r w:rsidR="0000273D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00273D">
              <w:fldChar w:fldCharType="separate"/>
            </w:r>
            <w:r w:rsidR="0000273D" w:rsidRPr="0000273D">
              <w:rPr>
                <w:noProof/>
                <w:vertAlign w:val="superscript"/>
              </w:rPr>
              <w:t>16</w:t>
            </w:r>
            <w:r w:rsidR="0000273D">
              <w:fldChar w:fldCharType="end"/>
            </w:r>
          </w:p>
        </w:tc>
        <w:tc>
          <w:tcPr>
            <w:tcW w:w="13388" w:type="dxa"/>
          </w:tcPr>
          <w:p w14:paraId="146F2C98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735755</w:t>
            </w:r>
          </w:p>
        </w:tc>
      </w:tr>
      <w:tr w:rsidR="00CE670E" w14:paraId="105F2070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30D4DAD7" w14:textId="77777777" w:rsidR="00CE670E" w:rsidRDefault="00CE670E" w:rsidP="00B43CFE"/>
        </w:tc>
        <w:tc>
          <w:tcPr>
            <w:tcW w:w="1620" w:type="dxa"/>
            <w:vMerge/>
          </w:tcPr>
          <w:p w14:paraId="70DC4A50" w14:textId="77777777" w:rsidR="00CE670E" w:rsidRDefault="00CE670E" w:rsidP="00B43CFE"/>
        </w:tc>
        <w:tc>
          <w:tcPr>
            <w:tcW w:w="2970" w:type="dxa"/>
          </w:tcPr>
          <w:p w14:paraId="4E1BC198" w14:textId="1EA19666" w:rsidR="00CE670E" w:rsidRDefault="00CE670E" w:rsidP="00B43CFE">
            <w:r>
              <w:t>6-hydroxy-1, 2, 3, 7-tetramethoxyxanthone</w:t>
            </w:r>
            <w:r w:rsidR="0000273D">
              <w:fldChar w:fldCharType="begin" w:fldLock="1"/>
            </w:r>
            <w:r w:rsidR="0000273D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00273D">
              <w:fldChar w:fldCharType="separate"/>
            </w:r>
            <w:r w:rsidR="0000273D" w:rsidRPr="0000273D">
              <w:rPr>
                <w:noProof/>
                <w:vertAlign w:val="superscript"/>
              </w:rPr>
              <w:t>16</w:t>
            </w:r>
            <w:r w:rsidR="0000273D">
              <w:fldChar w:fldCharType="end"/>
            </w:r>
          </w:p>
        </w:tc>
        <w:tc>
          <w:tcPr>
            <w:tcW w:w="13388" w:type="dxa"/>
          </w:tcPr>
          <w:p w14:paraId="19DEB8AA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71378875</w:t>
            </w:r>
          </w:p>
        </w:tc>
      </w:tr>
      <w:tr w:rsidR="00CE670E" w14:paraId="07F3C32D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2C6C1186" w14:textId="77777777" w:rsidR="00CE670E" w:rsidRDefault="00CE670E" w:rsidP="00B43CFE"/>
        </w:tc>
        <w:tc>
          <w:tcPr>
            <w:tcW w:w="1620" w:type="dxa"/>
            <w:vMerge/>
          </w:tcPr>
          <w:p w14:paraId="48E91B4B" w14:textId="77777777" w:rsidR="00CE670E" w:rsidRDefault="00CE670E" w:rsidP="00B43CFE"/>
        </w:tc>
        <w:tc>
          <w:tcPr>
            <w:tcW w:w="2970" w:type="dxa"/>
          </w:tcPr>
          <w:p w14:paraId="31C8EF61" w14:textId="64101AF0" w:rsidR="00CE670E" w:rsidRDefault="00CE670E" w:rsidP="00B43CFE">
            <w:r>
              <w:t>1, 3, 7-trihydroxy-2-methoxyxanthone</w:t>
            </w:r>
            <w:r w:rsidR="0000273D">
              <w:fldChar w:fldCharType="begin" w:fldLock="1"/>
            </w:r>
            <w:r w:rsidR="0000273D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00273D">
              <w:fldChar w:fldCharType="separate"/>
            </w:r>
            <w:r w:rsidR="0000273D" w:rsidRPr="0000273D">
              <w:rPr>
                <w:noProof/>
                <w:vertAlign w:val="superscript"/>
              </w:rPr>
              <w:t>16</w:t>
            </w:r>
            <w:r w:rsidR="0000273D">
              <w:fldChar w:fldCharType="end"/>
            </w:r>
          </w:p>
        </w:tc>
        <w:tc>
          <w:tcPr>
            <w:tcW w:w="13388" w:type="dxa"/>
          </w:tcPr>
          <w:p w14:paraId="04941BA2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12133315</w:t>
            </w:r>
          </w:p>
          <w:p w14:paraId="40F4BC97" w14:textId="77777777" w:rsidR="00CE670E" w:rsidRDefault="00CE670E" w:rsidP="00B43CFE"/>
        </w:tc>
      </w:tr>
      <w:tr w:rsidR="00CE670E" w14:paraId="7DBCC85E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2D93526A" w14:textId="77777777" w:rsidR="00CE670E" w:rsidRDefault="00CE670E" w:rsidP="00B43CFE"/>
        </w:tc>
        <w:tc>
          <w:tcPr>
            <w:tcW w:w="1620" w:type="dxa"/>
            <w:vMerge/>
          </w:tcPr>
          <w:p w14:paraId="07CD87C6" w14:textId="77777777" w:rsidR="00CE670E" w:rsidRDefault="00CE670E" w:rsidP="00B43CFE"/>
        </w:tc>
        <w:tc>
          <w:tcPr>
            <w:tcW w:w="2970" w:type="dxa"/>
          </w:tcPr>
          <w:p w14:paraId="72DE738B" w14:textId="6DBF3A8A" w:rsidR="00CE670E" w:rsidRDefault="00CE670E" w:rsidP="00B43CFE">
            <w:proofErr w:type="spellStart"/>
            <w:r>
              <w:t>onjixanthone</w:t>
            </w:r>
            <w:proofErr w:type="spellEnd"/>
            <w:r>
              <w:t xml:space="preserve"> II</w:t>
            </w:r>
            <w:r w:rsidR="0000273D">
              <w:fldChar w:fldCharType="begin" w:fldLock="1"/>
            </w:r>
            <w:r w:rsidR="0000273D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00273D">
              <w:fldChar w:fldCharType="separate"/>
            </w:r>
            <w:r w:rsidR="0000273D" w:rsidRPr="0000273D">
              <w:rPr>
                <w:noProof/>
                <w:vertAlign w:val="superscript"/>
              </w:rPr>
              <w:t>16</w:t>
            </w:r>
            <w:r w:rsidR="0000273D">
              <w:fldChar w:fldCharType="end"/>
            </w:r>
          </w:p>
        </w:tc>
        <w:tc>
          <w:tcPr>
            <w:tcW w:w="13388" w:type="dxa"/>
          </w:tcPr>
          <w:p w14:paraId="5B0399AD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320291</w:t>
            </w:r>
          </w:p>
          <w:p w14:paraId="342B5731" w14:textId="77777777" w:rsidR="00CE670E" w:rsidRDefault="00CE670E" w:rsidP="00B43CFE"/>
        </w:tc>
      </w:tr>
      <w:tr w:rsidR="00CE670E" w14:paraId="0B6D435F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4E5FA89F" w14:textId="77777777" w:rsidR="00CE670E" w:rsidRDefault="00CE670E" w:rsidP="00B43CFE"/>
        </w:tc>
        <w:tc>
          <w:tcPr>
            <w:tcW w:w="1620" w:type="dxa"/>
            <w:vMerge/>
          </w:tcPr>
          <w:p w14:paraId="46D4B9F2" w14:textId="77777777" w:rsidR="00CE670E" w:rsidRDefault="00CE670E" w:rsidP="00B43CFE"/>
        </w:tc>
        <w:tc>
          <w:tcPr>
            <w:tcW w:w="2970" w:type="dxa"/>
          </w:tcPr>
          <w:p w14:paraId="69EE5F1D" w14:textId="3AE99BC7" w:rsidR="00CE670E" w:rsidRDefault="00CE670E" w:rsidP="00B43CFE">
            <w:r>
              <w:t>1, 2, 3, 6, 7-pentamethoxyxanthone</w:t>
            </w:r>
            <w:r w:rsidR="0000273D">
              <w:fldChar w:fldCharType="begin" w:fldLock="1"/>
            </w:r>
            <w:r w:rsidR="0000273D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00273D">
              <w:fldChar w:fldCharType="separate"/>
            </w:r>
            <w:r w:rsidR="0000273D" w:rsidRPr="0000273D">
              <w:rPr>
                <w:noProof/>
                <w:vertAlign w:val="superscript"/>
              </w:rPr>
              <w:t>16</w:t>
            </w:r>
            <w:r w:rsidR="0000273D">
              <w:fldChar w:fldCharType="end"/>
            </w:r>
          </w:p>
        </w:tc>
        <w:tc>
          <w:tcPr>
            <w:tcW w:w="13388" w:type="dxa"/>
          </w:tcPr>
          <w:p w14:paraId="78C3D271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5693541</w:t>
            </w:r>
          </w:p>
        </w:tc>
      </w:tr>
      <w:tr w:rsidR="00CE670E" w14:paraId="121DEAAB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79BE52F9" w14:textId="77777777" w:rsidR="00CE670E" w:rsidRDefault="00CE670E" w:rsidP="00B43CFE"/>
        </w:tc>
        <w:tc>
          <w:tcPr>
            <w:tcW w:w="1620" w:type="dxa"/>
            <w:vMerge/>
          </w:tcPr>
          <w:p w14:paraId="158214E5" w14:textId="77777777" w:rsidR="00CE670E" w:rsidRDefault="00CE670E" w:rsidP="00B43CFE"/>
        </w:tc>
        <w:tc>
          <w:tcPr>
            <w:tcW w:w="2970" w:type="dxa"/>
          </w:tcPr>
          <w:p w14:paraId="3A68412D" w14:textId="0E7F7F95" w:rsidR="00CE670E" w:rsidRDefault="00CE670E" w:rsidP="00B43CFE">
            <w:r>
              <w:t>presenegenin</w:t>
            </w:r>
            <w:r w:rsidR="0000273D">
              <w:fldChar w:fldCharType="begin" w:fldLock="1"/>
            </w:r>
            <w:r w:rsidR="00E438A7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00273D">
              <w:fldChar w:fldCharType="separate"/>
            </w:r>
            <w:r w:rsidR="0000273D" w:rsidRPr="0000273D">
              <w:rPr>
                <w:noProof/>
                <w:vertAlign w:val="superscript"/>
              </w:rPr>
              <w:t>16</w:t>
            </w:r>
            <w:r w:rsidR="0000273D">
              <w:fldChar w:fldCharType="end"/>
            </w:r>
          </w:p>
        </w:tc>
        <w:tc>
          <w:tcPr>
            <w:tcW w:w="13388" w:type="dxa"/>
          </w:tcPr>
          <w:p w14:paraId="4C9926BA" w14:textId="77777777" w:rsidR="00CE670E" w:rsidRDefault="00CE670E" w:rsidP="00B43CFE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21594224</w:t>
            </w:r>
          </w:p>
          <w:p w14:paraId="2A6F7D12" w14:textId="77777777" w:rsidR="00CE670E" w:rsidRDefault="00CE670E" w:rsidP="00B43CFE"/>
        </w:tc>
      </w:tr>
      <w:tr w:rsidR="00CE670E" w14:paraId="1B19FC30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20C04E68" w14:textId="77777777" w:rsidR="00CE670E" w:rsidRDefault="00CE670E" w:rsidP="00B43CFE"/>
        </w:tc>
        <w:tc>
          <w:tcPr>
            <w:tcW w:w="1620" w:type="dxa"/>
            <w:vMerge/>
          </w:tcPr>
          <w:p w14:paraId="0C8CACAC" w14:textId="77777777" w:rsidR="00CE670E" w:rsidRDefault="00CE670E" w:rsidP="00B43CFE"/>
        </w:tc>
        <w:tc>
          <w:tcPr>
            <w:tcW w:w="2970" w:type="dxa"/>
          </w:tcPr>
          <w:p w14:paraId="0BC90181" w14:textId="4E345515" w:rsidR="00CE670E" w:rsidRDefault="00CE670E" w:rsidP="00B43CFE">
            <w:proofErr w:type="spellStart"/>
            <w:r>
              <w:t>tenuifoliside</w:t>
            </w:r>
            <w:proofErr w:type="spellEnd"/>
            <w:r>
              <w:t xml:space="preserve"> C</w:t>
            </w:r>
            <w:r w:rsidR="00E438A7">
              <w:fldChar w:fldCharType="begin" w:fldLock="1"/>
            </w:r>
            <w:r w:rsidR="00E438A7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E438A7">
              <w:fldChar w:fldCharType="separate"/>
            </w:r>
            <w:r w:rsidR="00E438A7" w:rsidRPr="00E438A7">
              <w:rPr>
                <w:noProof/>
                <w:vertAlign w:val="superscript"/>
              </w:rPr>
              <w:t>16</w:t>
            </w:r>
            <w:r w:rsidR="00E438A7">
              <w:fldChar w:fldCharType="end"/>
            </w:r>
          </w:p>
        </w:tc>
        <w:tc>
          <w:tcPr>
            <w:tcW w:w="13388" w:type="dxa"/>
          </w:tcPr>
          <w:p w14:paraId="394B5C20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1968391</w:t>
            </w:r>
          </w:p>
        </w:tc>
      </w:tr>
      <w:tr w:rsidR="00CE670E" w14:paraId="5DC14ABE" w14:textId="77777777" w:rsidTr="00B43CFE">
        <w:tblPrEx>
          <w:tblLook w:val="04A0" w:firstRow="1" w:lastRow="0" w:firstColumn="1" w:lastColumn="0" w:noHBand="0" w:noVBand="1"/>
        </w:tblPrEx>
        <w:trPr>
          <w:trHeight w:val="20"/>
        </w:trPr>
        <w:tc>
          <w:tcPr>
            <w:tcW w:w="985" w:type="dxa"/>
            <w:vMerge/>
          </w:tcPr>
          <w:p w14:paraId="4EEC78A1" w14:textId="77777777" w:rsidR="00CE670E" w:rsidRDefault="00CE670E" w:rsidP="00B43CFE"/>
        </w:tc>
        <w:tc>
          <w:tcPr>
            <w:tcW w:w="1620" w:type="dxa"/>
            <w:vMerge/>
          </w:tcPr>
          <w:p w14:paraId="60DCA55B" w14:textId="77777777" w:rsidR="00CE670E" w:rsidRDefault="00CE670E" w:rsidP="00B43CFE"/>
        </w:tc>
        <w:tc>
          <w:tcPr>
            <w:tcW w:w="2970" w:type="dxa"/>
          </w:tcPr>
          <w:p w14:paraId="0BC09158" w14:textId="3CFE15AD" w:rsidR="00CE670E" w:rsidRDefault="00CE670E" w:rsidP="00B43CFE">
            <w:r>
              <w:t>tenuifolin</w:t>
            </w:r>
            <w:r w:rsidR="00E438A7">
              <w:fldChar w:fldCharType="begin" w:fldLock="1"/>
            </w:r>
            <w:r w:rsidR="003337CE">
              <w:instrText>ADDIN CSL_CITATION {"citationItems":[{"id":"ITEM-1","itemData":{"author":[{"dropping-particle":"","family":"Radhamani","given":"T","non-dropping-particle":"","parse-names":false,"suffix":""},{"dropping-particle":"","family":"Britto","given":"S John","non-dropping-particle":"","parse-names":false,"suffix":""}],"id":"ITEM-1","issue":"11","issued":{"date-parts":[["2013"]]},"page":"70-75","title":"GC-MS analysis of Polygala arillata Buch . -Ham Ex D . Don","type":"article-journal","volume":"4"},"uris":["http://www.mendeley.com/documents/?uuid=baf761c3-19f3-4b2d-9766-4cf3f3751ec1"]}],"mendeley":{"formattedCitation":"&lt;sup&gt;16&lt;/sup&gt;","plainTextFormattedCitation":"16","previouslyFormattedCitation":"&lt;sup&gt;16&lt;/sup&gt;"},"properties":{"noteIndex":0},"schema":"https://github.com/citation-style-language/schema/raw/master/csl-citation.json"}</w:instrText>
            </w:r>
            <w:r w:rsidR="00E438A7">
              <w:fldChar w:fldCharType="separate"/>
            </w:r>
            <w:r w:rsidR="00E438A7" w:rsidRPr="00E438A7">
              <w:rPr>
                <w:noProof/>
                <w:vertAlign w:val="superscript"/>
              </w:rPr>
              <w:t>16</w:t>
            </w:r>
            <w:r w:rsidR="00E438A7">
              <w:fldChar w:fldCharType="end"/>
            </w:r>
          </w:p>
        </w:tc>
        <w:tc>
          <w:tcPr>
            <w:tcW w:w="13388" w:type="dxa"/>
          </w:tcPr>
          <w:p w14:paraId="7594850D" w14:textId="77777777" w:rsidR="00CE670E" w:rsidRDefault="00CE670E" w:rsidP="00B43CFE">
            <w:r>
              <w:rPr>
                <w:rFonts w:ascii="Segoe UI" w:hAnsi="Segoe UI" w:cs="Segoe UI"/>
                <w:color w:val="212121"/>
                <w:shd w:val="clear" w:color="auto" w:fill="FFFFFF"/>
              </w:rPr>
              <w:t>21588226</w:t>
            </w:r>
          </w:p>
        </w:tc>
      </w:tr>
      <w:tr w:rsidR="00E8771D" w14:paraId="3A7B18FA" w14:textId="77777777" w:rsidTr="00A960FB">
        <w:tblPrEx>
          <w:tblLook w:val="04A0" w:firstRow="1" w:lastRow="0" w:firstColumn="1" w:lastColumn="0" w:noHBand="0" w:noVBand="1"/>
        </w:tblPrEx>
        <w:trPr>
          <w:trHeight w:val="105"/>
        </w:trPr>
        <w:tc>
          <w:tcPr>
            <w:tcW w:w="985" w:type="dxa"/>
            <w:vMerge w:val="restart"/>
          </w:tcPr>
          <w:p w14:paraId="122D93F4" w14:textId="4B33E129" w:rsidR="00E8771D" w:rsidRDefault="00E8771D" w:rsidP="00A960FB">
            <w:r>
              <w:t>24</w:t>
            </w:r>
          </w:p>
        </w:tc>
        <w:tc>
          <w:tcPr>
            <w:tcW w:w="1620" w:type="dxa"/>
            <w:vMerge w:val="restart"/>
          </w:tcPr>
          <w:p w14:paraId="7991ACE9" w14:textId="271E1CDE" w:rsidR="00E8771D" w:rsidRDefault="003337CE" w:rsidP="00A960FB">
            <w:proofErr w:type="spellStart"/>
            <w:r>
              <w:t>Heteropogon</w:t>
            </w:r>
            <w:proofErr w:type="spellEnd"/>
            <w:r>
              <w:t xml:space="preserve"> </w:t>
            </w:r>
            <w:proofErr w:type="spellStart"/>
            <w:r>
              <w:t>contortus</w:t>
            </w:r>
            <w:proofErr w:type="spellEnd"/>
            <w:r>
              <w:t xml:space="preserve"> </w:t>
            </w:r>
            <w:proofErr w:type="spellStart"/>
            <w:r>
              <w:t>Heteropogon</w:t>
            </w:r>
            <w:proofErr w:type="spellEnd"/>
            <w:r>
              <w:t xml:space="preserve"> </w:t>
            </w:r>
            <w:proofErr w:type="spellStart"/>
            <w:r>
              <w:t>contortus</w:t>
            </w:r>
            <w:proofErr w:type="spellEnd"/>
          </w:p>
        </w:tc>
        <w:tc>
          <w:tcPr>
            <w:tcW w:w="2970" w:type="dxa"/>
          </w:tcPr>
          <w:p w14:paraId="64A36C77" w14:textId="60F227F1" w:rsidR="00E8771D" w:rsidRDefault="00E8771D" w:rsidP="00A960FB">
            <w:r>
              <w:t>Quercetin</w:t>
            </w:r>
            <w:r w:rsidR="003337CE">
              <w:fldChar w:fldCharType="begin" w:fldLock="1"/>
            </w:r>
            <w:r w:rsidR="00B53554">
              <w:instrText>ADDIN CSL_CITATION {"citationItems":[{"id":"ITEM-1","itemData":{"author":[{"dropping-particle":"","family":"Kaur","given":"Navjot","non-dropping-particle":"","parse-names":false,"suffix":""},{"dropping-particle":"","family":"Gupta","given":"Raghbir Chand","non-dropping-particle":"","parse-names":false,"suffix":""}],"id":"ITEM-1","issue":"1","issued":{"date-parts":[["2018"]]},"title":"TO QUANTIFY THE LUTEOLIN CONTENT FROM THE AERIAL PARTS OF HETEROPOGON CONTORTUS ( L .) BEAUV . ( SPEAR GRASS ) THROUGH HIGH-PERFORMANCE THIN-LAYER CHROMATO GRAPH Y","type":"article-journal","volume":"11"},"uris":["http://www.mendeley.com/documents/?uuid=d98462ba-ea7e-4f28-b366-333fd9ec6881"]}],"mendeley":{"formattedCitation":"&lt;sup&gt;17&lt;/sup&gt;","plainTextFormattedCitation":"17","previouslyFormattedCitation":"&lt;sup&gt;17&lt;/sup&gt;"},"properties":{"noteIndex":0},"schema":"https://github.com/citation-style-language/schema/raw/master/csl-citation.json"}</w:instrText>
            </w:r>
            <w:r w:rsidR="003337CE">
              <w:fldChar w:fldCharType="separate"/>
            </w:r>
            <w:r w:rsidR="003337CE" w:rsidRPr="003337CE">
              <w:rPr>
                <w:noProof/>
                <w:vertAlign w:val="superscript"/>
              </w:rPr>
              <w:t>17</w:t>
            </w:r>
            <w:r w:rsidR="003337CE">
              <w:fldChar w:fldCharType="end"/>
            </w:r>
          </w:p>
        </w:tc>
        <w:tc>
          <w:tcPr>
            <w:tcW w:w="13388" w:type="dxa"/>
          </w:tcPr>
          <w:p w14:paraId="6C84FAF4" w14:textId="77777777" w:rsidR="00E8771D" w:rsidRDefault="00E8771D" w:rsidP="00A960FB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280343</w:t>
            </w:r>
          </w:p>
          <w:p w14:paraId="449C47CB" w14:textId="77777777" w:rsidR="00E8771D" w:rsidRDefault="00E8771D" w:rsidP="00A960FB"/>
        </w:tc>
      </w:tr>
      <w:tr w:rsidR="00E8771D" w14:paraId="5E539831" w14:textId="77777777" w:rsidTr="00A960FB">
        <w:tblPrEx>
          <w:tblLook w:val="04A0" w:firstRow="1" w:lastRow="0" w:firstColumn="1" w:lastColumn="0" w:noHBand="0" w:noVBand="1"/>
        </w:tblPrEx>
        <w:trPr>
          <w:trHeight w:val="105"/>
        </w:trPr>
        <w:tc>
          <w:tcPr>
            <w:tcW w:w="985" w:type="dxa"/>
            <w:vMerge/>
          </w:tcPr>
          <w:p w14:paraId="1F7A0DAF" w14:textId="77777777" w:rsidR="00E8771D" w:rsidRDefault="00E8771D" w:rsidP="00A960FB"/>
        </w:tc>
        <w:tc>
          <w:tcPr>
            <w:tcW w:w="1620" w:type="dxa"/>
            <w:vMerge/>
          </w:tcPr>
          <w:p w14:paraId="286BA467" w14:textId="77777777" w:rsidR="00E8771D" w:rsidRDefault="00E8771D" w:rsidP="00A960FB"/>
        </w:tc>
        <w:tc>
          <w:tcPr>
            <w:tcW w:w="2970" w:type="dxa"/>
          </w:tcPr>
          <w:p w14:paraId="448ED53D" w14:textId="4100259E" w:rsidR="00E8771D" w:rsidRDefault="00E8771D" w:rsidP="00A960FB">
            <w:r>
              <w:t>kaempferol</w:t>
            </w:r>
            <w:r w:rsidR="00B53554">
              <w:fldChar w:fldCharType="begin" w:fldLock="1"/>
            </w:r>
            <w:r w:rsidR="00B53554">
              <w:instrText>ADDIN CSL_CITATION {"citationItems":[{"id":"ITEM-1","itemData":{"author":[{"dropping-particle":"","family":"Kaur","given":"Navjot","non-dropping-particle":"","parse-names":false,"suffix":""},{"dropping-particle":"","family":"Gupta","given":"Raghbir Chand","non-dropping-particle":"","parse-names":false,"suffix":""}],"id":"ITEM-1","issue":"1","issued":{"date-parts":[["2018"]]},"title":"TO QUANTIFY THE LUTEOLIN CONTENT FROM THE AERIAL PARTS OF HETEROPOGON CONTORTUS ( L .) BEAUV . ( SPEAR GRASS ) THROUGH HIGH-PERFORMANCE THIN-LAYER CHROMATO GRAPH Y","type":"article-journal","volume":"11"},"uris":["http://www.mendeley.com/documents/?uuid=d98462ba-ea7e-4f28-b366-333fd9ec6881"]}],"mendeley":{"formattedCitation":"&lt;sup&gt;17&lt;/sup&gt;","plainTextFormattedCitation":"17","previouslyFormattedCitation":"&lt;sup&gt;17&lt;/sup&gt;"},"properties":{"noteIndex":0},"schema":"https://github.com/citation-style-language/schema/raw/master/csl-citation.json"}</w:instrText>
            </w:r>
            <w:r w:rsidR="00B53554">
              <w:fldChar w:fldCharType="separate"/>
            </w:r>
            <w:r w:rsidR="00B53554" w:rsidRPr="00B53554">
              <w:rPr>
                <w:noProof/>
                <w:vertAlign w:val="superscript"/>
              </w:rPr>
              <w:t>17</w:t>
            </w:r>
            <w:r w:rsidR="00B53554">
              <w:fldChar w:fldCharType="end"/>
            </w:r>
          </w:p>
        </w:tc>
        <w:tc>
          <w:tcPr>
            <w:tcW w:w="13388" w:type="dxa"/>
          </w:tcPr>
          <w:p w14:paraId="36976C7D" w14:textId="77777777" w:rsidR="00E8771D" w:rsidRDefault="00E8771D" w:rsidP="00A960FB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5280863</w:t>
            </w:r>
          </w:p>
          <w:p w14:paraId="6A29BD64" w14:textId="77777777" w:rsidR="00E8771D" w:rsidRDefault="00E8771D" w:rsidP="00A960FB"/>
        </w:tc>
      </w:tr>
      <w:tr w:rsidR="00E8771D" w14:paraId="51B18E90" w14:textId="77777777" w:rsidTr="00A960FB">
        <w:tblPrEx>
          <w:tblLook w:val="04A0" w:firstRow="1" w:lastRow="0" w:firstColumn="1" w:lastColumn="0" w:noHBand="0" w:noVBand="1"/>
        </w:tblPrEx>
        <w:trPr>
          <w:trHeight w:val="105"/>
        </w:trPr>
        <w:tc>
          <w:tcPr>
            <w:tcW w:w="985" w:type="dxa"/>
            <w:vMerge/>
          </w:tcPr>
          <w:p w14:paraId="48027B19" w14:textId="77777777" w:rsidR="00E8771D" w:rsidRDefault="00E8771D" w:rsidP="00A960FB"/>
        </w:tc>
        <w:tc>
          <w:tcPr>
            <w:tcW w:w="1620" w:type="dxa"/>
            <w:vMerge/>
          </w:tcPr>
          <w:p w14:paraId="22394C1F" w14:textId="77777777" w:rsidR="00E8771D" w:rsidRDefault="00E8771D" w:rsidP="00A960FB"/>
        </w:tc>
        <w:tc>
          <w:tcPr>
            <w:tcW w:w="2970" w:type="dxa"/>
          </w:tcPr>
          <w:p w14:paraId="0B29F32B" w14:textId="6EB2FAC7" w:rsidR="00E8771D" w:rsidRDefault="00E8771D" w:rsidP="00A960FB">
            <w:r>
              <w:t>luteolin</w:t>
            </w:r>
            <w:r w:rsidR="00B53554">
              <w:fldChar w:fldCharType="begin" w:fldLock="1"/>
            </w:r>
            <w:r w:rsidR="00B53554">
              <w:instrText>ADDIN CSL_CITATION {"citationItems":[{"id":"ITEM-1","itemData":{"author":[{"dropping-particle":"","family":"Kaur","given":"Navjot","non-dropping-particle":"","parse-names":false,"suffix":""},{"dropping-particle":"","family":"Gupta","given":"Raghbir Chand","non-dropping-particle":"","parse-names":false,"suffix":""}],"id":"ITEM-1","issue":"1","issued":{"date-parts":[["2018"]]},"title":"TO QUANTIFY THE LUTEOLIN CONTENT FROM THE AERIAL PARTS OF HETEROPOGON CONTORTUS ( L .) BEAUV . ( SPEAR GRASS ) THROUGH HIGH-PERFORMANCE THIN-LAYER CHROMATO GRAPH Y","type":"article-journal","volume":"11"},"uris":["http://www.mendeley.com/documents/?uuid=d98462ba-ea7e-4f28-b366-333fd9ec6881"]}],"mendeley":{"formattedCitation":"&lt;sup&gt;17&lt;/sup&gt;","plainTextFormattedCitation":"17","previouslyFormattedCitation":"&lt;sup&gt;17&lt;/sup&gt;"},"properties":{"noteIndex":0},"schema":"https://github.com/citation-style-language/schema/raw/master/csl-citation.json"}</w:instrText>
            </w:r>
            <w:r w:rsidR="00B53554">
              <w:fldChar w:fldCharType="separate"/>
            </w:r>
            <w:r w:rsidR="00B53554" w:rsidRPr="00B53554">
              <w:rPr>
                <w:noProof/>
                <w:vertAlign w:val="superscript"/>
              </w:rPr>
              <w:t>17</w:t>
            </w:r>
            <w:r w:rsidR="00B53554">
              <w:fldChar w:fldCharType="end"/>
            </w:r>
          </w:p>
        </w:tc>
        <w:tc>
          <w:tcPr>
            <w:tcW w:w="13388" w:type="dxa"/>
          </w:tcPr>
          <w:p w14:paraId="63626B0C" w14:textId="77777777" w:rsidR="00E8771D" w:rsidRDefault="00E8771D" w:rsidP="00A960FB">
            <w:r>
              <w:rPr>
                <w:rFonts w:ascii="Segoe UI" w:hAnsi="Segoe UI" w:cs="Segoe UI"/>
                <w:color w:val="212121"/>
                <w:shd w:val="clear" w:color="auto" w:fill="FFFFFF"/>
              </w:rPr>
              <w:t>5280445</w:t>
            </w:r>
          </w:p>
        </w:tc>
      </w:tr>
      <w:tr w:rsidR="00E8771D" w14:paraId="53034D89" w14:textId="77777777" w:rsidTr="00A960FB">
        <w:tblPrEx>
          <w:tblLook w:val="04A0" w:firstRow="1" w:lastRow="0" w:firstColumn="1" w:lastColumn="0" w:noHBand="0" w:noVBand="1"/>
        </w:tblPrEx>
        <w:trPr>
          <w:trHeight w:val="105"/>
        </w:trPr>
        <w:tc>
          <w:tcPr>
            <w:tcW w:w="985" w:type="dxa"/>
            <w:vMerge/>
          </w:tcPr>
          <w:p w14:paraId="23B71709" w14:textId="77777777" w:rsidR="00E8771D" w:rsidRDefault="00E8771D" w:rsidP="00A960FB"/>
        </w:tc>
        <w:tc>
          <w:tcPr>
            <w:tcW w:w="1620" w:type="dxa"/>
            <w:vMerge/>
          </w:tcPr>
          <w:p w14:paraId="41FB7D40" w14:textId="77777777" w:rsidR="00E8771D" w:rsidRDefault="00E8771D" w:rsidP="00A960FB"/>
        </w:tc>
        <w:tc>
          <w:tcPr>
            <w:tcW w:w="2970" w:type="dxa"/>
          </w:tcPr>
          <w:p w14:paraId="6800D6F1" w14:textId="4D530C05" w:rsidR="00E8771D" w:rsidRDefault="00E8771D" w:rsidP="00A960FB">
            <w:r>
              <w:t>myo-inosito</w:t>
            </w:r>
            <w:r w:rsidR="008B106F">
              <w:t>l</w:t>
            </w:r>
            <w:r w:rsidR="00B53554">
              <w:fldChar w:fldCharType="begin" w:fldLock="1"/>
            </w:r>
            <w:r w:rsidR="00B53554">
              <w:instrText>ADDIN CSL_CITATION {"citationItems":[{"id":"ITEM-1","itemData":{"author":[{"dropping-particle":"","family":"Kaur","given":"Navjot","non-dropping-particle":"","parse-names":false,"suffix":""},{"dropping-particle":"","family":"Gupta","given":"Raghbir Chand","non-dropping-particle":"","parse-names":false,"suffix":""}],"id":"ITEM-1","issue":"1","issued":{"date-parts":[["2018"]]},"title":"TO QUANTIFY THE LUTEOLIN CONTENT FROM THE AERIAL PARTS OF HETEROPOGON CONTORTUS ( L .) BEAUV . ( SPEAR GRASS ) THROUGH HIGH-PERFORMANCE THIN-LAYER CHROMATO GRAPH Y","type":"article-journal","volume":"11"},"uris":["http://www.mendeley.com/documents/?uuid=d98462ba-ea7e-4f28-b366-333fd9ec6881"]}],"mendeley":{"formattedCitation":"&lt;sup&gt;17&lt;/sup&gt;","plainTextFormattedCitation":"17","previouslyFormattedCitation":"&lt;sup&gt;17&lt;/sup&gt;"},"properties":{"noteIndex":0},"schema":"https://github.com/citation-style-language/schema/raw/master/csl-citation.json"}</w:instrText>
            </w:r>
            <w:r w:rsidR="00B53554">
              <w:fldChar w:fldCharType="separate"/>
            </w:r>
            <w:r w:rsidR="00B53554" w:rsidRPr="00B53554">
              <w:rPr>
                <w:noProof/>
                <w:vertAlign w:val="superscript"/>
              </w:rPr>
              <w:t>17</w:t>
            </w:r>
            <w:r w:rsidR="00B53554">
              <w:fldChar w:fldCharType="end"/>
            </w:r>
          </w:p>
        </w:tc>
        <w:tc>
          <w:tcPr>
            <w:tcW w:w="13388" w:type="dxa"/>
          </w:tcPr>
          <w:p w14:paraId="0342BB77" w14:textId="77777777" w:rsidR="00E8771D" w:rsidRDefault="00E8771D" w:rsidP="00A960FB">
            <w:pPr>
              <w:rPr>
                <w:rFonts w:ascii="Segoe UI" w:eastAsia="Times New Roman" w:hAnsi="Segoe UI" w:cs="Segoe UI"/>
                <w:color w:val="212121"/>
              </w:rPr>
            </w:pPr>
            <w:r>
              <w:rPr>
                <w:rFonts w:ascii="Segoe UI" w:hAnsi="Segoe UI" w:cs="Segoe UI"/>
                <w:color w:val="212121"/>
              </w:rPr>
              <w:br/>
              <w:t>892</w:t>
            </w:r>
          </w:p>
          <w:p w14:paraId="321E6487" w14:textId="77777777" w:rsidR="00E8771D" w:rsidRDefault="00E8771D" w:rsidP="00A960FB"/>
        </w:tc>
      </w:tr>
      <w:tr w:rsidR="00E8771D" w14:paraId="1D40A768" w14:textId="77777777" w:rsidTr="00A960FB">
        <w:tblPrEx>
          <w:tblLook w:val="04A0" w:firstRow="1" w:lastRow="0" w:firstColumn="1" w:lastColumn="0" w:noHBand="0" w:noVBand="1"/>
        </w:tblPrEx>
        <w:trPr>
          <w:trHeight w:val="105"/>
        </w:trPr>
        <w:tc>
          <w:tcPr>
            <w:tcW w:w="985" w:type="dxa"/>
            <w:vMerge/>
          </w:tcPr>
          <w:p w14:paraId="40C25DFB" w14:textId="77777777" w:rsidR="00E8771D" w:rsidRDefault="00E8771D" w:rsidP="00A960FB"/>
        </w:tc>
        <w:tc>
          <w:tcPr>
            <w:tcW w:w="1620" w:type="dxa"/>
            <w:vMerge/>
          </w:tcPr>
          <w:p w14:paraId="7B9C3E85" w14:textId="77777777" w:rsidR="00E8771D" w:rsidRDefault="00E8771D" w:rsidP="00A960FB"/>
        </w:tc>
        <w:tc>
          <w:tcPr>
            <w:tcW w:w="2970" w:type="dxa"/>
          </w:tcPr>
          <w:p w14:paraId="34177A70" w14:textId="38553C1A" w:rsidR="00E8771D" w:rsidRDefault="00E8771D" w:rsidP="00A960FB">
            <w:r>
              <w:t>galactinol</w:t>
            </w:r>
            <w:r w:rsidR="00B53554">
              <w:fldChar w:fldCharType="begin" w:fldLock="1"/>
            </w:r>
            <w:r w:rsidR="00B53554">
              <w:instrText>ADDIN CSL_CITATION {"citationItems":[{"id":"ITEM-1","itemData":{"author":[{"dropping-particle":"","family":"Kaur","given":"Navjot","non-dropping-particle":"","parse-names":false,"suffix":""},{"dropping-particle":"","family":"Gupta","given":"Raghbir Chand","non-dropping-particle":"","parse-names":false,"suffix":""}],"id":"ITEM-1","issue":"1","issued":{"date-parts":[["2018"]]},"title":"TO QUANTIFY THE LUTEOLIN CONTENT FROM THE AERIAL PARTS OF HETEROPOGON CONTORTUS ( L .) BEAUV . ( SPEAR GRASS ) THROUGH HIGH-PERFORMANCE THIN-LAYER CHROMATO GRAPH Y","type":"article-journal","volume":"11"},"uris":["http://www.mendeley.com/documents/?uuid=d98462ba-ea7e-4f28-b366-333fd9ec6881"]}],"mendeley":{"formattedCitation":"&lt;sup&gt;17&lt;/sup&gt;","plainTextFormattedCitation":"17","previouslyFormattedCitation":"&lt;sup&gt;17&lt;/sup&gt;"},"properties":{"noteIndex":0},"schema":"https://github.com/citation-style-language/schema/raw/master/csl-citation.json"}</w:instrText>
            </w:r>
            <w:r w:rsidR="00B53554">
              <w:fldChar w:fldCharType="separate"/>
            </w:r>
            <w:r w:rsidR="00B53554" w:rsidRPr="00B53554">
              <w:rPr>
                <w:noProof/>
                <w:vertAlign w:val="superscript"/>
              </w:rPr>
              <w:t>17</w:t>
            </w:r>
            <w:r w:rsidR="00B53554">
              <w:fldChar w:fldCharType="end"/>
            </w:r>
          </w:p>
        </w:tc>
        <w:tc>
          <w:tcPr>
            <w:tcW w:w="13388" w:type="dxa"/>
          </w:tcPr>
          <w:p w14:paraId="03C0F9ED" w14:textId="77777777" w:rsidR="00E8771D" w:rsidRDefault="00E8771D" w:rsidP="00A960FB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1727586</w:t>
            </w:r>
          </w:p>
        </w:tc>
      </w:tr>
      <w:tr w:rsidR="00E8771D" w14:paraId="0C54846D" w14:textId="77777777" w:rsidTr="00A960FB">
        <w:tblPrEx>
          <w:tblLook w:val="04A0" w:firstRow="1" w:lastRow="0" w:firstColumn="1" w:lastColumn="0" w:noHBand="0" w:noVBand="1"/>
        </w:tblPrEx>
        <w:trPr>
          <w:trHeight w:val="105"/>
        </w:trPr>
        <w:tc>
          <w:tcPr>
            <w:tcW w:w="985" w:type="dxa"/>
            <w:vMerge/>
          </w:tcPr>
          <w:p w14:paraId="5462FDFF" w14:textId="77777777" w:rsidR="00E8771D" w:rsidRDefault="00E8771D" w:rsidP="00A960FB"/>
        </w:tc>
        <w:tc>
          <w:tcPr>
            <w:tcW w:w="1620" w:type="dxa"/>
            <w:vMerge/>
          </w:tcPr>
          <w:p w14:paraId="74B708D5" w14:textId="77777777" w:rsidR="00E8771D" w:rsidRDefault="00E8771D" w:rsidP="00A960FB"/>
        </w:tc>
        <w:tc>
          <w:tcPr>
            <w:tcW w:w="2970" w:type="dxa"/>
          </w:tcPr>
          <w:p w14:paraId="2CDAD47B" w14:textId="1CC596DC" w:rsidR="00E8771D" w:rsidRDefault="00B53554" w:rsidP="00A960FB">
            <w:r>
              <w:t>R</w:t>
            </w:r>
            <w:r w:rsidR="00E8771D">
              <w:t>affinos</w:t>
            </w:r>
            <w:r>
              <w:t>e</w:t>
            </w:r>
            <w:r>
              <w:fldChar w:fldCharType="begin" w:fldLock="1"/>
            </w:r>
            <w:r w:rsidR="00B55084">
              <w:instrText>ADDIN CSL_CITATION {"citationItems":[{"id":"ITEM-1","itemData":{"author":[{"dropping-particle":"","family":"Kaur","given":"Navjot","non-dropping-particle":"","parse-names":false,"suffix":""},{"dropping-particle":"","family":"Gupta","given":"Raghbir Chand","non-dropping-particle":"","parse-names":false,"suffix":""}],"id":"ITEM-1","issue":"1","issued":{"date-parts":[["2018"]]},"title":"TO QUANTIFY THE LUTEOLIN CONTENT FROM THE AERIAL PARTS OF HETEROPOGON CONTORTUS ( L .) BEAUV . ( SPEAR GRASS ) THROUGH HIGH-PERFORMANCE THIN-LAYER CHROMATO GRAPH Y","type":"article-journal","volume":"11"},"uris":["http://www.mendeley.com/documents/?uuid=d98462ba-ea7e-4f28-b366-333fd9ec6881"]}],"mendeley":{"formattedCitation":"&lt;sup&gt;17&lt;/sup&gt;","plainTextFormattedCitation":"17","previouslyFormattedCitation":"&lt;sup&gt;17&lt;/sup&gt;"},"properties":{"noteIndex":0},"schema":"https://github.com/citation-style-language/schema/raw/master/csl-citation.json"}</w:instrText>
            </w:r>
            <w:r>
              <w:fldChar w:fldCharType="separate"/>
            </w:r>
            <w:r w:rsidRPr="00B53554">
              <w:rPr>
                <w:noProof/>
                <w:vertAlign w:val="superscript"/>
              </w:rPr>
              <w:t>17</w:t>
            </w:r>
            <w:r>
              <w:fldChar w:fldCharType="end"/>
            </w:r>
          </w:p>
        </w:tc>
        <w:tc>
          <w:tcPr>
            <w:tcW w:w="13388" w:type="dxa"/>
          </w:tcPr>
          <w:p w14:paraId="62164B52" w14:textId="77777777" w:rsidR="00E8771D" w:rsidRDefault="00E8771D" w:rsidP="00A960FB">
            <w:r>
              <w:rPr>
                <w:rFonts w:ascii="Segoe UI" w:hAnsi="Segoe UI" w:cs="Segoe UI"/>
                <w:color w:val="212121"/>
                <w:shd w:val="clear" w:color="auto" w:fill="FFFFFF"/>
              </w:rPr>
              <w:t>439242</w:t>
            </w:r>
          </w:p>
        </w:tc>
      </w:tr>
      <w:tr w:rsidR="00E8771D" w14:paraId="3D6997EF" w14:textId="77777777" w:rsidTr="00A960FB">
        <w:tblPrEx>
          <w:tblLook w:val="04A0" w:firstRow="1" w:lastRow="0" w:firstColumn="1" w:lastColumn="0" w:noHBand="0" w:noVBand="1"/>
        </w:tblPrEx>
        <w:trPr>
          <w:trHeight w:val="105"/>
        </w:trPr>
        <w:tc>
          <w:tcPr>
            <w:tcW w:w="985" w:type="dxa"/>
            <w:vMerge/>
          </w:tcPr>
          <w:p w14:paraId="2168F1D6" w14:textId="77777777" w:rsidR="00E8771D" w:rsidRDefault="00E8771D" w:rsidP="00A960FB"/>
        </w:tc>
        <w:tc>
          <w:tcPr>
            <w:tcW w:w="1620" w:type="dxa"/>
            <w:vMerge/>
          </w:tcPr>
          <w:p w14:paraId="521266F9" w14:textId="77777777" w:rsidR="00E8771D" w:rsidRDefault="00E8771D" w:rsidP="00A960FB"/>
        </w:tc>
        <w:tc>
          <w:tcPr>
            <w:tcW w:w="2970" w:type="dxa"/>
          </w:tcPr>
          <w:p w14:paraId="0EE3068F" w14:textId="77777777" w:rsidR="00E8771D" w:rsidRDefault="00E8771D" w:rsidP="00A960FB"/>
          <w:p w14:paraId="367F5EDC" w14:textId="02B87258" w:rsidR="00E8771D" w:rsidRDefault="00E8771D" w:rsidP="00A960FB">
            <w:r>
              <w:t>anthocyanins</w:t>
            </w:r>
            <w:r w:rsidR="00B55084">
              <w:fldChar w:fldCharType="begin" w:fldLock="1"/>
            </w:r>
            <w:r w:rsidR="00B55084">
              <w:instrText>ADDIN CSL_CITATION {"citationItems":[{"id":"ITEM-1","itemData":{"author":[{"dropping-particle":"","family":"Gamagea","given":"Ruvani","non-dropping-particle":"","parse-names":false,"suffix":""},{"dropping-particle":"","family":"Hasanthia","given":"Buddhika","non-dropping-particle":"","parse-names":false,"suffix":""},{"dropping-particle":"","family":"Silvab","given":"Rajith","non-dropping-particle":"","parse-names":false,"suffix":""},{"dropping-particle":"","family":"Ratnasooriyab","given":"Daya","non-dropping-particle":"","parse-names":false,"suffix":""}],"id":"ITEM-1","issued":{"date-parts":[["2019"]]},"page":"1-8","title":"Anti-bacterial Activity of Aqueous and Methanolic Root Extracts of Medicinal Plant Heteropogon contortus","type":"article-journal"},"uris":["http://www.mendeley.com/documents/?uuid=98b64b38-ef2c-44d6-bb43-771449c1f991"]}],"mendeley":{"formattedCitation":"&lt;sup&gt;18&lt;/sup&gt;","plainTextFormattedCitation":"18","previouslyFormattedCitation":"&lt;sup&gt;18&lt;/sup&gt;"},"properties":{"noteIndex":0},"schema":"https://github.com/citation-style-language/schema/raw/master/csl-citation.json"}</w:instrText>
            </w:r>
            <w:r w:rsidR="00B55084">
              <w:fldChar w:fldCharType="separate"/>
            </w:r>
            <w:r w:rsidR="00B55084" w:rsidRPr="00B55084">
              <w:rPr>
                <w:noProof/>
                <w:vertAlign w:val="superscript"/>
              </w:rPr>
              <w:t>18</w:t>
            </w:r>
            <w:r w:rsidR="00B55084">
              <w:fldChar w:fldCharType="end"/>
            </w:r>
          </w:p>
        </w:tc>
        <w:tc>
          <w:tcPr>
            <w:tcW w:w="13388" w:type="dxa"/>
          </w:tcPr>
          <w:p w14:paraId="4F66FFA1" w14:textId="77777777" w:rsidR="00E8771D" w:rsidRDefault="00E8771D" w:rsidP="00A960FB">
            <w:r>
              <w:rPr>
                <w:rFonts w:ascii="Segoe UI" w:hAnsi="Segoe UI" w:cs="Segoe UI"/>
                <w:color w:val="212121"/>
                <w:shd w:val="clear" w:color="auto" w:fill="FFFFFF"/>
              </w:rPr>
              <w:t>145858</w:t>
            </w:r>
          </w:p>
        </w:tc>
      </w:tr>
      <w:tr w:rsidR="00E8771D" w14:paraId="2E017A82" w14:textId="77777777" w:rsidTr="00A960FB">
        <w:tblPrEx>
          <w:tblLook w:val="04A0" w:firstRow="1" w:lastRow="0" w:firstColumn="1" w:lastColumn="0" w:noHBand="0" w:noVBand="1"/>
        </w:tblPrEx>
        <w:trPr>
          <w:trHeight w:val="105"/>
        </w:trPr>
        <w:tc>
          <w:tcPr>
            <w:tcW w:w="985" w:type="dxa"/>
            <w:vMerge/>
          </w:tcPr>
          <w:p w14:paraId="16F67A80" w14:textId="77777777" w:rsidR="00E8771D" w:rsidRDefault="00E8771D" w:rsidP="00A960FB"/>
        </w:tc>
        <w:tc>
          <w:tcPr>
            <w:tcW w:w="1620" w:type="dxa"/>
            <w:vMerge/>
          </w:tcPr>
          <w:p w14:paraId="08C64FB4" w14:textId="77777777" w:rsidR="00E8771D" w:rsidRDefault="00E8771D" w:rsidP="00A960FB"/>
        </w:tc>
        <w:tc>
          <w:tcPr>
            <w:tcW w:w="2970" w:type="dxa"/>
          </w:tcPr>
          <w:p w14:paraId="3AEC5FA4" w14:textId="7B3B7B04" w:rsidR="00E8771D" w:rsidRDefault="00B55084" w:rsidP="00A960FB">
            <w:r>
              <w:t>T</w:t>
            </w:r>
            <w:r w:rsidR="00E8771D">
              <w:t>otarol</w:t>
            </w:r>
            <w:r>
              <w:fldChar w:fldCharType="begin" w:fldLock="1"/>
            </w:r>
            <w:r w:rsidR="00954A36">
              <w:instrText>ADDIN CSL_CITATION {"citationItems":[{"id":"ITEM-1","itemData":{"author":[{"dropping-particle":"","family":"Gamagea","given":"Ruvani","non-dropping-particle":"","parse-names":false,"suffix":""},{"dropping-particle":"","family":"Hasanthia","given":"Buddhika","non-dropping-particle":"","parse-names":false,"suffix":""},{"dropping-particle":"","family":"Silvab","given":"Rajith","non-dropping-particle":"","parse-names":false,"suffix":""},{"dropping-particle":"","family":"Ratnasooriyab","given":"Daya","non-dropping-particle":"","parse-names":false,"suffix":""}],"id":"ITEM-1","issued":{"date-parts":[["2019"]]},"page":"1-8","title":"Anti-bacterial Activity of Aqueous and Methanolic Root Extracts of Medicinal Plant Heteropogon contortus","type":"article-journal"},"uris":["http://www.mendeley.com/documents/?uuid=98b64b38-ef2c-44d6-bb43-771449c1f991"]}],"mendeley":{"formattedCitation":"&lt;sup&gt;18&lt;/sup&gt;","plainTextFormattedCitation":"18","previouslyFormattedCitation":"&lt;sup&gt;18&lt;/sup&gt;"},"properties":{"noteIndex":0},"schema":"https://github.com/citation-style-language/schema/raw/master/csl-citation.json"}</w:instrText>
            </w:r>
            <w:r>
              <w:fldChar w:fldCharType="separate"/>
            </w:r>
            <w:r w:rsidRPr="00B55084">
              <w:rPr>
                <w:noProof/>
                <w:vertAlign w:val="superscript"/>
              </w:rPr>
              <w:t>18</w:t>
            </w:r>
            <w:r>
              <w:fldChar w:fldCharType="end"/>
            </w:r>
          </w:p>
        </w:tc>
        <w:tc>
          <w:tcPr>
            <w:tcW w:w="13388" w:type="dxa"/>
          </w:tcPr>
          <w:p w14:paraId="191DF9B6" w14:textId="77777777" w:rsidR="00E8771D" w:rsidRDefault="00E8771D" w:rsidP="00A960FB">
            <w:r>
              <w:rPr>
                <w:rFonts w:ascii="Segoe UI" w:hAnsi="Segoe UI" w:cs="Segoe UI"/>
                <w:color w:val="212121"/>
                <w:shd w:val="clear" w:color="auto" w:fill="FFFFFF"/>
              </w:rPr>
              <w:t>92783</w:t>
            </w:r>
          </w:p>
        </w:tc>
      </w:tr>
    </w:tbl>
    <w:p w14:paraId="37D4CB83" w14:textId="66112EBF" w:rsidR="00954A36" w:rsidRDefault="00954A36" w:rsidP="00954A36">
      <w:pPr>
        <w:widowControl w:val="0"/>
        <w:autoSpaceDE w:val="0"/>
        <w:autoSpaceDN w:val="0"/>
        <w:adjustRightInd w:val="0"/>
        <w:spacing w:line="240" w:lineRule="auto"/>
        <w:ind w:left="640" w:hanging="640"/>
      </w:pPr>
    </w:p>
    <w:p w14:paraId="7800F86C" w14:textId="14F3D1BA" w:rsidR="00463FD1" w:rsidRDefault="00954A36" w:rsidP="00AD14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b/>
          <w:bCs/>
          <w:sz w:val="32"/>
          <w:szCs w:val="32"/>
          <w:u w:val="single"/>
        </w:rPr>
      </w:pPr>
      <w:r w:rsidRPr="00954A36">
        <w:rPr>
          <w:b/>
          <w:bCs/>
          <w:sz w:val="32"/>
          <w:szCs w:val="32"/>
          <w:u w:val="single"/>
        </w:rPr>
        <w:t>Reference</w:t>
      </w:r>
    </w:p>
    <w:p w14:paraId="44CD714F" w14:textId="2670C84A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>
        <w:rPr>
          <w:b/>
          <w:bCs/>
          <w:sz w:val="32"/>
          <w:szCs w:val="32"/>
          <w:u w:val="single"/>
        </w:rPr>
        <w:fldChar w:fldCharType="begin" w:fldLock="1"/>
      </w:r>
      <w:r>
        <w:rPr>
          <w:b/>
          <w:bCs/>
          <w:sz w:val="32"/>
          <w:szCs w:val="32"/>
          <w:u w:val="single"/>
        </w:rPr>
        <w:instrText xml:space="preserve">ADDIN Mendeley Bibliography CSL_BIBLIOGRAPHY </w:instrText>
      </w:r>
      <w:r>
        <w:rPr>
          <w:b/>
          <w:bCs/>
          <w:sz w:val="32"/>
          <w:szCs w:val="32"/>
          <w:u w:val="single"/>
        </w:rPr>
        <w:fldChar w:fldCharType="separate"/>
      </w:r>
      <w:r w:rsidRPr="008E6F35">
        <w:rPr>
          <w:rFonts w:ascii="Calibri" w:hAnsi="Calibri" w:cs="Calibri"/>
          <w:noProof/>
          <w:sz w:val="32"/>
          <w:szCs w:val="24"/>
        </w:rPr>
        <w:t>1.</w:t>
      </w:r>
      <w:r w:rsidRPr="008E6F35">
        <w:rPr>
          <w:rFonts w:ascii="Calibri" w:hAnsi="Calibri" w:cs="Calibri"/>
          <w:noProof/>
          <w:sz w:val="32"/>
          <w:szCs w:val="24"/>
        </w:rPr>
        <w:tab/>
        <w:t xml:space="preserve">Wang, J., Petrova, V., Wu, S., Zhu, M. &amp; Kennelly, E. J. Natural Product Research : Formerly Natural Product Letters Antioxidants from Gerbera piloselloides : an ethnomedicinal plant from </w:t>
      </w:r>
      <w:r w:rsidRPr="008E6F35">
        <w:rPr>
          <w:rFonts w:ascii="Calibri" w:hAnsi="Calibri" w:cs="Calibri"/>
          <w:noProof/>
          <w:sz w:val="32"/>
          <w:szCs w:val="24"/>
        </w:rPr>
        <w:lastRenderedPageBreak/>
        <w:t>southwestern China. 37–41 (2014) doi:10.1080/14786419.2014.924000.</w:t>
      </w:r>
    </w:p>
    <w:p w14:paraId="1880CCFA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2.</w:t>
      </w:r>
      <w:r w:rsidRPr="008E6F35">
        <w:rPr>
          <w:rFonts w:ascii="Calibri" w:hAnsi="Calibri" w:cs="Calibri"/>
          <w:noProof/>
          <w:sz w:val="32"/>
          <w:szCs w:val="24"/>
        </w:rPr>
        <w:tab/>
        <w:t xml:space="preserve">Mag, P. </w:t>
      </w:r>
      <w:r w:rsidRPr="008E6F35">
        <w:rPr>
          <w:rFonts w:ascii="Calibri" w:hAnsi="Calibri" w:cs="Calibri"/>
          <w:i/>
          <w:iCs/>
          <w:noProof/>
          <w:sz w:val="32"/>
          <w:szCs w:val="24"/>
        </w:rPr>
        <w:t>et al.</w:t>
      </w:r>
      <w:r w:rsidRPr="008E6F35">
        <w:rPr>
          <w:rFonts w:ascii="Calibri" w:hAnsi="Calibri" w:cs="Calibri"/>
          <w:noProof/>
          <w:sz w:val="32"/>
          <w:szCs w:val="24"/>
        </w:rPr>
        <w:t xml:space="preserve"> Isolation and identification of phenolic compounds from Gynura divaricata leaves. (2011) doi:10.4103/0973-1296.80666.</w:t>
      </w:r>
    </w:p>
    <w:p w14:paraId="20444E2A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3.</w:t>
      </w:r>
      <w:r w:rsidRPr="008E6F35">
        <w:rPr>
          <w:rFonts w:ascii="Calibri" w:hAnsi="Calibri" w:cs="Calibri"/>
          <w:noProof/>
          <w:sz w:val="32"/>
          <w:szCs w:val="24"/>
        </w:rPr>
        <w:tab/>
        <w:t>Taylor, P., Jiangseubchatveera, N., Liawruangrath, B., Liawruangrath, S. &amp; Pyne, S. G. Journal of Essential Oil Bearing Plants The Chemical Constituents and Biological Activities of the Essential Oil and the Extracts from Leaves of Gynura divaricata ( L .) DC . Growing in Thailand. (2014) doi:10.1080/0972060X.2014.935016.</w:t>
      </w:r>
    </w:p>
    <w:p w14:paraId="777775B3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4.</w:t>
      </w:r>
      <w:r w:rsidRPr="008E6F35">
        <w:rPr>
          <w:rFonts w:ascii="Calibri" w:hAnsi="Calibri" w:cs="Calibri"/>
          <w:noProof/>
          <w:sz w:val="32"/>
          <w:szCs w:val="24"/>
        </w:rPr>
        <w:tab/>
        <w:t xml:space="preserve">Xu, B., Zhang, Y., No, R. R., Higher, D. &amp; Town, E. Xu and Zhang ., Afr J Tradit Complement Altern Med ., ( 2017 ) 14 ( 3 ): 113-127 BIOACTIVE COMPONENTS OF GYNURA DIVARICATA AND ITS POTENTIAL USE IN HEALTH , Corresponding author E-mail : sericult@suda.edu.cn. </w:t>
      </w:r>
      <w:r w:rsidRPr="008E6F35">
        <w:rPr>
          <w:rFonts w:ascii="Calibri" w:hAnsi="Calibri" w:cs="Calibri"/>
          <w:b/>
          <w:bCs/>
          <w:noProof/>
          <w:sz w:val="32"/>
          <w:szCs w:val="24"/>
        </w:rPr>
        <w:t>14</w:t>
      </w:r>
      <w:r w:rsidRPr="008E6F35">
        <w:rPr>
          <w:rFonts w:ascii="Calibri" w:hAnsi="Calibri" w:cs="Calibri"/>
          <w:noProof/>
          <w:sz w:val="32"/>
          <w:szCs w:val="24"/>
        </w:rPr>
        <w:t>, 113–127 (2017).</w:t>
      </w:r>
    </w:p>
    <w:p w14:paraId="3CEB4911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5.</w:t>
      </w:r>
      <w:r w:rsidRPr="008E6F35">
        <w:rPr>
          <w:rFonts w:ascii="Calibri" w:hAnsi="Calibri" w:cs="Calibri"/>
          <w:noProof/>
          <w:sz w:val="32"/>
          <w:szCs w:val="24"/>
        </w:rPr>
        <w:tab/>
        <w:t>Control, Q. The Hedyotis diffusa Willd. (Rubiaceae): A Review on Phytochemistry, Pharmacology, Quality Control and Pharmacokinetics. 1–4 (2016) doi:10.3390/molecules21060710.</w:t>
      </w:r>
    </w:p>
    <w:p w14:paraId="295EE087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6.</w:t>
      </w:r>
      <w:r w:rsidRPr="008E6F35">
        <w:rPr>
          <w:rFonts w:ascii="Calibri" w:hAnsi="Calibri" w:cs="Calibri"/>
          <w:noProof/>
          <w:sz w:val="32"/>
          <w:szCs w:val="24"/>
        </w:rPr>
        <w:tab/>
        <w:t xml:space="preserve">Zhang, L. </w:t>
      </w:r>
      <w:r w:rsidRPr="008E6F35">
        <w:rPr>
          <w:rFonts w:ascii="Calibri" w:hAnsi="Calibri" w:cs="Calibri"/>
          <w:i/>
          <w:iCs/>
          <w:noProof/>
          <w:sz w:val="32"/>
          <w:szCs w:val="24"/>
        </w:rPr>
        <w:t>et al.</w:t>
      </w:r>
      <w:r w:rsidRPr="008E6F35">
        <w:rPr>
          <w:rFonts w:ascii="Calibri" w:hAnsi="Calibri" w:cs="Calibri"/>
          <w:noProof/>
          <w:sz w:val="32"/>
          <w:szCs w:val="24"/>
        </w:rPr>
        <w:t xml:space="preserve"> Author ’ s Accepted Manuscript. </w:t>
      </w:r>
      <w:r w:rsidRPr="008E6F35">
        <w:rPr>
          <w:rFonts w:ascii="Calibri" w:hAnsi="Calibri" w:cs="Calibri"/>
          <w:i/>
          <w:iCs/>
          <w:noProof/>
          <w:sz w:val="32"/>
          <w:szCs w:val="24"/>
        </w:rPr>
        <w:t>J. Ethnopharmacol.</w:t>
      </w:r>
      <w:r w:rsidRPr="008E6F35">
        <w:rPr>
          <w:rFonts w:ascii="Calibri" w:hAnsi="Calibri" w:cs="Calibri"/>
          <w:noProof/>
          <w:sz w:val="32"/>
          <w:szCs w:val="24"/>
        </w:rPr>
        <w:t xml:space="preserve"> (2016) doi:10.1016/j.jep.2016.07.027.</w:t>
      </w:r>
    </w:p>
    <w:p w14:paraId="37D85C3B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7.</w:t>
      </w:r>
      <w:r w:rsidRPr="008E6F35">
        <w:rPr>
          <w:rFonts w:ascii="Calibri" w:hAnsi="Calibri" w:cs="Calibri"/>
          <w:noProof/>
          <w:sz w:val="32"/>
          <w:szCs w:val="24"/>
        </w:rPr>
        <w:tab/>
        <w:t xml:space="preserve">Hu, X., Zhang, S., Liu, S. &amp; Xuan, L. New Anthraquinone and Iridoid Glycosides from the Stems of Hedyotis hedyotidea. </w:t>
      </w:r>
      <w:r w:rsidRPr="008E6F35">
        <w:rPr>
          <w:rFonts w:ascii="Calibri" w:hAnsi="Calibri" w:cs="Calibri"/>
          <w:b/>
          <w:bCs/>
          <w:noProof/>
          <w:sz w:val="32"/>
          <w:szCs w:val="24"/>
        </w:rPr>
        <w:t>94</w:t>
      </w:r>
      <w:r w:rsidRPr="008E6F35">
        <w:rPr>
          <w:rFonts w:ascii="Calibri" w:hAnsi="Calibri" w:cs="Calibri"/>
          <w:noProof/>
          <w:sz w:val="32"/>
          <w:szCs w:val="24"/>
        </w:rPr>
        <w:t>, (2011).</w:t>
      </w:r>
    </w:p>
    <w:p w14:paraId="02571E53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8.</w:t>
      </w:r>
      <w:r w:rsidRPr="008E6F35">
        <w:rPr>
          <w:rFonts w:ascii="Calibri" w:hAnsi="Calibri" w:cs="Calibri"/>
          <w:noProof/>
          <w:sz w:val="32"/>
          <w:szCs w:val="24"/>
        </w:rPr>
        <w:tab/>
        <w:t xml:space="preserve">Chauhan, M. A review on Morphology , Phytochemistry and Pharmacological activities of medicinal herb Plumbago Zeylanica Linn . </w:t>
      </w:r>
      <w:r w:rsidRPr="008E6F35">
        <w:rPr>
          <w:rFonts w:ascii="Calibri" w:hAnsi="Calibri" w:cs="Calibri"/>
          <w:b/>
          <w:bCs/>
          <w:noProof/>
          <w:sz w:val="32"/>
          <w:szCs w:val="24"/>
        </w:rPr>
        <w:t>3</w:t>
      </w:r>
      <w:r w:rsidRPr="008E6F35">
        <w:rPr>
          <w:rFonts w:ascii="Calibri" w:hAnsi="Calibri" w:cs="Calibri"/>
          <w:noProof/>
          <w:sz w:val="32"/>
          <w:szCs w:val="24"/>
        </w:rPr>
        <w:t>, 95–118 (2014).</w:t>
      </w:r>
    </w:p>
    <w:p w14:paraId="6333164A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9.</w:t>
      </w:r>
      <w:r w:rsidRPr="008E6F35">
        <w:rPr>
          <w:rFonts w:ascii="Calibri" w:hAnsi="Calibri" w:cs="Calibri"/>
          <w:noProof/>
          <w:sz w:val="32"/>
          <w:szCs w:val="24"/>
        </w:rPr>
        <w:tab/>
        <w:t>Vivo, L. I. N. &amp; Vitro, I. N. Antioxidant activity and phytochemical evaluation of Plumbago zeylanica. (2012).</w:t>
      </w:r>
    </w:p>
    <w:p w14:paraId="39EB014F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10.</w:t>
      </w:r>
      <w:r w:rsidRPr="008E6F35">
        <w:rPr>
          <w:rFonts w:ascii="Calibri" w:hAnsi="Calibri" w:cs="Calibri"/>
          <w:noProof/>
          <w:sz w:val="32"/>
          <w:szCs w:val="24"/>
        </w:rPr>
        <w:tab/>
        <w:t xml:space="preserve">Min, Y., Wang, J., Yang, J. &amp; Liu, W. Chemical Constituents of </w:t>
      </w:r>
      <w:r w:rsidRPr="008E6F35">
        <w:rPr>
          <w:rFonts w:ascii="Calibri" w:hAnsi="Calibri" w:cs="Calibri"/>
          <w:noProof/>
          <w:sz w:val="32"/>
          <w:szCs w:val="24"/>
        </w:rPr>
        <w:lastRenderedPageBreak/>
        <w:t xml:space="preserve">Plumbago zeylanica L . </w:t>
      </w:r>
      <w:r w:rsidRPr="008E6F35">
        <w:rPr>
          <w:rFonts w:ascii="Calibri" w:hAnsi="Calibri" w:cs="Calibri"/>
          <w:b/>
          <w:bCs/>
          <w:noProof/>
          <w:sz w:val="32"/>
          <w:szCs w:val="24"/>
        </w:rPr>
        <w:t>310</w:t>
      </w:r>
      <w:r w:rsidRPr="008E6F35">
        <w:rPr>
          <w:rFonts w:ascii="Calibri" w:hAnsi="Calibri" w:cs="Calibri"/>
          <w:noProof/>
          <w:sz w:val="32"/>
          <w:szCs w:val="24"/>
        </w:rPr>
        <w:t>, 1662–1664 (2011).</w:t>
      </w:r>
    </w:p>
    <w:p w14:paraId="079DF7D0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11.</w:t>
      </w:r>
      <w:r w:rsidRPr="008E6F35">
        <w:rPr>
          <w:rFonts w:ascii="Calibri" w:hAnsi="Calibri" w:cs="Calibri"/>
          <w:noProof/>
          <w:sz w:val="32"/>
          <w:szCs w:val="24"/>
        </w:rPr>
        <w:tab/>
        <w:t xml:space="preserve">Shinde, P. R., Patil, P. S. &amp; Bairagi, V. A. Review Article Phytopharmacological Review of Plumeria species. </w:t>
      </w:r>
      <w:r w:rsidRPr="008E6F35">
        <w:rPr>
          <w:rFonts w:ascii="Calibri" w:hAnsi="Calibri" w:cs="Calibri"/>
          <w:b/>
          <w:bCs/>
          <w:noProof/>
          <w:sz w:val="32"/>
          <w:szCs w:val="24"/>
        </w:rPr>
        <w:t>3</w:t>
      </w:r>
      <w:r w:rsidRPr="008E6F35">
        <w:rPr>
          <w:rFonts w:ascii="Calibri" w:hAnsi="Calibri" w:cs="Calibri"/>
          <w:noProof/>
          <w:sz w:val="32"/>
          <w:szCs w:val="24"/>
        </w:rPr>
        <w:t>, 217–227 (2014).</w:t>
      </w:r>
    </w:p>
    <w:p w14:paraId="52389E4F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12.</w:t>
      </w:r>
      <w:r w:rsidRPr="008E6F35">
        <w:rPr>
          <w:rFonts w:ascii="Calibri" w:hAnsi="Calibri" w:cs="Calibri"/>
          <w:noProof/>
          <w:sz w:val="32"/>
          <w:szCs w:val="24"/>
        </w:rPr>
        <w:tab/>
        <w:t xml:space="preserve">Lawal, O. A., Ogunwande, I. A. &amp; Opoku, A. R. Chemical Composition of Essential Oils of Plumeria rubra L . Grown in Nigeria. </w:t>
      </w:r>
      <w:r w:rsidRPr="008E6F35">
        <w:rPr>
          <w:rFonts w:ascii="Calibri" w:hAnsi="Calibri" w:cs="Calibri"/>
          <w:b/>
          <w:bCs/>
          <w:noProof/>
          <w:sz w:val="32"/>
          <w:szCs w:val="24"/>
        </w:rPr>
        <w:t>6</w:t>
      </w:r>
      <w:r w:rsidRPr="008E6F35">
        <w:rPr>
          <w:rFonts w:ascii="Calibri" w:hAnsi="Calibri" w:cs="Calibri"/>
          <w:noProof/>
          <w:sz w:val="32"/>
          <w:szCs w:val="24"/>
        </w:rPr>
        <w:t>, 55–61 (2015).</w:t>
      </w:r>
    </w:p>
    <w:p w14:paraId="611E1BEE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13.</w:t>
      </w:r>
      <w:r w:rsidRPr="008E6F35">
        <w:rPr>
          <w:rFonts w:ascii="Calibri" w:hAnsi="Calibri" w:cs="Calibri"/>
          <w:noProof/>
          <w:sz w:val="32"/>
          <w:szCs w:val="24"/>
        </w:rPr>
        <w:tab/>
        <w:t>Plants, M. A., Goswami, P., Chauhan, A., Rs, V. &amp; Rc, P. Medicinal &amp; Aromatic Plants Chemical Constituents of Floral Volatiles of Plumeria rubra L . from India. (2016) doi:10.4172/2167-0412.S3-005.</w:t>
      </w:r>
    </w:p>
    <w:p w14:paraId="5B22747E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14.</w:t>
      </w:r>
      <w:r w:rsidRPr="008E6F35">
        <w:rPr>
          <w:rFonts w:ascii="Calibri" w:hAnsi="Calibri" w:cs="Calibri"/>
          <w:noProof/>
          <w:sz w:val="32"/>
          <w:szCs w:val="24"/>
        </w:rPr>
        <w:tab/>
        <w:t>Dey, A. &amp; Mukherjee, A. Plumeria rubra L . ( Apocynaceae ): Ethnobotany , Phytochemistry and Pharmacology : A Mini Review. doi:10.3923/jps.2015.54.62.</w:t>
      </w:r>
    </w:p>
    <w:p w14:paraId="53DBE95A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15.</w:t>
      </w:r>
      <w:r w:rsidRPr="008E6F35">
        <w:rPr>
          <w:rFonts w:ascii="Calibri" w:hAnsi="Calibri" w:cs="Calibri"/>
          <w:noProof/>
          <w:sz w:val="32"/>
          <w:szCs w:val="24"/>
        </w:rPr>
        <w:tab/>
        <w:t xml:space="preserve">Xiang, W. </w:t>
      </w:r>
      <w:r w:rsidRPr="008E6F35">
        <w:rPr>
          <w:rFonts w:ascii="Calibri" w:hAnsi="Calibri" w:cs="Calibri"/>
          <w:i/>
          <w:iCs/>
          <w:noProof/>
          <w:sz w:val="32"/>
          <w:szCs w:val="24"/>
        </w:rPr>
        <w:t>et al.</w:t>
      </w:r>
      <w:r w:rsidRPr="008E6F35">
        <w:rPr>
          <w:rFonts w:ascii="Calibri" w:hAnsi="Calibri" w:cs="Calibri"/>
          <w:noProof/>
          <w:sz w:val="32"/>
          <w:szCs w:val="24"/>
        </w:rPr>
        <w:t xml:space="preserve"> Chemical Constituents from the Roots of Polygala arillata and Their Anti-Inflammatory Activities. </w:t>
      </w:r>
      <w:r w:rsidRPr="008E6F35">
        <w:rPr>
          <w:rFonts w:ascii="Calibri" w:hAnsi="Calibri" w:cs="Calibri"/>
          <w:b/>
          <w:bCs/>
          <w:noProof/>
          <w:sz w:val="32"/>
          <w:szCs w:val="24"/>
        </w:rPr>
        <w:t>2019</w:t>
      </w:r>
      <w:r w:rsidRPr="008E6F35">
        <w:rPr>
          <w:rFonts w:ascii="Calibri" w:hAnsi="Calibri" w:cs="Calibri"/>
          <w:noProof/>
          <w:sz w:val="32"/>
          <w:szCs w:val="24"/>
        </w:rPr>
        <w:t>, (2019).</w:t>
      </w:r>
    </w:p>
    <w:p w14:paraId="36940AE5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16.</w:t>
      </w:r>
      <w:r w:rsidRPr="008E6F35">
        <w:rPr>
          <w:rFonts w:ascii="Calibri" w:hAnsi="Calibri" w:cs="Calibri"/>
          <w:noProof/>
          <w:sz w:val="32"/>
          <w:szCs w:val="24"/>
        </w:rPr>
        <w:tab/>
        <w:t xml:space="preserve">Radhamani, T. &amp; Britto, S. J. GC-MS analysis of Polygala arillata Buch . -Ham Ex D . Don. </w:t>
      </w:r>
      <w:r w:rsidRPr="008E6F35">
        <w:rPr>
          <w:rFonts w:ascii="Calibri" w:hAnsi="Calibri" w:cs="Calibri"/>
          <w:b/>
          <w:bCs/>
          <w:noProof/>
          <w:sz w:val="32"/>
          <w:szCs w:val="24"/>
        </w:rPr>
        <w:t>4</w:t>
      </w:r>
      <w:r w:rsidRPr="008E6F35">
        <w:rPr>
          <w:rFonts w:ascii="Calibri" w:hAnsi="Calibri" w:cs="Calibri"/>
          <w:noProof/>
          <w:sz w:val="32"/>
          <w:szCs w:val="24"/>
        </w:rPr>
        <w:t>, 70–75 (2013).</w:t>
      </w:r>
    </w:p>
    <w:p w14:paraId="6872CDED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8E6F35">
        <w:rPr>
          <w:rFonts w:ascii="Calibri" w:hAnsi="Calibri" w:cs="Calibri"/>
          <w:noProof/>
          <w:sz w:val="32"/>
          <w:szCs w:val="24"/>
        </w:rPr>
        <w:t>17.</w:t>
      </w:r>
      <w:r w:rsidRPr="008E6F35">
        <w:rPr>
          <w:rFonts w:ascii="Calibri" w:hAnsi="Calibri" w:cs="Calibri"/>
          <w:noProof/>
          <w:sz w:val="32"/>
          <w:szCs w:val="24"/>
        </w:rPr>
        <w:tab/>
        <w:t xml:space="preserve">Kaur, N. &amp; Gupta, R. C. TO QUANTIFY THE LUTEOLIN CONTENT FROM THE AERIAL PARTS OF HETEROPOGON CONTORTUS ( L .) BEAUV . ( SPEAR GRASS ) THROUGH HIGH-PERFORMANCE THIN-LAYER CHROMATO GRAPH Y. </w:t>
      </w:r>
      <w:r w:rsidRPr="008E6F35">
        <w:rPr>
          <w:rFonts w:ascii="Calibri" w:hAnsi="Calibri" w:cs="Calibri"/>
          <w:b/>
          <w:bCs/>
          <w:noProof/>
          <w:sz w:val="32"/>
          <w:szCs w:val="24"/>
        </w:rPr>
        <w:t>11</w:t>
      </w:r>
      <w:r w:rsidRPr="008E6F35">
        <w:rPr>
          <w:rFonts w:ascii="Calibri" w:hAnsi="Calibri" w:cs="Calibri"/>
          <w:noProof/>
          <w:sz w:val="32"/>
          <w:szCs w:val="24"/>
        </w:rPr>
        <w:t>, (2018).</w:t>
      </w:r>
    </w:p>
    <w:p w14:paraId="1752FC07" w14:textId="77777777" w:rsidR="008E6F35" w:rsidRPr="008E6F35" w:rsidRDefault="008E6F35" w:rsidP="008E6F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</w:rPr>
      </w:pPr>
      <w:r w:rsidRPr="008E6F35">
        <w:rPr>
          <w:rFonts w:ascii="Calibri" w:hAnsi="Calibri" w:cs="Calibri"/>
          <w:noProof/>
          <w:sz w:val="32"/>
          <w:szCs w:val="24"/>
        </w:rPr>
        <w:t>18.</w:t>
      </w:r>
      <w:r w:rsidRPr="008E6F35">
        <w:rPr>
          <w:rFonts w:ascii="Calibri" w:hAnsi="Calibri" w:cs="Calibri"/>
          <w:noProof/>
          <w:sz w:val="32"/>
          <w:szCs w:val="24"/>
        </w:rPr>
        <w:tab/>
        <w:t>Gamagea, R., Hasanthia, B., Silvab, R. &amp; Ratnasooriyab, D. Anti-bacterial Activity of Aqueous and Methanolic Root Extracts of Medicinal Plant Heteropogon contortus. 1–8 (2019).</w:t>
      </w:r>
    </w:p>
    <w:p w14:paraId="68C1836A" w14:textId="4B1602A8" w:rsidR="008E6F35" w:rsidRPr="00AD1435" w:rsidRDefault="008E6F35" w:rsidP="00AD143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b/>
          <w:bCs/>
          <w:sz w:val="32"/>
          <w:szCs w:val="32"/>
          <w:u w:val="single"/>
        </w:rPr>
      </w:pPr>
      <w:r>
        <w:rPr>
          <w:b/>
          <w:bCs/>
          <w:sz w:val="32"/>
          <w:szCs w:val="32"/>
          <w:u w:val="single"/>
        </w:rPr>
        <w:fldChar w:fldCharType="end"/>
      </w:r>
    </w:p>
    <w:sectPr w:rsidR="008E6F35" w:rsidRPr="00AD143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B5356C6" w14:textId="77777777" w:rsidR="007F0A6C" w:rsidRDefault="007F0A6C" w:rsidP="00B43CFE">
      <w:pPr>
        <w:spacing w:after="0" w:line="240" w:lineRule="auto"/>
      </w:pPr>
      <w:r>
        <w:separator/>
      </w:r>
    </w:p>
  </w:endnote>
  <w:endnote w:type="continuationSeparator" w:id="0">
    <w:p w14:paraId="6C3925E7" w14:textId="77777777" w:rsidR="007F0A6C" w:rsidRDefault="007F0A6C" w:rsidP="00B43C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altName w:val="Segoe U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A44B015" w14:textId="77777777" w:rsidR="007F0A6C" w:rsidRDefault="007F0A6C" w:rsidP="00B43CFE">
      <w:pPr>
        <w:spacing w:after="0" w:line="240" w:lineRule="auto"/>
      </w:pPr>
      <w:r>
        <w:separator/>
      </w:r>
    </w:p>
  </w:footnote>
  <w:footnote w:type="continuationSeparator" w:id="0">
    <w:p w14:paraId="5B85FCC7" w14:textId="77777777" w:rsidR="007F0A6C" w:rsidRDefault="007F0A6C" w:rsidP="00B43CF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3FD1"/>
    <w:rsid w:val="0000273D"/>
    <w:rsid w:val="0013169D"/>
    <w:rsid w:val="001316DC"/>
    <w:rsid w:val="001510A7"/>
    <w:rsid w:val="00186E30"/>
    <w:rsid w:val="001D2B15"/>
    <w:rsid w:val="001E0815"/>
    <w:rsid w:val="00275496"/>
    <w:rsid w:val="0031004C"/>
    <w:rsid w:val="003337CE"/>
    <w:rsid w:val="003B281F"/>
    <w:rsid w:val="00463FD1"/>
    <w:rsid w:val="00465CDF"/>
    <w:rsid w:val="00494A27"/>
    <w:rsid w:val="004A6376"/>
    <w:rsid w:val="004D45E7"/>
    <w:rsid w:val="005E50F7"/>
    <w:rsid w:val="00626D8E"/>
    <w:rsid w:val="006C7CD2"/>
    <w:rsid w:val="006F1494"/>
    <w:rsid w:val="0070061D"/>
    <w:rsid w:val="0076725A"/>
    <w:rsid w:val="007B7E91"/>
    <w:rsid w:val="007F0A6C"/>
    <w:rsid w:val="00855AAD"/>
    <w:rsid w:val="008B106F"/>
    <w:rsid w:val="008E68AA"/>
    <w:rsid w:val="008E6F35"/>
    <w:rsid w:val="009046BC"/>
    <w:rsid w:val="0095110A"/>
    <w:rsid w:val="00954A36"/>
    <w:rsid w:val="009650F8"/>
    <w:rsid w:val="009F152E"/>
    <w:rsid w:val="009F2F63"/>
    <w:rsid w:val="00A3469C"/>
    <w:rsid w:val="00A93EEB"/>
    <w:rsid w:val="00A960FB"/>
    <w:rsid w:val="00AA4870"/>
    <w:rsid w:val="00AD1435"/>
    <w:rsid w:val="00B028FE"/>
    <w:rsid w:val="00B26D92"/>
    <w:rsid w:val="00B315C9"/>
    <w:rsid w:val="00B43CFE"/>
    <w:rsid w:val="00B53554"/>
    <w:rsid w:val="00B55084"/>
    <w:rsid w:val="00B728BE"/>
    <w:rsid w:val="00BE22E4"/>
    <w:rsid w:val="00C35542"/>
    <w:rsid w:val="00C61800"/>
    <w:rsid w:val="00C70B6B"/>
    <w:rsid w:val="00C752C0"/>
    <w:rsid w:val="00CB1AA9"/>
    <w:rsid w:val="00CE670E"/>
    <w:rsid w:val="00D87293"/>
    <w:rsid w:val="00DD4CF8"/>
    <w:rsid w:val="00DE2893"/>
    <w:rsid w:val="00DE5A8A"/>
    <w:rsid w:val="00E10890"/>
    <w:rsid w:val="00E438A7"/>
    <w:rsid w:val="00E8771D"/>
    <w:rsid w:val="00E97F52"/>
    <w:rsid w:val="00EF773D"/>
    <w:rsid w:val="00F024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8E9DED6"/>
  <w15:chartTrackingRefBased/>
  <w15:docId w15:val="{2748B91A-361C-4502-8DEC-7BF5CFBC39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E670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CE670E"/>
    <w:pPr>
      <w:spacing w:after="0" w:line="240" w:lineRule="auto"/>
    </w:pPr>
    <w:rPr>
      <w:rFonts w:ascii="Calibri" w:eastAsia="Calibri" w:hAnsi="Calibri" w:cs="SimSu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CE670E"/>
    <w:pPr>
      <w:autoSpaceDE w:val="0"/>
      <w:autoSpaceDN w:val="0"/>
      <w:adjustRightInd w:val="0"/>
      <w:spacing w:after="0" w:line="240" w:lineRule="auto"/>
    </w:pPr>
    <w:rPr>
      <w:rFonts w:ascii="Times New Roman" w:eastAsia="Calibri" w:hAnsi="Times New Roman" w:cs="Times New Roman"/>
      <w:color w:val="000000"/>
      <w:sz w:val="24"/>
      <w:szCs w:val="24"/>
    </w:rPr>
  </w:style>
  <w:style w:type="paragraph" w:styleId="NormalWeb">
    <w:name w:val="Normal (Web)"/>
    <w:basedOn w:val="Normal"/>
    <w:uiPriority w:val="99"/>
    <w:unhideWhenUsed/>
    <w:rsid w:val="00CE670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B43CF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43CFE"/>
  </w:style>
  <w:style w:type="paragraph" w:styleId="Footer">
    <w:name w:val="footer"/>
    <w:basedOn w:val="Normal"/>
    <w:link w:val="FooterChar"/>
    <w:uiPriority w:val="99"/>
    <w:unhideWhenUsed/>
    <w:rsid w:val="00B43CF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43CF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10C8174-AFFC-4F58-8A92-44A22A956B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88</TotalTime>
  <Pages>18</Pages>
  <Words>63627</Words>
  <Characters>362677</Characters>
  <Application>Microsoft Office Word</Application>
  <DocSecurity>0</DocSecurity>
  <Lines>3022</Lines>
  <Paragraphs>8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54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P</dc:creator>
  <cp:keywords/>
  <dc:description/>
  <cp:lastModifiedBy>HP</cp:lastModifiedBy>
  <cp:revision>27</cp:revision>
  <dcterms:created xsi:type="dcterms:W3CDTF">2020-10-03T15:00:00Z</dcterms:created>
  <dcterms:modified xsi:type="dcterms:W3CDTF">2020-10-06T19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d38e28c-1bde-3bb0-b041-41df5caed648</vt:lpwstr>
  </property>
  <property fmtid="{D5CDD505-2E9C-101B-9397-08002B2CF9AE}" pid="24" name="Mendeley Citation Style_1">
    <vt:lpwstr>http://www.zotero.org/styles/nature</vt:lpwstr>
  </property>
</Properties>
</file>